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w:t>
      </w:r>
      <w:proofErr w:type="gramStart"/>
      <w:r w:rsidRPr="009B1886">
        <w:rPr>
          <w:rFonts w:hint="eastAsia"/>
          <w:b/>
          <w:bCs/>
          <w:sz w:val="40"/>
        </w:rPr>
        <w:t>特</w:t>
      </w:r>
      <w:proofErr w:type="gramEnd"/>
      <w:r w:rsidRPr="009B1886">
        <w:rPr>
          <w:rFonts w:hint="eastAsia"/>
          <w:b/>
          <w:bCs/>
          <w:sz w:val="40"/>
        </w:rPr>
        <w:t>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3FA3219F" w14:textId="77777777" w:rsidR="00715905" w:rsidRPr="00F77709" w:rsidRDefault="00715905" w:rsidP="00E24A26">
      <w:pPr>
        <w:spacing w:beforeLines="0" w:before="0" w:afterLines="0" w:after="0"/>
        <w:ind w:firstLineChars="0" w:firstLine="0"/>
        <w:rPr>
          <w:b/>
          <w:bCs/>
          <w:sz w:val="36"/>
        </w:rPr>
      </w:pPr>
    </w:p>
    <w:p w14:paraId="11DFE3EC" w14:textId="77777777" w:rsidR="00182D2B" w:rsidRDefault="00182D2B"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5004918"/>
      <w:r>
        <w:rPr>
          <w:rFonts w:hint="eastAsia"/>
        </w:rPr>
        <w:lastRenderedPageBreak/>
        <w:t>摘要</w:t>
      </w:r>
      <w:bookmarkEnd w:id="0"/>
      <w:bookmarkEnd w:id="1"/>
      <w:bookmarkEnd w:id="2"/>
    </w:p>
    <w:p w14:paraId="4CCDD0CD" w14:textId="01B960D3" w:rsidR="006048F0" w:rsidRPr="006048F0" w:rsidRDefault="006048F0" w:rsidP="00E06F0A">
      <w:pPr>
        <w:spacing w:before="180" w:after="180"/>
        <w:ind w:firstLine="480"/>
      </w:pPr>
      <w:r w:rsidRPr="006048F0">
        <w:t>本研究旨在探討風險中立機率密度（</w:t>
      </w:r>
      <w:r w:rsidRPr="006048F0">
        <w:t>Risk-neutral Density, RND</w:t>
      </w:r>
      <w:r w:rsidRPr="006048F0">
        <w:t>）</w:t>
      </w:r>
      <w:proofErr w:type="gramStart"/>
      <w:r w:rsidRPr="006048F0">
        <w:t>尾部配適方法</w:t>
      </w:r>
      <w:proofErr w:type="gramEnd"/>
      <w:r w:rsidRPr="006048F0">
        <w:t>對比</w:t>
      </w:r>
      <w:proofErr w:type="gramStart"/>
      <w:r w:rsidRPr="006048F0">
        <w:t>特</w:t>
      </w:r>
      <w:proofErr w:type="gramEnd"/>
      <w:r w:rsidRPr="006048F0">
        <w:t>幣選擇權市場報酬率預測能力之影響，並提出創新的單點加</w:t>
      </w:r>
      <w:proofErr w:type="gramStart"/>
      <w:r w:rsidRPr="006048F0">
        <w:t>斜率配適法</w:t>
      </w:r>
      <w:proofErr w:type="gramEnd"/>
      <w:r w:rsidRPr="006048F0">
        <w:t>，與文獻中常用的</w:t>
      </w:r>
      <w:proofErr w:type="gramStart"/>
      <w:r w:rsidRPr="006048F0">
        <w:t>雙點配適</w:t>
      </w:r>
      <w:proofErr w:type="gramEnd"/>
      <w:r w:rsidRPr="006048F0">
        <w:t>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w:t>
      </w:r>
    </w:p>
    <w:p w14:paraId="63481725" w14:textId="27DF30E9" w:rsidR="006048F0" w:rsidRPr="006048F0" w:rsidRDefault="006048F0" w:rsidP="00402FBE">
      <w:pPr>
        <w:spacing w:before="180" w:after="180"/>
        <w:ind w:firstLine="480"/>
      </w:pPr>
      <w:r w:rsidRPr="006048F0">
        <w:t>本研究以比</w:t>
      </w:r>
      <w:proofErr w:type="gramStart"/>
      <w:r w:rsidRPr="006048F0">
        <w:t>特</w:t>
      </w:r>
      <w:proofErr w:type="gramEnd"/>
      <w:r w:rsidRPr="006048F0">
        <w:t>幣選擇權交易平台</w:t>
      </w:r>
      <w:proofErr w:type="spellStart"/>
      <w:r w:rsidRPr="006048F0">
        <w:t>Deribit</w:t>
      </w:r>
      <w:proofErr w:type="spellEnd"/>
      <w:r w:rsidRPr="006048F0">
        <w:t>於</w:t>
      </w:r>
      <w:r w:rsidRPr="006048F0">
        <w:t>2021</w:t>
      </w:r>
      <w:r w:rsidRPr="006048F0">
        <w:t>年</w:t>
      </w:r>
      <w:r w:rsidR="00CC6F0B">
        <w:rPr>
          <w:rFonts w:hint="eastAsia"/>
        </w:rPr>
        <w:t>1</w:t>
      </w:r>
      <w:r w:rsidR="00CC6F0B">
        <w:rPr>
          <w:rFonts w:hint="eastAsia"/>
        </w:rPr>
        <w:t>月</w:t>
      </w:r>
      <w:r w:rsidRPr="006048F0">
        <w:t>至</w:t>
      </w:r>
      <w:r w:rsidRPr="006048F0">
        <w:t>2024</w:t>
      </w:r>
      <w:r w:rsidRPr="006048F0">
        <w:t>年</w:t>
      </w:r>
      <w:r w:rsidR="00CC6F0B">
        <w:rPr>
          <w:rFonts w:hint="eastAsia"/>
        </w:rPr>
        <w:t>4</w:t>
      </w:r>
      <w:r w:rsidR="00CC6F0B">
        <w:rPr>
          <w:rFonts w:hint="eastAsia"/>
        </w:rPr>
        <w:t>月</w:t>
      </w:r>
      <w:r w:rsidRPr="006048F0">
        <w:t>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w:t>
      </w:r>
      <w:proofErr w:type="gramStart"/>
      <w:r w:rsidRPr="006048F0">
        <w:t>配適法較雙點配適</w:t>
      </w:r>
      <w:proofErr w:type="gramEnd"/>
      <w:r w:rsidRPr="006048F0">
        <w:t>法平均提升</w:t>
      </w:r>
      <w:r w:rsidRPr="006048F0">
        <w:t>10.95%</w:t>
      </w:r>
      <w:r w:rsidR="00402FBE">
        <w:rPr>
          <w:rFonts w:hint="eastAsia"/>
        </w:rPr>
        <w:t>。</w:t>
      </w:r>
      <w:r w:rsidRPr="006048F0">
        <w:t>在日報酬率預測中，單</w:t>
      </w:r>
      <w:proofErr w:type="gramStart"/>
      <w:r w:rsidRPr="006048F0">
        <w:t>點配適法建</w:t>
      </w:r>
      <w:proofErr w:type="gramEnd"/>
      <w:r w:rsidRPr="006048F0">
        <w:t>構之模型以偏態（</w:t>
      </w:r>
      <w:r w:rsidRPr="006048F0">
        <w:t>Skewness</w:t>
      </w:r>
      <w:r w:rsidRPr="006048F0">
        <w:t>）、中位數（</w:t>
      </w:r>
      <w:r w:rsidRPr="006048F0">
        <w:t>Median</w:t>
      </w:r>
      <w:r w:rsidRPr="006048F0">
        <w:t>）及前期報酬率為顯著預測變數（</w:t>
      </w:r>
      <w:r w:rsidRPr="006048F0">
        <w:t>R-squared = 0.0130</w:t>
      </w:r>
      <w:r w:rsidRPr="006048F0">
        <w:t>），表現優於</w:t>
      </w:r>
      <w:proofErr w:type="gramStart"/>
      <w:r w:rsidRPr="006048F0">
        <w:t>雙點配適</w:t>
      </w:r>
      <w:proofErr w:type="gramEnd"/>
      <w:r w:rsidRPr="006048F0">
        <w:t>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proofErr w:type="spellStart"/>
      <w:r w:rsidRPr="006048F0">
        <w:t>Tsyvinski</w:t>
      </w:r>
      <w:proofErr w:type="spellEnd"/>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r w:rsidR="00402FBE">
        <w:rPr>
          <w:rFonts w:hint="eastAsia"/>
        </w:rPr>
        <w:t>；</w:t>
      </w:r>
      <w:r w:rsidRPr="006048F0">
        <w:t>在</w:t>
      </w:r>
      <w:proofErr w:type="gramStart"/>
      <w:r w:rsidRPr="006048F0">
        <w:t>週</w:t>
      </w:r>
      <w:proofErr w:type="gramEnd"/>
      <w:r w:rsidRPr="006048F0">
        <w:t>報酬率預測方面，兩種方法表現接近，最佳預測變數組合為</w:t>
      </w:r>
      <w:proofErr w:type="gramStart"/>
      <w:r w:rsidRPr="006048F0">
        <w:t>超額峰態</w:t>
      </w:r>
      <w:proofErr w:type="gramEnd"/>
      <w:r w:rsidRPr="006048F0">
        <w:t>（</w:t>
      </w:r>
      <w:r w:rsidRPr="006048F0">
        <w:t>Excess Kurtosis</w:t>
      </w:r>
      <w:r w:rsidRPr="006048F0">
        <w:t>）、中位數（</w:t>
      </w:r>
      <w:r w:rsidRPr="006048F0">
        <w:t>Median</w:t>
      </w:r>
      <w:r w:rsidRPr="006048F0">
        <w:t>）及加密貨幣恐懼與貪婪指數。</w:t>
      </w:r>
      <w:proofErr w:type="gramStart"/>
      <w:r w:rsidRPr="006048F0">
        <w:t>超額峰態的</w:t>
      </w:r>
      <w:proofErr w:type="gramEnd"/>
      <w:r w:rsidRPr="006048F0">
        <w:t>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w:t>
      </w:r>
      <w:proofErr w:type="gramStart"/>
      <w:r w:rsidRPr="006048F0">
        <w:t>週</w:t>
      </w:r>
      <w:proofErr w:type="gramEnd"/>
      <w:r w:rsidRPr="006048F0">
        <w:t>報酬率預測中，兩種方法均產生正值的樣本外</w:t>
      </w:r>
      <w:r w:rsidRPr="006048F0">
        <w:t>R</w:t>
      </w:r>
      <w:proofErr w:type="gramStart"/>
      <w:r w:rsidRPr="006048F0">
        <w:t>平方，</w:t>
      </w:r>
      <w:proofErr w:type="gramEnd"/>
      <w:r w:rsidRPr="006048F0">
        <w:t>且單</w:t>
      </w:r>
      <w:proofErr w:type="gramStart"/>
      <w:r w:rsidRPr="006048F0">
        <w:t>點配適</w:t>
      </w:r>
      <w:proofErr w:type="gramEnd"/>
      <w:r w:rsidRPr="006048F0">
        <w:t>法表現優於</w:t>
      </w:r>
      <w:proofErr w:type="gramStart"/>
      <w:r w:rsidRPr="006048F0">
        <w:t>雙點配適</w:t>
      </w:r>
      <w:proofErr w:type="gramEnd"/>
      <w:r w:rsidRPr="006048F0">
        <w:t>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09A12F20" w14:textId="38642307" w:rsidR="00402FBE" w:rsidRDefault="006048F0" w:rsidP="00402FBE">
      <w:pPr>
        <w:spacing w:before="180" w:after="180"/>
        <w:ind w:firstLine="480"/>
      </w:pPr>
      <w:r w:rsidRPr="006048F0">
        <w:t>本研究主要貢獻在於提出單點加</w:t>
      </w:r>
      <w:proofErr w:type="gramStart"/>
      <w:r w:rsidRPr="006048F0">
        <w:t>斜率配適法</w:t>
      </w:r>
      <w:proofErr w:type="gramEnd"/>
      <w:r w:rsidRPr="006048F0">
        <w:t>，此方法提升</w:t>
      </w:r>
      <w:r w:rsidRPr="006048F0">
        <w:t>RND</w:t>
      </w:r>
      <w:proofErr w:type="gramStart"/>
      <w:r w:rsidRPr="006048F0">
        <w:t>尾部配適的</w:t>
      </w:r>
      <w:proofErr w:type="gramEnd"/>
      <w:r w:rsidRPr="006048F0">
        <w:t>效率與穩定性，更驗證了</w:t>
      </w:r>
      <w:r w:rsidRPr="006048F0">
        <w:t>RND</w:t>
      </w:r>
      <w:r w:rsidRPr="006048F0">
        <w:t>統計特徵在高波動性市場中的應用價值。</w:t>
      </w:r>
    </w:p>
    <w:p w14:paraId="3B728344" w14:textId="77777777" w:rsidR="00CC6F0B" w:rsidRDefault="00CC6F0B" w:rsidP="00CC6F0B">
      <w:pPr>
        <w:spacing w:before="180" w:after="180"/>
        <w:ind w:firstLineChars="0" w:firstLine="0"/>
      </w:pPr>
    </w:p>
    <w:p w14:paraId="2045A793" w14:textId="4D7C7A74" w:rsidR="006B09C7" w:rsidRDefault="00CC6F0B" w:rsidP="00CC6F0B">
      <w:pPr>
        <w:spacing w:before="180" w:after="180"/>
        <w:ind w:firstLineChars="0" w:firstLine="0"/>
      </w:pPr>
      <w:r>
        <w:rPr>
          <w:rFonts w:hint="eastAsia"/>
        </w:rPr>
        <w:t>關鍵字：</w:t>
      </w:r>
      <w:r w:rsidRPr="00CC6F0B">
        <w:rPr>
          <w:rFonts w:hint="eastAsia"/>
        </w:rPr>
        <w:t>加密貨幣、比</w:t>
      </w:r>
      <w:proofErr w:type="gramStart"/>
      <w:r w:rsidRPr="00CC6F0B">
        <w:rPr>
          <w:rFonts w:hint="eastAsia"/>
        </w:rPr>
        <w:t>特</w:t>
      </w:r>
      <w:proofErr w:type="gramEnd"/>
      <w:r w:rsidRPr="00CC6F0B">
        <w:rPr>
          <w:rFonts w:hint="eastAsia"/>
        </w:rPr>
        <w:t>幣、選擇權、隱含波動率、風險中立機率密度、廣義柏拉圖分布</w:t>
      </w:r>
      <w:r w:rsidR="006B09C7">
        <w:br w:type="page"/>
      </w:r>
    </w:p>
    <w:p w14:paraId="7E76AB76" w14:textId="2C4E9936" w:rsidR="006B09C7" w:rsidRDefault="006B09C7" w:rsidP="006B09C7">
      <w:pPr>
        <w:pStyle w:val="1"/>
        <w:spacing w:before="180" w:after="180"/>
      </w:pPr>
      <w:bookmarkStart w:id="3" w:name="_Toc190531559"/>
      <w:bookmarkStart w:id="4" w:name="_Toc190982004"/>
      <w:bookmarkStart w:id="5" w:name="_Toc195004919"/>
      <w:commentRangeStart w:id="6"/>
      <w:r>
        <w:rPr>
          <w:rFonts w:hint="eastAsia"/>
        </w:rPr>
        <w:lastRenderedPageBreak/>
        <w:t>A</w:t>
      </w:r>
      <w:r>
        <w:t>bstract</w:t>
      </w:r>
      <w:bookmarkEnd w:id="3"/>
      <w:bookmarkEnd w:id="4"/>
      <w:bookmarkEnd w:id="5"/>
      <w:commentRangeEnd w:id="6"/>
      <w:r w:rsidR="00B33A69">
        <w:rPr>
          <w:rStyle w:val="afe"/>
          <w:rFonts w:cs="Times New Roman"/>
          <w:b w:val="0"/>
          <w:bCs w:val="0"/>
          <w:kern w:val="2"/>
        </w:rPr>
        <w:commentReference w:id="6"/>
      </w:r>
    </w:p>
    <w:p w14:paraId="1D7F0C2E" w14:textId="33EC2683" w:rsidR="001A1AD1" w:rsidRPr="001A1AD1" w:rsidRDefault="001A1AD1" w:rsidP="001A1AD1">
      <w:pPr>
        <w:spacing w:before="180" w:after="180"/>
        <w:ind w:firstLine="480"/>
      </w:pPr>
      <w:r w:rsidRPr="001A1AD1">
        <w:t>This study examines the efficacy of risk-neutral density (RND) tail estimation methods for return predictability in Bitcoin options markets, introducing a novel single point with slope estimation approach versus the conventional two-point method</w:t>
      </w:r>
      <w:r>
        <w:rPr>
          <w:rFonts w:hint="eastAsia"/>
        </w:rPr>
        <w:t xml:space="preserve"> </w:t>
      </w:r>
      <w:r>
        <w:fldChar w:fldCharType="begin"/>
      </w:r>
      <w:r>
        <w:instrText xml:space="preserve"> ADDIN ZOTERO_ITEM CSL_CITATION {"citationID":"ASJ8tTuI","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fldChar w:fldCharType="separate"/>
      </w:r>
      <w:r w:rsidRPr="00E06F0A">
        <w:t>(Birru &amp; Figlewski, 2012)</w:t>
      </w:r>
      <w:r>
        <w:fldChar w:fldCharType="end"/>
      </w:r>
      <w:r w:rsidRPr="001A1AD1">
        <w:t>.</w:t>
      </w:r>
    </w:p>
    <w:p w14:paraId="4352FC1E" w14:textId="39796AE1" w:rsidR="001A1AD1" w:rsidRPr="001A1AD1" w:rsidRDefault="001A1AD1" w:rsidP="001A1AD1">
      <w:pPr>
        <w:spacing w:before="180" w:after="180"/>
        <w:ind w:firstLine="480"/>
      </w:pPr>
      <w:r w:rsidRPr="001A1AD1">
        <w:t xml:space="preserve">Employing </w:t>
      </w:r>
      <w:proofErr w:type="spellStart"/>
      <w:r w:rsidRPr="001A1AD1">
        <w:t>Deribit</w:t>
      </w:r>
      <w:proofErr w:type="spellEnd"/>
      <w:r w:rsidRPr="001A1AD1">
        <w:t xml:space="preserve"> trading data (</w:t>
      </w:r>
      <w:r>
        <w:rPr>
          <w:rFonts w:hint="eastAsia"/>
        </w:rPr>
        <w:t xml:space="preserve">January </w:t>
      </w:r>
      <w:r w:rsidRPr="001A1AD1">
        <w:t>2021-</w:t>
      </w:r>
      <w:r>
        <w:rPr>
          <w:rFonts w:hint="eastAsia"/>
        </w:rPr>
        <w:t xml:space="preserve">April </w:t>
      </w:r>
      <w:r w:rsidRPr="001A1AD1">
        <w:t>2024), we integrate the Generalized Pareto Distribution</w:t>
      </w:r>
      <w:r>
        <w:rPr>
          <w:rFonts w:hint="eastAsia"/>
        </w:rPr>
        <w:t xml:space="preserve"> (GPD)</w:t>
      </w:r>
      <w:r w:rsidRPr="001A1AD1">
        <w:t xml:space="preserve"> to construct a comprehensive tail extension model. Analysis of 1-day and 7-day maturity options reveals our method enhances computational efficiency by 10.95%. For daily returns, our approach identifies skewness, median, and lagged returns as significant predictors (R-squared = 0.0130 versus 0.0098), consistent with documented skewness and momentum effects</w:t>
      </w:r>
      <w:r>
        <w:rPr>
          <w:rFonts w:hint="eastAsia"/>
        </w:rPr>
        <w:t xml:space="preserve"> </w:t>
      </w:r>
      <w:r>
        <w:fldChar w:fldCharType="begin"/>
      </w:r>
      <w:r>
        <w:instrText xml:space="preserve"> ADDIN ZOTERO_ITEM CSL_CITATION {"citationID":"rvllWeQj","properties":{"formattedCitation":"(Conrad et al., 2013; Liu &amp; Tsyvinski, 2021)","plainCitation":"(Conrad et al., 2013; Liu &amp; Tsyvinski, 2021)","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fldChar w:fldCharType="separate"/>
      </w:r>
      <w:r w:rsidRPr="001A1AD1">
        <w:t>(Conrad et al., 2013; Liu &amp; Tsyvinski, 2021)</w:t>
      </w:r>
      <w:r>
        <w:fldChar w:fldCharType="end"/>
      </w:r>
      <w:r w:rsidRPr="001A1AD1">
        <w:t>.</w:t>
      </w:r>
      <w:r>
        <w:rPr>
          <w:rFonts w:hint="eastAsia"/>
        </w:rPr>
        <w:t xml:space="preserve"> </w:t>
      </w:r>
      <w:r w:rsidRPr="001A1AD1">
        <w:t>Weekly return predictions show comparable performance between methods, with excess kurtosis, median, and the Cryptocurrency Fear and Greed Index emerging as optimal predictors, corroborating findings from Amaya et al.</w:t>
      </w:r>
      <w:r>
        <w:rPr>
          <w:rFonts w:hint="eastAsia"/>
        </w:rPr>
        <w:t xml:space="preserve"> </w:t>
      </w:r>
      <w:r>
        <w:fldChar w:fldCharType="begin"/>
      </w:r>
      <w:r w:rsidR="00560638">
        <w:instrText xml:space="preserve"> ADDIN ZOTERO_ITEM CSL_CITATION {"citationID":"vgp8MI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60638">
        <w:rPr>
          <w:rtl/>
          <w:lang w:bidi="he-IL"/>
        </w:rPr>
        <w:instrText>׳</w:instrText>
      </w:r>
      <w:r w:rsidR="00560638">
        <w:instrText>s stock returns is positive but not always significant. We do not find a strong relation between realized volatility and next week</w:instrText>
      </w:r>
      <w:r w:rsidR="00560638">
        <w:rPr>
          <w:rtl/>
          <w:lang w:bidi="he-IL"/>
        </w:rPr>
        <w:instrText>׳</w:instrText>
      </w:r>
      <w:r w:rsidR="0056063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E06F0A">
        <w:t>(2015)</w:t>
      </w:r>
      <w:r>
        <w:fldChar w:fldCharType="end"/>
      </w:r>
      <w:r w:rsidRPr="001A1AD1">
        <w:t xml:space="preserve"> and He et al.</w:t>
      </w:r>
      <w:r>
        <w:rPr>
          <w:rFonts w:hint="eastAsia"/>
        </w:rPr>
        <w:t xml:space="preserve"> </w:t>
      </w:r>
      <w:r>
        <w:fldChar w:fldCharType="begin"/>
      </w:r>
      <w:r w:rsidR="00560638">
        <w:instrText xml:space="preserve"> ADDIN ZOTERO_ITEM CSL_CITATION {"citationID":"WQdSSmd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E06F0A">
        <w:t>(2023)</w:t>
      </w:r>
      <w:r>
        <w:fldChar w:fldCharType="end"/>
      </w:r>
      <w:r w:rsidRPr="001A1AD1">
        <w:t>. Out-of-sample tests demonstrate positive R-squared values across prediction horizons, with our method exhibiting superior performance, indicating substantial economic value</w:t>
      </w:r>
      <w:r>
        <w:rPr>
          <w:rFonts w:hint="eastAsia"/>
        </w:rPr>
        <w:t xml:space="preserve"> </w:t>
      </w:r>
      <w:r>
        <w:fldChar w:fldCharType="begin"/>
      </w:r>
      <w:r w:rsidR="00560638">
        <w:instrText xml:space="preserve"> ADDIN ZOTERO_ITEM CSL_CITATION {"citationID":"zgiwDNPy","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fldChar w:fldCharType="separate"/>
      </w:r>
      <w:r w:rsidRPr="00E06F0A">
        <w:t>(Campbell &amp; Thompson, 2008)</w:t>
      </w:r>
      <w:r>
        <w:fldChar w:fldCharType="end"/>
      </w:r>
      <w:r w:rsidRPr="001A1AD1">
        <w:t>.</w:t>
      </w:r>
    </w:p>
    <w:p w14:paraId="7DF3918F" w14:textId="30BCC938" w:rsidR="006048F0" w:rsidRDefault="001A1AD1" w:rsidP="001A1AD1">
      <w:pPr>
        <w:spacing w:before="180" w:after="180"/>
        <w:ind w:firstLine="480"/>
      </w:pPr>
      <w:r w:rsidRPr="001A1AD1">
        <w:t>This research contributes by developing a more efficient and stable RND tail estimation methodology while validating the application of RND statistical features in highly volatile cryptocurrency markets.</w:t>
      </w:r>
    </w:p>
    <w:p w14:paraId="19FCB8C9" w14:textId="77777777" w:rsidR="001A1AD1" w:rsidRDefault="001A1AD1" w:rsidP="001A1AD1">
      <w:pPr>
        <w:spacing w:before="180" w:after="180"/>
        <w:ind w:firstLineChars="0" w:firstLine="0"/>
      </w:pPr>
    </w:p>
    <w:p w14:paraId="73026E56" w14:textId="0F49AC72" w:rsidR="006B09C7" w:rsidRDefault="001A1AD1" w:rsidP="001A1AD1">
      <w:pPr>
        <w:spacing w:before="180" w:after="180"/>
        <w:ind w:firstLineChars="0" w:firstLine="0"/>
      </w:pPr>
      <w:r>
        <w:rPr>
          <w:rFonts w:hint="eastAsia"/>
        </w:rPr>
        <w:t xml:space="preserve">Keywords: </w:t>
      </w:r>
      <w:r w:rsidRPr="001A1AD1">
        <w:t>Cryptocurrency, Bitcoin, Option, Implied Volatility, Risk-neutral Density, Generalized Pareto Distribution</w:t>
      </w:r>
      <w:r w:rsidR="006B09C7">
        <w:br w:type="page"/>
      </w:r>
    </w:p>
    <w:p w14:paraId="2B9D8464" w14:textId="77AAFBF3" w:rsidR="0009304E" w:rsidRPr="006B09C7" w:rsidRDefault="00961678" w:rsidP="006B09C7">
      <w:pPr>
        <w:pStyle w:val="1"/>
        <w:spacing w:before="180" w:after="180"/>
      </w:pPr>
      <w:bookmarkStart w:id="7" w:name="_Toc195004920"/>
      <w:r>
        <w:rPr>
          <w:rFonts w:hint="eastAsia"/>
        </w:rPr>
        <w:lastRenderedPageBreak/>
        <w:t>Acknowledgement</w:t>
      </w:r>
      <w:bookmarkEnd w:id="7"/>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294D3E55" w:rsidR="005568D9" w:rsidRDefault="00961678" w:rsidP="005568D9">
      <w:pPr>
        <w:pStyle w:val="1"/>
        <w:spacing w:before="180" w:after="180"/>
      </w:pPr>
      <w:bookmarkStart w:id="8" w:name="_Toc195004921"/>
      <w:r>
        <w:rPr>
          <w:rFonts w:hint="eastAsia"/>
        </w:rPr>
        <w:lastRenderedPageBreak/>
        <w:t>Contents</w:t>
      </w:r>
      <w:bookmarkEnd w:id="8"/>
    </w:p>
    <w:p w14:paraId="3ABB53B2" w14:textId="48491F13" w:rsidR="00EB4E17" w:rsidRDefault="00D94322">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5004918" w:history="1">
        <w:r w:rsidR="00EB4E17" w:rsidRPr="0050382B">
          <w:rPr>
            <w:rStyle w:val="af4"/>
            <w:rFonts w:hint="eastAsia"/>
            <w:noProof/>
          </w:rPr>
          <w:t>摘要</w:t>
        </w:r>
        <w:r w:rsidR="00EB4E17">
          <w:rPr>
            <w:noProof/>
            <w:webHidden/>
          </w:rPr>
          <w:tab/>
        </w:r>
        <w:r w:rsidR="00EB4E17">
          <w:rPr>
            <w:noProof/>
            <w:webHidden/>
          </w:rPr>
          <w:fldChar w:fldCharType="begin"/>
        </w:r>
        <w:r w:rsidR="00EB4E17">
          <w:rPr>
            <w:noProof/>
            <w:webHidden/>
          </w:rPr>
          <w:instrText xml:space="preserve"> PAGEREF _Toc195004918 \h </w:instrText>
        </w:r>
        <w:r w:rsidR="00EB4E17">
          <w:rPr>
            <w:noProof/>
            <w:webHidden/>
          </w:rPr>
        </w:r>
        <w:r w:rsidR="00EB4E17">
          <w:rPr>
            <w:noProof/>
            <w:webHidden/>
          </w:rPr>
          <w:fldChar w:fldCharType="separate"/>
        </w:r>
        <w:r w:rsidR="00E80B53">
          <w:rPr>
            <w:noProof/>
            <w:webHidden/>
          </w:rPr>
          <w:t>I</w:t>
        </w:r>
        <w:r w:rsidR="00EB4E17">
          <w:rPr>
            <w:noProof/>
            <w:webHidden/>
          </w:rPr>
          <w:fldChar w:fldCharType="end"/>
        </w:r>
      </w:hyperlink>
    </w:p>
    <w:p w14:paraId="3F86A749" w14:textId="1C7A8EA5" w:rsidR="00EB4E17" w:rsidRDefault="00BA6301">
      <w:pPr>
        <w:pStyle w:val="11"/>
        <w:rPr>
          <w:rFonts w:asciiTheme="minorHAnsi" w:eastAsiaTheme="minorEastAsia" w:hAnsiTheme="minorHAnsi" w:cstheme="minorBidi"/>
          <w:b w:val="0"/>
          <w:bCs w:val="0"/>
          <w:noProof/>
          <w14:ligatures w14:val="standardContextual"/>
        </w:rPr>
      </w:pPr>
      <w:hyperlink w:anchor="_Toc195004919" w:history="1">
        <w:r w:rsidR="00EB4E17" w:rsidRPr="0050382B">
          <w:rPr>
            <w:rStyle w:val="af4"/>
            <w:noProof/>
          </w:rPr>
          <w:t>Abstract</w:t>
        </w:r>
        <w:r w:rsidR="00EB4E17">
          <w:rPr>
            <w:noProof/>
            <w:webHidden/>
          </w:rPr>
          <w:tab/>
        </w:r>
        <w:r w:rsidR="00EB4E17">
          <w:rPr>
            <w:noProof/>
            <w:webHidden/>
          </w:rPr>
          <w:fldChar w:fldCharType="begin"/>
        </w:r>
        <w:r w:rsidR="00EB4E17">
          <w:rPr>
            <w:noProof/>
            <w:webHidden/>
          </w:rPr>
          <w:instrText xml:space="preserve"> PAGEREF _Toc195004919 \h </w:instrText>
        </w:r>
        <w:r w:rsidR="00EB4E17">
          <w:rPr>
            <w:noProof/>
            <w:webHidden/>
          </w:rPr>
        </w:r>
        <w:r w:rsidR="00EB4E17">
          <w:rPr>
            <w:noProof/>
            <w:webHidden/>
          </w:rPr>
          <w:fldChar w:fldCharType="separate"/>
        </w:r>
        <w:r w:rsidR="00E80B53">
          <w:rPr>
            <w:noProof/>
            <w:webHidden/>
          </w:rPr>
          <w:t>II</w:t>
        </w:r>
        <w:r w:rsidR="00EB4E17">
          <w:rPr>
            <w:noProof/>
            <w:webHidden/>
          </w:rPr>
          <w:fldChar w:fldCharType="end"/>
        </w:r>
      </w:hyperlink>
    </w:p>
    <w:p w14:paraId="2BCC6A45" w14:textId="510F593B" w:rsidR="00EB4E17" w:rsidRDefault="00BA6301">
      <w:pPr>
        <w:pStyle w:val="11"/>
        <w:rPr>
          <w:rFonts w:asciiTheme="minorHAnsi" w:eastAsiaTheme="minorEastAsia" w:hAnsiTheme="minorHAnsi" w:cstheme="minorBidi"/>
          <w:b w:val="0"/>
          <w:bCs w:val="0"/>
          <w:noProof/>
          <w14:ligatures w14:val="standardContextual"/>
        </w:rPr>
      </w:pPr>
      <w:hyperlink w:anchor="_Toc195004920" w:history="1">
        <w:r w:rsidR="00EB4E17" w:rsidRPr="0050382B">
          <w:rPr>
            <w:rStyle w:val="af4"/>
            <w:noProof/>
          </w:rPr>
          <w:t>Acknowledgement</w:t>
        </w:r>
        <w:r w:rsidR="00EB4E17">
          <w:rPr>
            <w:noProof/>
            <w:webHidden/>
          </w:rPr>
          <w:tab/>
        </w:r>
        <w:r w:rsidR="00EB4E17">
          <w:rPr>
            <w:noProof/>
            <w:webHidden/>
          </w:rPr>
          <w:fldChar w:fldCharType="begin"/>
        </w:r>
        <w:r w:rsidR="00EB4E17">
          <w:rPr>
            <w:noProof/>
            <w:webHidden/>
          </w:rPr>
          <w:instrText xml:space="preserve"> PAGEREF _Toc195004920 \h </w:instrText>
        </w:r>
        <w:r w:rsidR="00EB4E17">
          <w:rPr>
            <w:noProof/>
            <w:webHidden/>
          </w:rPr>
        </w:r>
        <w:r w:rsidR="00EB4E17">
          <w:rPr>
            <w:noProof/>
            <w:webHidden/>
          </w:rPr>
          <w:fldChar w:fldCharType="separate"/>
        </w:r>
        <w:r w:rsidR="00E80B53">
          <w:rPr>
            <w:noProof/>
            <w:webHidden/>
          </w:rPr>
          <w:t>III</w:t>
        </w:r>
        <w:r w:rsidR="00EB4E17">
          <w:rPr>
            <w:noProof/>
            <w:webHidden/>
          </w:rPr>
          <w:fldChar w:fldCharType="end"/>
        </w:r>
      </w:hyperlink>
    </w:p>
    <w:p w14:paraId="5C15AF3C" w14:textId="09CFCAD0" w:rsidR="00EB4E17" w:rsidRDefault="00BA6301">
      <w:pPr>
        <w:pStyle w:val="11"/>
        <w:rPr>
          <w:rFonts w:asciiTheme="minorHAnsi" w:eastAsiaTheme="minorEastAsia" w:hAnsiTheme="minorHAnsi" w:cstheme="minorBidi"/>
          <w:b w:val="0"/>
          <w:bCs w:val="0"/>
          <w:noProof/>
          <w14:ligatures w14:val="standardContextual"/>
        </w:rPr>
      </w:pPr>
      <w:hyperlink w:anchor="_Toc195004921" w:history="1">
        <w:r w:rsidR="00EB4E17" w:rsidRPr="0050382B">
          <w:rPr>
            <w:rStyle w:val="af4"/>
            <w:noProof/>
          </w:rPr>
          <w:t>Contents</w:t>
        </w:r>
        <w:r w:rsidR="00EB4E17">
          <w:rPr>
            <w:noProof/>
            <w:webHidden/>
          </w:rPr>
          <w:tab/>
        </w:r>
        <w:r w:rsidR="00EB4E17">
          <w:rPr>
            <w:noProof/>
            <w:webHidden/>
          </w:rPr>
          <w:fldChar w:fldCharType="begin"/>
        </w:r>
        <w:r w:rsidR="00EB4E17">
          <w:rPr>
            <w:noProof/>
            <w:webHidden/>
          </w:rPr>
          <w:instrText xml:space="preserve"> PAGEREF _Toc195004921 \h </w:instrText>
        </w:r>
        <w:r w:rsidR="00EB4E17">
          <w:rPr>
            <w:noProof/>
            <w:webHidden/>
          </w:rPr>
        </w:r>
        <w:r w:rsidR="00EB4E17">
          <w:rPr>
            <w:noProof/>
            <w:webHidden/>
          </w:rPr>
          <w:fldChar w:fldCharType="separate"/>
        </w:r>
        <w:r w:rsidR="00E80B53">
          <w:rPr>
            <w:noProof/>
            <w:webHidden/>
          </w:rPr>
          <w:t>IV</w:t>
        </w:r>
        <w:r w:rsidR="00EB4E17">
          <w:rPr>
            <w:noProof/>
            <w:webHidden/>
          </w:rPr>
          <w:fldChar w:fldCharType="end"/>
        </w:r>
      </w:hyperlink>
    </w:p>
    <w:p w14:paraId="46F0664A" w14:textId="5187D579" w:rsidR="00EB4E17" w:rsidRDefault="00BA6301">
      <w:pPr>
        <w:pStyle w:val="11"/>
        <w:rPr>
          <w:rFonts w:asciiTheme="minorHAnsi" w:eastAsiaTheme="minorEastAsia" w:hAnsiTheme="minorHAnsi" w:cstheme="minorBidi"/>
          <w:b w:val="0"/>
          <w:bCs w:val="0"/>
          <w:noProof/>
          <w14:ligatures w14:val="standardContextual"/>
        </w:rPr>
      </w:pPr>
      <w:hyperlink w:anchor="_Toc195004922" w:history="1">
        <w:r w:rsidR="00EB4E17" w:rsidRPr="0050382B">
          <w:rPr>
            <w:rStyle w:val="af4"/>
            <w:noProof/>
          </w:rPr>
          <w:t>List of Figures</w:t>
        </w:r>
        <w:r w:rsidR="00EB4E17">
          <w:rPr>
            <w:noProof/>
            <w:webHidden/>
          </w:rPr>
          <w:tab/>
        </w:r>
        <w:r w:rsidR="00EB4E17">
          <w:rPr>
            <w:noProof/>
            <w:webHidden/>
          </w:rPr>
          <w:fldChar w:fldCharType="begin"/>
        </w:r>
        <w:r w:rsidR="00EB4E17">
          <w:rPr>
            <w:noProof/>
            <w:webHidden/>
          </w:rPr>
          <w:instrText xml:space="preserve"> PAGEREF _Toc195004922 \h </w:instrText>
        </w:r>
        <w:r w:rsidR="00EB4E17">
          <w:rPr>
            <w:noProof/>
            <w:webHidden/>
          </w:rPr>
        </w:r>
        <w:r w:rsidR="00EB4E17">
          <w:rPr>
            <w:noProof/>
            <w:webHidden/>
          </w:rPr>
          <w:fldChar w:fldCharType="separate"/>
        </w:r>
        <w:r w:rsidR="00E80B53">
          <w:rPr>
            <w:noProof/>
            <w:webHidden/>
          </w:rPr>
          <w:t>VII</w:t>
        </w:r>
        <w:r w:rsidR="00EB4E17">
          <w:rPr>
            <w:noProof/>
            <w:webHidden/>
          </w:rPr>
          <w:fldChar w:fldCharType="end"/>
        </w:r>
      </w:hyperlink>
    </w:p>
    <w:p w14:paraId="0F910864" w14:textId="47AC77BA" w:rsidR="00EB4E17" w:rsidRDefault="00BA6301">
      <w:pPr>
        <w:pStyle w:val="11"/>
        <w:rPr>
          <w:rFonts w:asciiTheme="minorHAnsi" w:eastAsiaTheme="minorEastAsia" w:hAnsiTheme="minorHAnsi" w:cstheme="minorBidi"/>
          <w:b w:val="0"/>
          <w:bCs w:val="0"/>
          <w:noProof/>
          <w14:ligatures w14:val="standardContextual"/>
        </w:rPr>
      </w:pPr>
      <w:hyperlink w:anchor="_Toc195004923" w:history="1">
        <w:r w:rsidR="00EB4E17" w:rsidRPr="0050382B">
          <w:rPr>
            <w:rStyle w:val="af4"/>
            <w:noProof/>
          </w:rPr>
          <w:t>List of Tables</w:t>
        </w:r>
        <w:r w:rsidR="00EB4E17">
          <w:rPr>
            <w:noProof/>
            <w:webHidden/>
          </w:rPr>
          <w:tab/>
        </w:r>
        <w:r w:rsidR="00EB4E17">
          <w:rPr>
            <w:noProof/>
            <w:webHidden/>
          </w:rPr>
          <w:fldChar w:fldCharType="begin"/>
        </w:r>
        <w:r w:rsidR="00EB4E17">
          <w:rPr>
            <w:noProof/>
            <w:webHidden/>
          </w:rPr>
          <w:instrText xml:space="preserve"> PAGEREF _Toc195004923 \h </w:instrText>
        </w:r>
        <w:r w:rsidR="00EB4E17">
          <w:rPr>
            <w:noProof/>
            <w:webHidden/>
          </w:rPr>
        </w:r>
        <w:r w:rsidR="00EB4E17">
          <w:rPr>
            <w:noProof/>
            <w:webHidden/>
          </w:rPr>
          <w:fldChar w:fldCharType="separate"/>
        </w:r>
        <w:r w:rsidR="00E80B53">
          <w:rPr>
            <w:noProof/>
            <w:webHidden/>
          </w:rPr>
          <w:t>IX</w:t>
        </w:r>
        <w:r w:rsidR="00EB4E17">
          <w:rPr>
            <w:noProof/>
            <w:webHidden/>
          </w:rPr>
          <w:fldChar w:fldCharType="end"/>
        </w:r>
      </w:hyperlink>
    </w:p>
    <w:p w14:paraId="49FBA032" w14:textId="67ADB14C" w:rsidR="00EB4E17" w:rsidRDefault="00BA6301">
      <w:pPr>
        <w:pStyle w:val="11"/>
        <w:rPr>
          <w:rFonts w:asciiTheme="minorHAnsi" w:eastAsiaTheme="minorEastAsia" w:hAnsiTheme="minorHAnsi" w:cstheme="minorBidi"/>
          <w:b w:val="0"/>
          <w:bCs w:val="0"/>
          <w:noProof/>
          <w14:ligatures w14:val="standardContextual"/>
        </w:rPr>
      </w:pPr>
      <w:hyperlink w:anchor="_Toc195004924" w:history="1">
        <w:r w:rsidR="00EB4E17" w:rsidRPr="0050382B">
          <w:rPr>
            <w:rStyle w:val="af4"/>
            <w:noProof/>
          </w:rPr>
          <w:t>1. Introduction</w:t>
        </w:r>
        <w:r w:rsidR="00EB4E17">
          <w:rPr>
            <w:noProof/>
            <w:webHidden/>
          </w:rPr>
          <w:tab/>
        </w:r>
        <w:r w:rsidR="00EB4E17">
          <w:rPr>
            <w:noProof/>
            <w:webHidden/>
          </w:rPr>
          <w:fldChar w:fldCharType="begin"/>
        </w:r>
        <w:r w:rsidR="00EB4E17">
          <w:rPr>
            <w:noProof/>
            <w:webHidden/>
          </w:rPr>
          <w:instrText xml:space="preserve"> PAGEREF _Toc195004924 \h </w:instrText>
        </w:r>
        <w:r w:rsidR="00EB4E17">
          <w:rPr>
            <w:noProof/>
            <w:webHidden/>
          </w:rPr>
        </w:r>
        <w:r w:rsidR="00EB4E17">
          <w:rPr>
            <w:noProof/>
            <w:webHidden/>
          </w:rPr>
          <w:fldChar w:fldCharType="separate"/>
        </w:r>
        <w:r w:rsidR="00E80B53">
          <w:rPr>
            <w:noProof/>
            <w:webHidden/>
          </w:rPr>
          <w:t>11</w:t>
        </w:r>
        <w:r w:rsidR="00EB4E17">
          <w:rPr>
            <w:noProof/>
            <w:webHidden/>
          </w:rPr>
          <w:fldChar w:fldCharType="end"/>
        </w:r>
      </w:hyperlink>
    </w:p>
    <w:p w14:paraId="553D7D06" w14:textId="413D4A76"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5" w:history="1">
        <w:r w:rsidR="00EB4E17" w:rsidRPr="0050382B">
          <w:rPr>
            <w:rStyle w:val="af4"/>
            <w:noProof/>
          </w:rPr>
          <w:t>1.1 Research Background and Motivation</w:t>
        </w:r>
        <w:r w:rsidR="00EB4E17">
          <w:rPr>
            <w:noProof/>
            <w:webHidden/>
          </w:rPr>
          <w:tab/>
        </w:r>
        <w:r w:rsidR="00EB4E17">
          <w:rPr>
            <w:noProof/>
            <w:webHidden/>
          </w:rPr>
          <w:fldChar w:fldCharType="begin"/>
        </w:r>
        <w:r w:rsidR="00EB4E17">
          <w:rPr>
            <w:noProof/>
            <w:webHidden/>
          </w:rPr>
          <w:instrText xml:space="preserve"> PAGEREF _Toc195004925 \h </w:instrText>
        </w:r>
        <w:r w:rsidR="00EB4E17">
          <w:rPr>
            <w:noProof/>
            <w:webHidden/>
          </w:rPr>
        </w:r>
        <w:r w:rsidR="00EB4E17">
          <w:rPr>
            <w:noProof/>
            <w:webHidden/>
          </w:rPr>
          <w:fldChar w:fldCharType="separate"/>
        </w:r>
        <w:r w:rsidR="00E80B53">
          <w:rPr>
            <w:noProof/>
            <w:webHidden/>
          </w:rPr>
          <w:t>11</w:t>
        </w:r>
        <w:r w:rsidR="00EB4E17">
          <w:rPr>
            <w:noProof/>
            <w:webHidden/>
          </w:rPr>
          <w:fldChar w:fldCharType="end"/>
        </w:r>
      </w:hyperlink>
    </w:p>
    <w:p w14:paraId="32F2275F" w14:textId="2DB761D7"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6" w:history="1">
        <w:r w:rsidR="00EB4E17" w:rsidRPr="0050382B">
          <w:rPr>
            <w:rStyle w:val="af4"/>
            <w:noProof/>
          </w:rPr>
          <w:t>1.2 Research Structure</w:t>
        </w:r>
        <w:r w:rsidR="00EB4E17">
          <w:rPr>
            <w:noProof/>
            <w:webHidden/>
          </w:rPr>
          <w:tab/>
        </w:r>
        <w:r w:rsidR="00EB4E17">
          <w:rPr>
            <w:noProof/>
            <w:webHidden/>
          </w:rPr>
          <w:fldChar w:fldCharType="begin"/>
        </w:r>
        <w:r w:rsidR="00EB4E17">
          <w:rPr>
            <w:noProof/>
            <w:webHidden/>
          </w:rPr>
          <w:instrText xml:space="preserve"> PAGEREF _Toc195004926 \h </w:instrText>
        </w:r>
        <w:r w:rsidR="00EB4E17">
          <w:rPr>
            <w:noProof/>
            <w:webHidden/>
          </w:rPr>
        </w:r>
        <w:r w:rsidR="00EB4E17">
          <w:rPr>
            <w:noProof/>
            <w:webHidden/>
          </w:rPr>
          <w:fldChar w:fldCharType="separate"/>
        </w:r>
        <w:r w:rsidR="00E80B53">
          <w:rPr>
            <w:noProof/>
            <w:webHidden/>
          </w:rPr>
          <w:t>17</w:t>
        </w:r>
        <w:r w:rsidR="00EB4E17">
          <w:rPr>
            <w:noProof/>
            <w:webHidden/>
          </w:rPr>
          <w:fldChar w:fldCharType="end"/>
        </w:r>
      </w:hyperlink>
    </w:p>
    <w:p w14:paraId="0EDD3956" w14:textId="4E1C54B6" w:rsidR="00EB4E17" w:rsidRDefault="00BA6301">
      <w:pPr>
        <w:pStyle w:val="11"/>
        <w:rPr>
          <w:rFonts w:asciiTheme="minorHAnsi" w:eastAsiaTheme="minorEastAsia" w:hAnsiTheme="minorHAnsi" w:cstheme="minorBidi"/>
          <w:b w:val="0"/>
          <w:bCs w:val="0"/>
          <w:noProof/>
          <w14:ligatures w14:val="standardContextual"/>
        </w:rPr>
      </w:pPr>
      <w:hyperlink w:anchor="_Toc195004927" w:history="1">
        <w:r w:rsidR="00EB4E17" w:rsidRPr="0050382B">
          <w:rPr>
            <w:rStyle w:val="af4"/>
            <w:noProof/>
          </w:rPr>
          <w:t>2. Literature Review</w:t>
        </w:r>
        <w:r w:rsidR="00EB4E17">
          <w:rPr>
            <w:noProof/>
            <w:webHidden/>
          </w:rPr>
          <w:tab/>
        </w:r>
        <w:r w:rsidR="00EB4E17">
          <w:rPr>
            <w:noProof/>
            <w:webHidden/>
          </w:rPr>
          <w:fldChar w:fldCharType="begin"/>
        </w:r>
        <w:r w:rsidR="00EB4E17">
          <w:rPr>
            <w:noProof/>
            <w:webHidden/>
          </w:rPr>
          <w:instrText xml:space="preserve"> PAGEREF _Toc195004927 \h </w:instrText>
        </w:r>
        <w:r w:rsidR="00EB4E17">
          <w:rPr>
            <w:noProof/>
            <w:webHidden/>
          </w:rPr>
        </w:r>
        <w:r w:rsidR="00EB4E17">
          <w:rPr>
            <w:noProof/>
            <w:webHidden/>
          </w:rPr>
          <w:fldChar w:fldCharType="separate"/>
        </w:r>
        <w:r w:rsidR="00E80B53">
          <w:rPr>
            <w:noProof/>
            <w:webHidden/>
          </w:rPr>
          <w:t>19</w:t>
        </w:r>
        <w:r w:rsidR="00EB4E17">
          <w:rPr>
            <w:noProof/>
            <w:webHidden/>
          </w:rPr>
          <w:fldChar w:fldCharType="end"/>
        </w:r>
      </w:hyperlink>
    </w:p>
    <w:p w14:paraId="57ED5934" w14:textId="587B35D9"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8" w:history="1">
        <w:r w:rsidR="00EB4E17" w:rsidRPr="0050382B">
          <w:rPr>
            <w:rStyle w:val="af4"/>
            <w:noProof/>
          </w:rPr>
          <w:t>2.1 Fundamental Theory of Risk-neutral Density (RND)</w:t>
        </w:r>
        <w:r w:rsidR="00EB4E17">
          <w:rPr>
            <w:noProof/>
            <w:webHidden/>
          </w:rPr>
          <w:tab/>
        </w:r>
        <w:r w:rsidR="00EB4E17">
          <w:rPr>
            <w:noProof/>
            <w:webHidden/>
          </w:rPr>
          <w:fldChar w:fldCharType="begin"/>
        </w:r>
        <w:r w:rsidR="00EB4E17">
          <w:rPr>
            <w:noProof/>
            <w:webHidden/>
          </w:rPr>
          <w:instrText xml:space="preserve"> PAGEREF _Toc195004928 \h </w:instrText>
        </w:r>
        <w:r w:rsidR="00EB4E17">
          <w:rPr>
            <w:noProof/>
            <w:webHidden/>
          </w:rPr>
        </w:r>
        <w:r w:rsidR="00EB4E17">
          <w:rPr>
            <w:noProof/>
            <w:webHidden/>
          </w:rPr>
          <w:fldChar w:fldCharType="separate"/>
        </w:r>
        <w:r w:rsidR="00E80B53">
          <w:rPr>
            <w:noProof/>
            <w:webHidden/>
          </w:rPr>
          <w:t>19</w:t>
        </w:r>
        <w:r w:rsidR="00EB4E17">
          <w:rPr>
            <w:noProof/>
            <w:webHidden/>
          </w:rPr>
          <w:fldChar w:fldCharType="end"/>
        </w:r>
      </w:hyperlink>
    </w:p>
    <w:p w14:paraId="47840C3D" w14:textId="2F70A6CC"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9" w:history="1">
        <w:r w:rsidR="00EB4E17" w:rsidRPr="0050382B">
          <w:rPr>
            <w:rStyle w:val="af4"/>
            <w:noProof/>
          </w:rPr>
          <w:t>2.2 Estimation Methods for Risk-neutral Density</w:t>
        </w:r>
        <w:r w:rsidR="00EB4E17">
          <w:rPr>
            <w:noProof/>
            <w:webHidden/>
          </w:rPr>
          <w:tab/>
        </w:r>
        <w:r w:rsidR="00EB4E17">
          <w:rPr>
            <w:noProof/>
            <w:webHidden/>
          </w:rPr>
          <w:fldChar w:fldCharType="begin"/>
        </w:r>
        <w:r w:rsidR="00EB4E17">
          <w:rPr>
            <w:noProof/>
            <w:webHidden/>
          </w:rPr>
          <w:instrText xml:space="preserve"> PAGEREF _Toc195004929 \h </w:instrText>
        </w:r>
        <w:r w:rsidR="00EB4E17">
          <w:rPr>
            <w:noProof/>
            <w:webHidden/>
          </w:rPr>
        </w:r>
        <w:r w:rsidR="00EB4E17">
          <w:rPr>
            <w:noProof/>
            <w:webHidden/>
          </w:rPr>
          <w:fldChar w:fldCharType="separate"/>
        </w:r>
        <w:r w:rsidR="00E80B53">
          <w:rPr>
            <w:noProof/>
            <w:webHidden/>
          </w:rPr>
          <w:t>20</w:t>
        </w:r>
        <w:r w:rsidR="00EB4E17">
          <w:rPr>
            <w:noProof/>
            <w:webHidden/>
          </w:rPr>
          <w:fldChar w:fldCharType="end"/>
        </w:r>
      </w:hyperlink>
    </w:p>
    <w:p w14:paraId="2FD64CAA" w14:textId="2DDF87B6"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0" w:history="1">
        <w:r w:rsidR="00EB4E17" w:rsidRPr="0050382B">
          <w:rPr>
            <w:rStyle w:val="af4"/>
            <w:noProof/>
          </w:rPr>
          <w:t>2.3 Moments of the RND</w:t>
        </w:r>
        <w:r w:rsidR="00EB4E17">
          <w:rPr>
            <w:noProof/>
            <w:webHidden/>
          </w:rPr>
          <w:tab/>
        </w:r>
        <w:r w:rsidR="00EB4E17">
          <w:rPr>
            <w:noProof/>
            <w:webHidden/>
          </w:rPr>
          <w:fldChar w:fldCharType="begin"/>
        </w:r>
        <w:r w:rsidR="00EB4E17">
          <w:rPr>
            <w:noProof/>
            <w:webHidden/>
          </w:rPr>
          <w:instrText xml:space="preserve"> PAGEREF _Toc195004930 \h </w:instrText>
        </w:r>
        <w:r w:rsidR="00EB4E17">
          <w:rPr>
            <w:noProof/>
            <w:webHidden/>
          </w:rPr>
        </w:r>
        <w:r w:rsidR="00EB4E17">
          <w:rPr>
            <w:noProof/>
            <w:webHidden/>
          </w:rPr>
          <w:fldChar w:fldCharType="separate"/>
        </w:r>
        <w:r w:rsidR="00E80B53">
          <w:rPr>
            <w:noProof/>
            <w:webHidden/>
          </w:rPr>
          <w:t>21</w:t>
        </w:r>
        <w:r w:rsidR="00EB4E17">
          <w:rPr>
            <w:noProof/>
            <w:webHidden/>
          </w:rPr>
          <w:fldChar w:fldCharType="end"/>
        </w:r>
      </w:hyperlink>
    </w:p>
    <w:p w14:paraId="4B47DAB1" w14:textId="30EF91A9"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1" w:history="1">
        <w:r w:rsidR="00EB4E17" w:rsidRPr="0050382B">
          <w:rPr>
            <w:rStyle w:val="af4"/>
            <w:noProof/>
          </w:rPr>
          <w:t>2.3.1 Higher-Order Moments</w:t>
        </w:r>
        <w:r w:rsidR="00EB4E17">
          <w:rPr>
            <w:noProof/>
            <w:webHidden/>
          </w:rPr>
          <w:tab/>
        </w:r>
        <w:r w:rsidR="00EB4E17">
          <w:rPr>
            <w:noProof/>
            <w:webHidden/>
          </w:rPr>
          <w:fldChar w:fldCharType="begin"/>
        </w:r>
        <w:r w:rsidR="00EB4E17">
          <w:rPr>
            <w:noProof/>
            <w:webHidden/>
          </w:rPr>
          <w:instrText xml:space="preserve"> PAGEREF _Toc195004931 \h </w:instrText>
        </w:r>
        <w:r w:rsidR="00EB4E17">
          <w:rPr>
            <w:noProof/>
            <w:webHidden/>
          </w:rPr>
        </w:r>
        <w:r w:rsidR="00EB4E17">
          <w:rPr>
            <w:noProof/>
            <w:webHidden/>
          </w:rPr>
          <w:fldChar w:fldCharType="separate"/>
        </w:r>
        <w:r w:rsidR="00E80B53">
          <w:rPr>
            <w:noProof/>
            <w:webHidden/>
          </w:rPr>
          <w:t>21</w:t>
        </w:r>
        <w:r w:rsidR="00EB4E17">
          <w:rPr>
            <w:noProof/>
            <w:webHidden/>
          </w:rPr>
          <w:fldChar w:fldCharType="end"/>
        </w:r>
      </w:hyperlink>
    </w:p>
    <w:p w14:paraId="1E9D9657" w14:textId="1A918F70"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2" w:history="1">
        <w:r w:rsidR="00EB4E17" w:rsidRPr="0050382B">
          <w:rPr>
            <w:rStyle w:val="af4"/>
            <w:noProof/>
          </w:rPr>
          <w:t>2.3.2 Tail Risk and Extreme Value Theory</w:t>
        </w:r>
        <w:r w:rsidR="00EB4E17">
          <w:rPr>
            <w:noProof/>
            <w:webHidden/>
          </w:rPr>
          <w:tab/>
        </w:r>
        <w:r w:rsidR="00EB4E17">
          <w:rPr>
            <w:noProof/>
            <w:webHidden/>
          </w:rPr>
          <w:fldChar w:fldCharType="begin"/>
        </w:r>
        <w:r w:rsidR="00EB4E17">
          <w:rPr>
            <w:noProof/>
            <w:webHidden/>
          </w:rPr>
          <w:instrText xml:space="preserve"> PAGEREF _Toc195004932 \h </w:instrText>
        </w:r>
        <w:r w:rsidR="00EB4E17">
          <w:rPr>
            <w:noProof/>
            <w:webHidden/>
          </w:rPr>
        </w:r>
        <w:r w:rsidR="00EB4E17">
          <w:rPr>
            <w:noProof/>
            <w:webHidden/>
          </w:rPr>
          <w:fldChar w:fldCharType="separate"/>
        </w:r>
        <w:r w:rsidR="00E80B53">
          <w:rPr>
            <w:noProof/>
            <w:webHidden/>
          </w:rPr>
          <w:t>22</w:t>
        </w:r>
        <w:r w:rsidR="00EB4E17">
          <w:rPr>
            <w:noProof/>
            <w:webHidden/>
          </w:rPr>
          <w:fldChar w:fldCharType="end"/>
        </w:r>
      </w:hyperlink>
    </w:p>
    <w:p w14:paraId="1E9D3983" w14:textId="5C77489D"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3" w:history="1">
        <w:r w:rsidR="00EB4E17" w:rsidRPr="0050382B">
          <w:rPr>
            <w:rStyle w:val="af4"/>
            <w:noProof/>
          </w:rPr>
          <w:t>2.4 Empirical Applications in Financial Markets</w:t>
        </w:r>
        <w:r w:rsidR="00EB4E17">
          <w:rPr>
            <w:noProof/>
            <w:webHidden/>
          </w:rPr>
          <w:tab/>
        </w:r>
        <w:r w:rsidR="00EB4E17">
          <w:rPr>
            <w:noProof/>
            <w:webHidden/>
          </w:rPr>
          <w:fldChar w:fldCharType="begin"/>
        </w:r>
        <w:r w:rsidR="00EB4E17">
          <w:rPr>
            <w:noProof/>
            <w:webHidden/>
          </w:rPr>
          <w:instrText xml:space="preserve"> PAGEREF _Toc195004933 \h </w:instrText>
        </w:r>
        <w:r w:rsidR="00EB4E17">
          <w:rPr>
            <w:noProof/>
            <w:webHidden/>
          </w:rPr>
        </w:r>
        <w:r w:rsidR="00EB4E17">
          <w:rPr>
            <w:noProof/>
            <w:webHidden/>
          </w:rPr>
          <w:fldChar w:fldCharType="separate"/>
        </w:r>
        <w:r w:rsidR="00E80B53">
          <w:rPr>
            <w:noProof/>
            <w:webHidden/>
          </w:rPr>
          <w:t>24</w:t>
        </w:r>
        <w:r w:rsidR="00EB4E17">
          <w:rPr>
            <w:noProof/>
            <w:webHidden/>
          </w:rPr>
          <w:fldChar w:fldCharType="end"/>
        </w:r>
      </w:hyperlink>
    </w:p>
    <w:p w14:paraId="10B40905" w14:textId="415D7510"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4" w:history="1">
        <w:r w:rsidR="00EB4E17" w:rsidRPr="0050382B">
          <w:rPr>
            <w:rStyle w:val="af4"/>
            <w:noProof/>
          </w:rPr>
          <w:t>2.4.1 Traditional Financial Markets</w:t>
        </w:r>
        <w:r w:rsidR="00EB4E17">
          <w:rPr>
            <w:noProof/>
            <w:webHidden/>
          </w:rPr>
          <w:tab/>
        </w:r>
        <w:r w:rsidR="00EB4E17">
          <w:rPr>
            <w:noProof/>
            <w:webHidden/>
          </w:rPr>
          <w:fldChar w:fldCharType="begin"/>
        </w:r>
        <w:r w:rsidR="00EB4E17">
          <w:rPr>
            <w:noProof/>
            <w:webHidden/>
          </w:rPr>
          <w:instrText xml:space="preserve"> PAGEREF _Toc195004934 \h </w:instrText>
        </w:r>
        <w:r w:rsidR="00EB4E17">
          <w:rPr>
            <w:noProof/>
            <w:webHidden/>
          </w:rPr>
        </w:r>
        <w:r w:rsidR="00EB4E17">
          <w:rPr>
            <w:noProof/>
            <w:webHidden/>
          </w:rPr>
          <w:fldChar w:fldCharType="separate"/>
        </w:r>
        <w:r w:rsidR="00E80B53">
          <w:rPr>
            <w:noProof/>
            <w:webHidden/>
          </w:rPr>
          <w:t>24</w:t>
        </w:r>
        <w:r w:rsidR="00EB4E17">
          <w:rPr>
            <w:noProof/>
            <w:webHidden/>
          </w:rPr>
          <w:fldChar w:fldCharType="end"/>
        </w:r>
      </w:hyperlink>
    </w:p>
    <w:p w14:paraId="65CAC1A8" w14:textId="4E392A72"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5" w:history="1">
        <w:r w:rsidR="00EB4E17" w:rsidRPr="0050382B">
          <w:rPr>
            <w:rStyle w:val="af4"/>
            <w:noProof/>
          </w:rPr>
          <w:t>2.4.2 Cryptocurrency Market</w:t>
        </w:r>
        <w:r w:rsidR="00EB4E17">
          <w:rPr>
            <w:noProof/>
            <w:webHidden/>
          </w:rPr>
          <w:tab/>
        </w:r>
        <w:r w:rsidR="00EB4E17">
          <w:rPr>
            <w:noProof/>
            <w:webHidden/>
          </w:rPr>
          <w:fldChar w:fldCharType="begin"/>
        </w:r>
        <w:r w:rsidR="00EB4E17">
          <w:rPr>
            <w:noProof/>
            <w:webHidden/>
          </w:rPr>
          <w:instrText xml:space="preserve"> PAGEREF _Toc195004935 \h </w:instrText>
        </w:r>
        <w:r w:rsidR="00EB4E17">
          <w:rPr>
            <w:noProof/>
            <w:webHidden/>
          </w:rPr>
        </w:r>
        <w:r w:rsidR="00EB4E17">
          <w:rPr>
            <w:noProof/>
            <w:webHidden/>
          </w:rPr>
          <w:fldChar w:fldCharType="separate"/>
        </w:r>
        <w:r w:rsidR="00E80B53">
          <w:rPr>
            <w:noProof/>
            <w:webHidden/>
          </w:rPr>
          <w:t>25</w:t>
        </w:r>
        <w:r w:rsidR="00EB4E17">
          <w:rPr>
            <w:noProof/>
            <w:webHidden/>
          </w:rPr>
          <w:fldChar w:fldCharType="end"/>
        </w:r>
      </w:hyperlink>
    </w:p>
    <w:p w14:paraId="2E7436C1" w14:textId="5B7C9A79" w:rsidR="00EB4E17" w:rsidRDefault="00BA6301">
      <w:pPr>
        <w:pStyle w:val="11"/>
        <w:rPr>
          <w:rFonts w:asciiTheme="minorHAnsi" w:eastAsiaTheme="minorEastAsia" w:hAnsiTheme="minorHAnsi" w:cstheme="minorBidi"/>
          <w:b w:val="0"/>
          <w:bCs w:val="0"/>
          <w:noProof/>
          <w14:ligatures w14:val="standardContextual"/>
        </w:rPr>
      </w:pPr>
      <w:hyperlink w:anchor="_Toc195004936" w:history="1">
        <w:r w:rsidR="00EB4E17" w:rsidRPr="0050382B">
          <w:rPr>
            <w:rStyle w:val="af4"/>
            <w:noProof/>
          </w:rPr>
          <w:t>3. Data</w:t>
        </w:r>
        <w:r w:rsidR="00EB4E17">
          <w:rPr>
            <w:noProof/>
            <w:webHidden/>
          </w:rPr>
          <w:tab/>
        </w:r>
        <w:r w:rsidR="00EB4E17">
          <w:rPr>
            <w:noProof/>
            <w:webHidden/>
          </w:rPr>
          <w:fldChar w:fldCharType="begin"/>
        </w:r>
        <w:r w:rsidR="00EB4E17">
          <w:rPr>
            <w:noProof/>
            <w:webHidden/>
          </w:rPr>
          <w:instrText xml:space="preserve"> PAGEREF _Toc195004936 \h </w:instrText>
        </w:r>
        <w:r w:rsidR="00EB4E17">
          <w:rPr>
            <w:noProof/>
            <w:webHidden/>
          </w:rPr>
        </w:r>
        <w:r w:rsidR="00EB4E17">
          <w:rPr>
            <w:noProof/>
            <w:webHidden/>
          </w:rPr>
          <w:fldChar w:fldCharType="separate"/>
        </w:r>
        <w:r w:rsidR="00E80B53">
          <w:rPr>
            <w:noProof/>
            <w:webHidden/>
          </w:rPr>
          <w:t>27</w:t>
        </w:r>
        <w:r w:rsidR="00EB4E17">
          <w:rPr>
            <w:noProof/>
            <w:webHidden/>
          </w:rPr>
          <w:fldChar w:fldCharType="end"/>
        </w:r>
      </w:hyperlink>
    </w:p>
    <w:p w14:paraId="3B655318" w14:textId="49FE73B6"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7" w:history="1">
        <w:r w:rsidR="00EB4E17" w:rsidRPr="0050382B">
          <w:rPr>
            <w:rStyle w:val="af4"/>
            <w:noProof/>
          </w:rPr>
          <w:t>3.1 Data</w:t>
        </w:r>
        <w:r w:rsidR="00EB4E17">
          <w:rPr>
            <w:noProof/>
            <w:webHidden/>
          </w:rPr>
          <w:tab/>
        </w:r>
        <w:r w:rsidR="00EB4E17">
          <w:rPr>
            <w:noProof/>
            <w:webHidden/>
          </w:rPr>
          <w:fldChar w:fldCharType="begin"/>
        </w:r>
        <w:r w:rsidR="00EB4E17">
          <w:rPr>
            <w:noProof/>
            <w:webHidden/>
          </w:rPr>
          <w:instrText xml:space="preserve"> PAGEREF _Toc195004937 \h </w:instrText>
        </w:r>
        <w:r w:rsidR="00EB4E17">
          <w:rPr>
            <w:noProof/>
            <w:webHidden/>
          </w:rPr>
        </w:r>
        <w:r w:rsidR="00EB4E17">
          <w:rPr>
            <w:noProof/>
            <w:webHidden/>
          </w:rPr>
          <w:fldChar w:fldCharType="separate"/>
        </w:r>
        <w:r w:rsidR="00E80B53">
          <w:rPr>
            <w:noProof/>
            <w:webHidden/>
          </w:rPr>
          <w:t>27</w:t>
        </w:r>
        <w:r w:rsidR="00EB4E17">
          <w:rPr>
            <w:noProof/>
            <w:webHidden/>
          </w:rPr>
          <w:fldChar w:fldCharType="end"/>
        </w:r>
      </w:hyperlink>
    </w:p>
    <w:p w14:paraId="39319669" w14:textId="2EB1EF4E"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8" w:history="1">
        <w:r w:rsidR="00EB4E17" w:rsidRPr="0050382B">
          <w:rPr>
            <w:rStyle w:val="af4"/>
            <w:noProof/>
          </w:rPr>
          <w:t>3.2 Overview of Bitcoin Options Trading Market</w:t>
        </w:r>
        <w:r w:rsidR="00EB4E17">
          <w:rPr>
            <w:noProof/>
            <w:webHidden/>
          </w:rPr>
          <w:tab/>
        </w:r>
        <w:r w:rsidR="00EB4E17">
          <w:rPr>
            <w:noProof/>
            <w:webHidden/>
          </w:rPr>
          <w:fldChar w:fldCharType="begin"/>
        </w:r>
        <w:r w:rsidR="00EB4E17">
          <w:rPr>
            <w:noProof/>
            <w:webHidden/>
          </w:rPr>
          <w:instrText xml:space="preserve"> PAGEREF _Toc195004938 \h </w:instrText>
        </w:r>
        <w:r w:rsidR="00EB4E17">
          <w:rPr>
            <w:noProof/>
            <w:webHidden/>
          </w:rPr>
        </w:r>
        <w:r w:rsidR="00EB4E17">
          <w:rPr>
            <w:noProof/>
            <w:webHidden/>
          </w:rPr>
          <w:fldChar w:fldCharType="separate"/>
        </w:r>
        <w:r w:rsidR="00E80B53">
          <w:rPr>
            <w:noProof/>
            <w:webHidden/>
          </w:rPr>
          <w:t>28</w:t>
        </w:r>
        <w:r w:rsidR="00EB4E17">
          <w:rPr>
            <w:noProof/>
            <w:webHidden/>
          </w:rPr>
          <w:fldChar w:fldCharType="end"/>
        </w:r>
      </w:hyperlink>
    </w:p>
    <w:p w14:paraId="3E641A0E" w14:textId="6EDB01F1" w:rsidR="00EB4E17" w:rsidRDefault="00BA6301">
      <w:pPr>
        <w:pStyle w:val="11"/>
        <w:rPr>
          <w:rFonts w:asciiTheme="minorHAnsi" w:eastAsiaTheme="minorEastAsia" w:hAnsiTheme="minorHAnsi" w:cstheme="minorBidi"/>
          <w:b w:val="0"/>
          <w:bCs w:val="0"/>
          <w:noProof/>
          <w14:ligatures w14:val="standardContextual"/>
        </w:rPr>
      </w:pPr>
      <w:hyperlink w:anchor="_Toc195004939" w:history="1">
        <w:r w:rsidR="00EB4E17" w:rsidRPr="0050382B">
          <w:rPr>
            <w:rStyle w:val="af4"/>
            <w:noProof/>
          </w:rPr>
          <w:t>4. Research Methodology</w:t>
        </w:r>
        <w:r w:rsidR="00EB4E17">
          <w:rPr>
            <w:noProof/>
            <w:webHidden/>
          </w:rPr>
          <w:tab/>
        </w:r>
        <w:r w:rsidR="00EB4E17">
          <w:rPr>
            <w:noProof/>
            <w:webHidden/>
          </w:rPr>
          <w:fldChar w:fldCharType="begin"/>
        </w:r>
        <w:r w:rsidR="00EB4E17">
          <w:rPr>
            <w:noProof/>
            <w:webHidden/>
          </w:rPr>
          <w:instrText xml:space="preserve"> PAGEREF _Toc195004939 \h </w:instrText>
        </w:r>
        <w:r w:rsidR="00EB4E17">
          <w:rPr>
            <w:noProof/>
            <w:webHidden/>
          </w:rPr>
        </w:r>
        <w:r w:rsidR="00EB4E17">
          <w:rPr>
            <w:noProof/>
            <w:webHidden/>
          </w:rPr>
          <w:fldChar w:fldCharType="separate"/>
        </w:r>
        <w:r w:rsidR="00E80B53">
          <w:rPr>
            <w:noProof/>
            <w:webHidden/>
          </w:rPr>
          <w:t>32</w:t>
        </w:r>
        <w:r w:rsidR="00EB4E17">
          <w:rPr>
            <w:noProof/>
            <w:webHidden/>
          </w:rPr>
          <w:fldChar w:fldCharType="end"/>
        </w:r>
      </w:hyperlink>
    </w:p>
    <w:p w14:paraId="214851BF" w14:textId="3B90776F"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40" w:history="1">
        <w:r w:rsidR="00EB4E17" w:rsidRPr="0050382B">
          <w:rPr>
            <w:rStyle w:val="af4"/>
            <w:noProof/>
          </w:rPr>
          <w:t>4.1 Deriving Risk-neutral Density (RND)</w:t>
        </w:r>
        <w:r w:rsidR="00EB4E17">
          <w:rPr>
            <w:noProof/>
            <w:webHidden/>
          </w:rPr>
          <w:tab/>
        </w:r>
        <w:r w:rsidR="00EB4E17">
          <w:rPr>
            <w:noProof/>
            <w:webHidden/>
          </w:rPr>
          <w:fldChar w:fldCharType="begin"/>
        </w:r>
        <w:r w:rsidR="00EB4E17">
          <w:rPr>
            <w:noProof/>
            <w:webHidden/>
          </w:rPr>
          <w:instrText xml:space="preserve"> PAGEREF _Toc195004940 \h </w:instrText>
        </w:r>
        <w:r w:rsidR="00EB4E17">
          <w:rPr>
            <w:noProof/>
            <w:webHidden/>
          </w:rPr>
        </w:r>
        <w:r w:rsidR="00EB4E17">
          <w:rPr>
            <w:noProof/>
            <w:webHidden/>
          </w:rPr>
          <w:fldChar w:fldCharType="separate"/>
        </w:r>
        <w:r w:rsidR="00E80B53">
          <w:rPr>
            <w:noProof/>
            <w:webHidden/>
          </w:rPr>
          <w:t>32</w:t>
        </w:r>
        <w:r w:rsidR="00EB4E17">
          <w:rPr>
            <w:noProof/>
            <w:webHidden/>
          </w:rPr>
          <w:fldChar w:fldCharType="end"/>
        </w:r>
      </w:hyperlink>
    </w:p>
    <w:p w14:paraId="6E74CAE0" w14:textId="0AB5F538"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41" w:history="1">
        <w:r w:rsidR="00EB4E17" w:rsidRPr="0050382B">
          <w:rPr>
            <w:rStyle w:val="af4"/>
            <w:noProof/>
          </w:rPr>
          <w:t>4.2 Deriving RND Using Bitcoin Options</w:t>
        </w:r>
        <w:r w:rsidR="00EB4E17">
          <w:rPr>
            <w:noProof/>
            <w:webHidden/>
          </w:rPr>
          <w:tab/>
        </w:r>
        <w:r w:rsidR="00EB4E17">
          <w:rPr>
            <w:noProof/>
            <w:webHidden/>
          </w:rPr>
          <w:fldChar w:fldCharType="begin"/>
        </w:r>
        <w:r w:rsidR="00EB4E17">
          <w:rPr>
            <w:noProof/>
            <w:webHidden/>
          </w:rPr>
          <w:instrText xml:space="preserve"> PAGEREF _Toc195004941 \h </w:instrText>
        </w:r>
        <w:r w:rsidR="00EB4E17">
          <w:rPr>
            <w:noProof/>
            <w:webHidden/>
          </w:rPr>
        </w:r>
        <w:r w:rsidR="00EB4E17">
          <w:rPr>
            <w:noProof/>
            <w:webHidden/>
          </w:rPr>
          <w:fldChar w:fldCharType="separate"/>
        </w:r>
        <w:r w:rsidR="00E80B53">
          <w:rPr>
            <w:noProof/>
            <w:webHidden/>
          </w:rPr>
          <w:t>34</w:t>
        </w:r>
        <w:r w:rsidR="00EB4E17">
          <w:rPr>
            <w:noProof/>
            <w:webHidden/>
          </w:rPr>
          <w:fldChar w:fldCharType="end"/>
        </w:r>
      </w:hyperlink>
    </w:p>
    <w:p w14:paraId="1197DFF3" w14:textId="1B7433AE"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2" w:history="1">
        <w:r w:rsidR="00EB4E17" w:rsidRPr="0050382B">
          <w:rPr>
            <w:rStyle w:val="af4"/>
            <w:noProof/>
          </w:rPr>
          <w:t>4.2.1 Applying the Black-Scholes Model</w:t>
        </w:r>
        <w:r w:rsidR="00EB4E17">
          <w:rPr>
            <w:noProof/>
            <w:webHidden/>
          </w:rPr>
          <w:tab/>
        </w:r>
        <w:r w:rsidR="00EB4E17">
          <w:rPr>
            <w:noProof/>
            <w:webHidden/>
          </w:rPr>
          <w:fldChar w:fldCharType="begin"/>
        </w:r>
        <w:r w:rsidR="00EB4E17">
          <w:rPr>
            <w:noProof/>
            <w:webHidden/>
          </w:rPr>
          <w:instrText xml:space="preserve"> PAGEREF _Toc195004942 \h </w:instrText>
        </w:r>
        <w:r w:rsidR="00EB4E17">
          <w:rPr>
            <w:noProof/>
            <w:webHidden/>
          </w:rPr>
        </w:r>
        <w:r w:rsidR="00EB4E17">
          <w:rPr>
            <w:noProof/>
            <w:webHidden/>
          </w:rPr>
          <w:fldChar w:fldCharType="separate"/>
        </w:r>
        <w:r w:rsidR="00E80B53">
          <w:rPr>
            <w:noProof/>
            <w:webHidden/>
          </w:rPr>
          <w:t>34</w:t>
        </w:r>
        <w:r w:rsidR="00EB4E17">
          <w:rPr>
            <w:noProof/>
            <w:webHidden/>
          </w:rPr>
          <w:fldChar w:fldCharType="end"/>
        </w:r>
      </w:hyperlink>
    </w:p>
    <w:p w14:paraId="0A772866" w14:textId="2291E76D"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3" w:history="1">
        <w:r w:rsidR="00EB4E17" w:rsidRPr="0050382B">
          <w:rPr>
            <w:rStyle w:val="af4"/>
            <w:noProof/>
          </w:rPr>
          <w:t>4.2.2 Calculation of Bitcoin Option Implied Volatility</w:t>
        </w:r>
        <w:r w:rsidR="00EB4E17">
          <w:rPr>
            <w:noProof/>
            <w:webHidden/>
          </w:rPr>
          <w:tab/>
        </w:r>
        <w:r w:rsidR="00EB4E17">
          <w:rPr>
            <w:noProof/>
            <w:webHidden/>
          </w:rPr>
          <w:fldChar w:fldCharType="begin"/>
        </w:r>
        <w:r w:rsidR="00EB4E17">
          <w:rPr>
            <w:noProof/>
            <w:webHidden/>
          </w:rPr>
          <w:instrText xml:space="preserve"> PAGEREF _Toc195004943 \h </w:instrText>
        </w:r>
        <w:r w:rsidR="00EB4E17">
          <w:rPr>
            <w:noProof/>
            <w:webHidden/>
          </w:rPr>
        </w:r>
        <w:r w:rsidR="00EB4E17">
          <w:rPr>
            <w:noProof/>
            <w:webHidden/>
          </w:rPr>
          <w:fldChar w:fldCharType="separate"/>
        </w:r>
        <w:r w:rsidR="00E80B53">
          <w:rPr>
            <w:noProof/>
            <w:webHidden/>
          </w:rPr>
          <w:t>36</w:t>
        </w:r>
        <w:r w:rsidR="00EB4E17">
          <w:rPr>
            <w:noProof/>
            <w:webHidden/>
          </w:rPr>
          <w:fldChar w:fldCharType="end"/>
        </w:r>
      </w:hyperlink>
    </w:p>
    <w:p w14:paraId="18559099" w14:textId="7C724763"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4" w:history="1">
        <w:r w:rsidR="00EB4E17" w:rsidRPr="0050382B">
          <w:rPr>
            <w:rStyle w:val="af4"/>
            <w:noProof/>
          </w:rPr>
          <w:t>4.2.3 Fitting of Bitcoin Option Implied Volatility Curve</w:t>
        </w:r>
        <w:r w:rsidR="00EB4E17">
          <w:rPr>
            <w:noProof/>
            <w:webHidden/>
          </w:rPr>
          <w:tab/>
        </w:r>
        <w:r w:rsidR="00EB4E17">
          <w:rPr>
            <w:noProof/>
            <w:webHidden/>
          </w:rPr>
          <w:fldChar w:fldCharType="begin"/>
        </w:r>
        <w:r w:rsidR="00EB4E17">
          <w:rPr>
            <w:noProof/>
            <w:webHidden/>
          </w:rPr>
          <w:instrText xml:space="preserve"> PAGEREF _Toc195004944 \h </w:instrText>
        </w:r>
        <w:r w:rsidR="00EB4E17">
          <w:rPr>
            <w:noProof/>
            <w:webHidden/>
          </w:rPr>
        </w:r>
        <w:r w:rsidR="00EB4E17">
          <w:rPr>
            <w:noProof/>
            <w:webHidden/>
          </w:rPr>
          <w:fldChar w:fldCharType="separate"/>
        </w:r>
        <w:r w:rsidR="00E80B53">
          <w:rPr>
            <w:noProof/>
            <w:webHidden/>
          </w:rPr>
          <w:t>40</w:t>
        </w:r>
        <w:r w:rsidR="00EB4E17">
          <w:rPr>
            <w:noProof/>
            <w:webHidden/>
          </w:rPr>
          <w:fldChar w:fldCharType="end"/>
        </w:r>
      </w:hyperlink>
    </w:p>
    <w:p w14:paraId="2598F242" w14:textId="1FDFC569"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5" w:history="1">
        <w:r w:rsidR="00EB4E17" w:rsidRPr="0050382B">
          <w:rPr>
            <w:rStyle w:val="af4"/>
            <w:noProof/>
          </w:rPr>
          <w:t>4.2.4 Extracting RND from Bitcoin Options</w:t>
        </w:r>
        <w:r w:rsidR="00EB4E17">
          <w:rPr>
            <w:noProof/>
            <w:webHidden/>
          </w:rPr>
          <w:tab/>
        </w:r>
        <w:r w:rsidR="00EB4E17">
          <w:rPr>
            <w:noProof/>
            <w:webHidden/>
          </w:rPr>
          <w:fldChar w:fldCharType="begin"/>
        </w:r>
        <w:r w:rsidR="00EB4E17">
          <w:rPr>
            <w:noProof/>
            <w:webHidden/>
          </w:rPr>
          <w:instrText xml:space="preserve"> PAGEREF _Toc195004945 \h </w:instrText>
        </w:r>
        <w:r w:rsidR="00EB4E17">
          <w:rPr>
            <w:noProof/>
            <w:webHidden/>
          </w:rPr>
        </w:r>
        <w:r w:rsidR="00EB4E17">
          <w:rPr>
            <w:noProof/>
            <w:webHidden/>
          </w:rPr>
          <w:fldChar w:fldCharType="separate"/>
        </w:r>
        <w:r w:rsidR="00E80B53">
          <w:rPr>
            <w:noProof/>
            <w:webHidden/>
          </w:rPr>
          <w:t>42</w:t>
        </w:r>
        <w:r w:rsidR="00EB4E17">
          <w:rPr>
            <w:noProof/>
            <w:webHidden/>
          </w:rPr>
          <w:fldChar w:fldCharType="end"/>
        </w:r>
      </w:hyperlink>
    </w:p>
    <w:p w14:paraId="77929C0C" w14:textId="67CA0F3E"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46" w:history="1">
        <w:r w:rsidR="00EB4E17" w:rsidRPr="0050382B">
          <w:rPr>
            <w:rStyle w:val="af4"/>
            <w:noProof/>
          </w:rPr>
          <w:t>4.3 Fitting the Tails of the RND</w:t>
        </w:r>
        <w:r w:rsidR="00EB4E17">
          <w:rPr>
            <w:noProof/>
            <w:webHidden/>
          </w:rPr>
          <w:tab/>
        </w:r>
        <w:r w:rsidR="00EB4E17">
          <w:rPr>
            <w:noProof/>
            <w:webHidden/>
          </w:rPr>
          <w:fldChar w:fldCharType="begin"/>
        </w:r>
        <w:r w:rsidR="00EB4E17">
          <w:rPr>
            <w:noProof/>
            <w:webHidden/>
          </w:rPr>
          <w:instrText xml:space="preserve"> PAGEREF _Toc195004946 \h </w:instrText>
        </w:r>
        <w:r w:rsidR="00EB4E17">
          <w:rPr>
            <w:noProof/>
            <w:webHidden/>
          </w:rPr>
        </w:r>
        <w:r w:rsidR="00EB4E17">
          <w:rPr>
            <w:noProof/>
            <w:webHidden/>
          </w:rPr>
          <w:fldChar w:fldCharType="separate"/>
        </w:r>
        <w:r w:rsidR="00E80B53">
          <w:rPr>
            <w:noProof/>
            <w:webHidden/>
          </w:rPr>
          <w:t>45</w:t>
        </w:r>
        <w:r w:rsidR="00EB4E17">
          <w:rPr>
            <w:noProof/>
            <w:webHidden/>
          </w:rPr>
          <w:fldChar w:fldCharType="end"/>
        </w:r>
      </w:hyperlink>
    </w:p>
    <w:p w14:paraId="4E7982E7" w14:textId="1CD6BBAB"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7" w:history="1">
        <w:r w:rsidR="00EB4E17" w:rsidRPr="0050382B">
          <w:rPr>
            <w:rStyle w:val="af4"/>
            <w:noProof/>
          </w:rPr>
          <w:t>4.3.1 Two Points Fitting Method with GEV</w:t>
        </w:r>
        <w:r w:rsidR="00EB4E17">
          <w:rPr>
            <w:noProof/>
            <w:webHidden/>
          </w:rPr>
          <w:tab/>
        </w:r>
        <w:r w:rsidR="00EB4E17">
          <w:rPr>
            <w:noProof/>
            <w:webHidden/>
          </w:rPr>
          <w:fldChar w:fldCharType="begin"/>
        </w:r>
        <w:r w:rsidR="00EB4E17">
          <w:rPr>
            <w:noProof/>
            <w:webHidden/>
          </w:rPr>
          <w:instrText xml:space="preserve"> PAGEREF _Toc195004947 \h </w:instrText>
        </w:r>
        <w:r w:rsidR="00EB4E17">
          <w:rPr>
            <w:noProof/>
            <w:webHidden/>
          </w:rPr>
        </w:r>
        <w:r w:rsidR="00EB4E17">
          <w:rPr>
            <w:noProof/>
            <w:webHidden/>
          </w:rPr>
          <w:fldChar w:fldCharType="separate"/>
        </w:r>
        <w:r w:rsidR="00E80B53">
          <w:rPr>
            <w:noProof/>
            <w:webHidden/>
          </w:rPr>
          <w:t>45</w:t>
        </w:r>
        <w:r w:rsidR="00EB4E17">
          <w:rPr>
            <w:noProof/>
            <w:webHidden/>
          </w:rPr>
          <w:fldChar w:fldCharType="end"/>
        </w:r>
      </w:hyperlink>
    </w:p>
    <w:p w14:paraId="269FAC37" w14:textId="5B03CE00"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8" w:history="1">
        <w:r w:rsidR="00EB4E17" w:rsidRPr="0050382B">
          <w:rPr>
            <w:rStyle w:val="af4"/>
            <w:noProof/>
          </w:rPr>
          <w:t>4.3.2 GPD Distribution Theory</w:t>
        </w:r>
        <w:r w:rsidR="00EB4E17">
          <w:rPr>
            <w:noProof/>
            <w:webHidden/>
          </w:rPr>
          <w:tab/>
        </w:r>
        <w:r w:rsidR="00EB4E17">
          <w:rPr>
            <w:noProof/>
            <w:webHidden/>
          </w:rPr>
          <w:fldChar w:fldCharType="begin"/>
        </w:r>
        <w:r w:rsidR="00EB4E17">
          <w:rPr>
            <w:noProof/>
            <w:webHidden/>
          </w:rPr>
          <w:instrText xml:space="preserve"> PAGEREF _Toc195004948 \h </w:instrText>
        </w:r>
        <w:r w:rsidR="00EB4E17">
          <w:rPr>
            <w:noProof/>
            <w:webHidden/>
          </w:rPr>
        </w:r>
        <w:r w:rsidR="00EB4E17">
          <w:rPr>
            <w:noProof/>
            <w:webHidden/>
          </w:rPr>
          <w:fldChar w:fldCharType="separate"/>
        </w:r>
        <w:r w:rsidR="00E80B53">
          <w:rPr>
            <w:noProof/>
            <w:webHidden/>
          </w:rPr>
          <w:t>46</w:t>
        </w:r>
        <w:r w:rsidR="00EB4E17">
          <w:rPr>
            <w:noProof/>
            <w:webHidden/>
          </w:rPr>
          <w:fldChar w:fldCharType="end"/>
        </w:r>
      </w:hyperlink>
    </w:p>
    <w:p w14:paraId="569E7AB8" w14:textId="51D53219"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9" w:history="1">
        <w:r w:rsidR="00EB4E17" w:rsidRPr="0050382B">
          <w:rPr>
            <w:rStyle w:val="af4"/>
            <w:noProof/>
          </w:rPr>
          <w:t>4.3.3 Two Points Fitting Method with GPD</w:t>
        </w:r>
        <w:r w:rsidR="00EB4E17">
          <w:rPr>
            <w:noProof/>
            <w:webHidden/>
          </w:rPr>
          <w:tab/>
        </w:r>
        <w:r w:rsidR="00EB4E17">
          <w:rPr>
            <w:noProof/>
            <w:webHidden/>
          </w:rPr>
          <w:fldChar w:fldCharType="begin"/>
        </w:r>
        <w:r w:rsidR="00EB4E17">
          <w:rPr>
            <w:noProof/>
            <w:webHidden/>
          </w:rPr>
          <w:instrText xml:space="preserve"> PAGEREF _Toc195004949 \h </w:instrText>
        </w:r>
        <w:r w:rsidR="00EB4E17">
          <w:rPr>
            <w:noProof/>
            <w:webHidden/>
          </w:rPr>
        </w:r>
        <w:r w:rsidR="00EB4E17">
          <w:rPr>
            <w:noProof/>
            <w:webHidden/>
          </w:rPr>
          <w:fldChar w:fldCharType="separate"/>
        </w:r>
        <w:r w:rsidR="00E80B53">
          <w:rPr>
            <w:noProof/>
            <w:webHidden/>
          </w:rPr>
          <w:t>48</w:t>
        </w:r>
        <w:r w:rsidR="00EB4E17">
          <w:rPr>
            <w:noProof/>
            <w:webHidden/>
          </w:rPr>
          <w:fldChar w:fldCharType="end"/>
        </w:r>
      </w:hyperlink>
    </w:p>
    <w:p w14:paraId="18D6BC4A" w14:textId="5E2F05B6"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0" w:history="1">
        <w:r w:rsidR="00EB4E17" w:rsidRPr="0050382B">
          <w:rPr>
            <w:rStyle w:val="af4"/>
            <w:noProof/>
          </w:rPr>
          <w:t>4.3.4 One Single Point with one Slope Fitting Method with GPD</w:t>
        </w:r>
        <w:r w:rsidR="00EB4E17">
          <w:rPr>
            <w:noProof/>
            <w:webHidden/>
          </w:rPr>
          <w:tab/>
        </w:r>
        <w:r w:rsidR="00EB4E17">
          <w:rPr>
            <w:noProof/>
            <w:webHidden/>
          </w:rPr>
          <w:fldChar w:fldCharType="begin"/>
        </w:r>
        <w:r w:rsidR="00EB4E17">
          <w:rPr>
            <w:noProof/>
            <w:webHidden/>
          </w:rPr>
          <w:instrText xml:space="preserve"> PAGEREF _Toc195004950 \h </w:instrText>
        </w:r>
        <w:r w:rsidR="00EB4E17">
          <w:rPr>
            <w:noProof/>
            <w:webHidden/>
          </w:rPr>
        </w:r>
        <w:r w:rsidR="00EB4E17">
          <w:rPr>
            <w:noProof/>
            <w:webHidden/>
          </w:rPr>
          <w:fldChar w:fldCharType="separate"/>
        </w:r>
        <w:r w:rsidR="00E80B53">
          <w:rPr>
            <w:noProof/>
            <w:webHidden/>
          </w:rPr>
          <w:t>50</w:t>
        </w:r>
        <w:r w:rsidR="00EB4E17">
          <w:rPr>
            <w:noProof/>
            <w:webHidden/>
          </w:rPr>
          <w:fldChar w:fldCharType="end"/>
        </w:r>
      </w:hyperlink>
    </w:p>
    <w:p w14:paraId="01021563" w14:textId="53F4A1EA"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51" w:history="1">
        <w:r w:rsidR="00EB4E17" w:rsidRPr="0050382B">
          <w:rPr>
            <w:rStyle w:val="af4"/>
            <w:noProof/>
          </w:rPr>
          <w:t>4.4 Deriving Moments of the RND</w:t>
        </w:r>
        <w:r w:rsidR="00EB4E17">
          <w:rPr>
            <w:noProof/>
            <w:webHidden/>
          </w:rPr>
          <w:tab/>
        </w:r>
        <w:r w:rsidR="00EB4E17">
          <w:rPr>
            <w:noProof/>
            <w:webHidden/>
          </w:rPr>
          <w:fldChar w:fldCharType="begin"/>
        </w:r>
        <w:r w:rsidR="00EB4E17">
          <w:rPr>
            <w:noProof/>
            <w:webHidden/>
          </w:rPr>
          <w:instrText xml:space="preserve"> PAGEREF _Toc195004951 \h </w:instrText>
        </w:r>
        <w:r w:rsidR="00EB4E17">
          <w:rPr>
            <w:noProof/>
            <w:webHidden/>
          </w:rPr>
        </w:r>
        <w:r w:rsidR="00EB4E17">
          <w:rPr>
            <w:noProof/>
            <w:webHidden/>
          </w:rPr>
          <w:fldChar w:fldCharType="separate"/>
        </w:r>
        <w:r w:rsidR="00E80B53">
          <w:rPr>
            <w:noProof/>
            <w:webHidden/>
          </w:rPr>
          <w:t>53</w:t>
        </w:r>
        <w:r w:rsidR="00EB4E17">
          <w:rPr>
            <w:noProof/>
            <w:webHidden/>
          </w:rPr>
          <w:fldChar w:fldCharType="end"/>
        </w:r>
      </w:hyperlink>
    </w:p>
    <w:p w14:paraId="47FB3AC6" w14:textId="3DB97C13"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2" w:history="1">
        <w:r w:rsidR="00EB4E17" w:rsidRPr="0050382B">
          <w:rPr>
            <w:rStyle w:val="af4"/>
            <w:noProof/>
          </w:rPr>
          <w:t>4.4.1 Definition and Implications of Moments</w:t>
        </w:r>
        <w:r w:rsidR="00EB4E17">
          <w:rPr>
            <w:noProof/>
            <w:webHidden/>
          </w:rPr>
          <w:tab/>
        </w:r>
        <w:r w:rsidR="00EB4E17">
          <w:rPr>
            <w:noProof/>
            <w:webHidden/>
          </w:rPr>
          <w:fldChar w:fldCharType="begin"/>
        </w:r>
        <w:r w:rsidR="00EB4E17">
          <w:rPr>
            <w:noProof/>
            <w:webHidden/>
          </w:rPr>
          <w:instrText xml:space="preserve"> PAGEREF _Toc195004952 \h </w:instrText>
        </w:r>
        <w:r w:rsidR="00EB4E17">
          <w:rPr>
            <w:noProof/>
            <w:webHidden/>
          </w:rPr>
        </w:r>
        <w:r w:rsidR="00EB4E17">
          <w:rPr>
            <w:noProof/>
            <w:webHidden/>
          </w:rPr>
          <w:fldChar w:fldCharType="separate"/>
        </w:r>
        <w:r w:rsidR="00E80B53">
          <w:rPr>
            <w:noProof/>
            <w:webHidden/>
          </w:rPr>
          <w:t>53</w:t>
        </w:r>
        <w:r w:rsidR="00EB4E17">
          <w:rPr>
            <w:noProof/>
            <w:webHidden/>
          </w:rPr>
          <w:fldChar w:fldCharType="end"/>
        </w:r>
      </w:hyperlink>
    </w:p>
    <w:p w14:paraId="0C0AA689" w14:textId="2C74F35B"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3" w:history="1">
        <w:r w:rsidR="00EB4E17" w:rsidRPr="0050382B">
          <w:rPr>
            <w:rStyle w:val="af4"/>
            <w:noProof/>
          </w:rPr>
          <w:t>4.4.2 Moments of the RND</w:t>
        </w:r>
        <w:r w:rsidR="00EB4E17">
          <w:rPr>
            <w:noProof/>
            <w:webHidden/>
          </w:rPr>
          <w:tab/>
        </w:r>
        <w:r w:rsidR="00EB4E17">
          <w:rPr>
            <w:noProof/>
            <w:webHidden/>
          </w:rPr>
          <w:fldChar w:fldCharType="begin"/>
        </w:r>
        <w:r w:rsidR="00EB4E17">
          <w:rPr>
            <w:noProof/>
            <w:webHidden/>
          </w:rPr>
          <w:instrText xml:space="preserve"> PAGEREF _Toc195004953 \h </w:instrText>
        </w:r>
        <w:r w:rsidR="00EB4E17">
          <w:rPr>
            <w:noProof/>
            <w:webHidden/>
          </w:rPr>
        </w:r>
        <w:r w:rsidR="00EB4E17">
          <w:rPr>
            <w:noProof/>
            <w:webHidden/>
          </w:rPr>
          <w:fldChar w:fldCharType="separate"/>
        </w:r>
        <w:r w:rsidR="00E80B53">
          <w:rPr>
            <w:noProof/>
            <w:webHidden/>
          </w:rPr>
          <w:t>53</w:t>
        </w:r>
        <w:r w:rsidR="00EB4E17">
          <w:rPr>
            <w:noProof/>
            <w:webHidden/>
          </w:rPr>
          <w:fldChar w:fldCharType="end"/>
        </w:r>
      </w:hyperlink>
    </w:p>
    <w:p w14:paraId="0FA3843A" w14:textId="6D286EF8"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4" w:history="1">
        <w:r w:rsidR="00EB4E17" w:rsidRPr="0050382B">
          <w:rPr>
            <w:rStyle w:val="af4"/>
            <w:noProof/>
          </w:rPr>
          <w:t>4.4.3 Market Implications of Moments</w:t>
        </w:r>
        <w:r w:rsidR="00EB4E17">
          <w:rPr>
            <w:noProof/>
            <w:webHidden/>
          </w:rPr>
          <w:tab/>
        </w:r>
        <w:r w:rsidR="00EB4E17">
          <w:rPr>
            <w:noProof/>
            <w:webHidden/>
          </w:rPr>
          <w:fldChar w:fldCharType="begin"/>
        </w:r>
        <w:r w:rsidR="00EB4E17">
          <w:rPr>
            <w:noProof/>
            <w:webHidden/>
          </w:rPr>
          <w:instrText xml:space="preserve"> PAGEREF _Toc195004954 \h </w:instrText>
        </w:r>
        <w:r w:rsidR="00EB4E17">
          <w:rPr>
            <w:noProof/>
            <w:webHidden/>
          </w:rPr>
        </w:r>
        <w:r w:rsidR="00EB4E17">
          <w:rPr>
            <w:noProof/>
            <w:webHidden/>
          </w:rPr>
          <w:fldChar w:fldCharType="separate"/>
        </w:r>
        <w:r w:rsidR="00E80B53">
          <w:rPr>
            <w:noProof/>
            <w:webHidden/>
          </w:rPr>
          <w:t>56</w:t>
        </w:r>
        <w:r w:rsidR="00EB4E17">
          <w:rPr>
            <w:noProof/>
            <w:webHidden/>
          </w:rPr>
          <w:fldChar w:fldCharType="end"/>
        </w:r>
      </w:hyperlink>
    </w:p>
    <w:p w14:paraId="0F14703A" w14:textId="0A1B080E"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55" w:history="1">
        <w:r w:rsidR="00EB4E17" w:rsidRPr="0050382B">
          <w:rPr>
            <w:rStyle w:val="af4"/>
            <w:noProof/>
          </w:rPr>
          <w:t>4.5 Regression Analysis</w:t>
        </w:r>
        <w:r w:rsidR="00EB4E17">
          <w:rPr>
            <w:noProof/>
            <w:webHidden/>
          </w:rPr>
          <w:tab/>
        </w:r>
        <w:r w:rsidR="00EB4E17">
          <w:rPr>
            <w:noProof/>
            <w:webHidden/>
          </w:rPr>
          <w:fldChar w:fldCharType="begin"/>
        </w:r>
        <w:r w:rsidR="00EB4E17">
          <w:rPr>
            <w:noProof/>
            <w:webHidden/>
          </w:rPr>
          <w:instrText xml:space="preserve"> PAGEREF _Toc195004955 \h </w:instrText>
        </w:r>
        <w:r w:rsidR="00EB4E17">
          <w:rPr>
            <w:noProof/>
            <w:webHidden/>
          </w:rPr>
        </w:r>
        <w:r w:rsidR="00EB4E17">
          <w:rPr>
            <w:noProof/>
            <w:webHidden/>
          </w:rPr>
          <w:fldChar w:fldCharType="separate"/>
        </w:r>
        <w:r w:rsidR="00E80B53">
          <w:rPr>
            <w:noProof/>
            <w:webHidden/>
          </w:rPr>
          <w:t>57</w:t>
        </w:r>
        <w:r w:rsidR="00EB4E17">
          <w:rPr>
            <w:noProof/>
            <w:webHidden/>
          </w:rPr>
          <w:fldChar w:fldCharType="end"/>
        </w:r>
      </w:hyperlink>
    </w:p>
    <w:p w14:paraId="1E221BAB" w14:textId="7F86D77D"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6" w:history="1">
        <w:r w:rsidR="00EB4E17" w:rsidRPr="0050382B">
          <w:rPr>
            <w:rStyle w:val="af4"/>
            <w:noProof/>
          </w:rPr>
          <w:t>4.5.1 Theoretical Background for Regression Models</w:t>
        </w:r>
        <w:r w:rsidR="00EB4E17">
          <w:rPr>
            <w:noProof/>
            <w:webHidden/>
          </w:rPr>
          <w:tab/>
        </w:r>
        <w:r w:rsidR="00EB4E17">
          <w:rPr>
            <w:noProof/>
            <w:webHidden/>
          </w:rPr>
          <w:fldChar w:fldCharType="begin"/>
        </w:r>
        <w:r w:rsidR="00EB4E17">
          <w:rPr>
            <w:noProof/>
            <w:webHidden/>
          </w:rPr>
          <w:instrText xml:space="preserve"> PAGEREF _Toc195004956 \h </w:instrText>
        </w:r>
        <w:r w:rsidR="00EB4E17">
          <w:rPr>
            <w:noProof/>
            <w:webHidden/>
          </w:rPr>
        </w:r>
        <w:r w:rsidR="00EB4E17">
          <w:rPr>
            <w:noProof/>
            <w:webHidden/>
          </w:rPr>
          <w:fldChar w:fldCharType="separate"/>
        </w:r>
        <w:r w:rsidR="00E80B53">
          <w:rPr>
            <w:noProof/>
            <w:webHidden/>
          </w:rPr>
          <w:t>57</w:t>
        </w:r>
        <w:r w:rsidR="00EB4E17">
          <w:rPr>
            <w:noProof/>
            <w:webHidden/>
          </w:rPr>
          <w:fldChar w:fldCharType="end"/>
        </w:r>
      </w:hyperlink>
    </w:p>
    <w:p w14:paraId="1D8C243F" w14:textId="3FE20F69"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7" w:history="1">
        <w:r w:rsidR="00EB4E17" w:rsidRPr="0050382B">
          <w:rPr>
            <w:rStyle w:val="af4"/>
            <w:noProof/>
          </w:rPr>
          <w:t>4.5.2 Regression Model Specification</w:t>
        </w:r>
        <w:r w:rsidR="00EB4E17">
          <w:rPr>
            <w:noProof/>
            <w:webHidden/>
          </w:rPr>
          <w:tab/>
        </w:r>
        <w:r w:rsidR="00EB4E17">
          <w:rPr>
            <w:noProof/>
            <w:webHidden/>
          </w:rPr>
          <w:fldChar w:fldCharType="begin"/>
        </w:r>
        <w:r w:rsidR="00EB4E17">
          <w:rPr>
            <w:noProof/>
            <w:webHidden/>
          </w:rPr>
          <w:instrText xml:space="preserve"> PAGEREF _Toc195004957 \h </w:instrText>
        </w:r>
        <w:r w:rsidR="00EB4E17">
          <w:rPr>
            <w:noProof/>
            <w:webHidden/>
          </w:rPr>
        </w:r>
        <w:r w:rsidR="00EB4E17">
          <w:rPr>
            <w:noProof/>
            <w:webHidden/>
          </w:rPr>
          <w:fldChar w:fldCharType="separate"/>
        </w:r>
        <w:r w:rsidR="00E80B53">
          <w:rPr>
            <w:noProof/>
            <w:webHidden/>
          </w:rPr>
          <w:t>58</w:t>
        </w:r>
        <w:r w:rsidR="00EB4E17">
          <w:rPr>
            <w:noProof/>
            <w:webHidden/>
          </w:rPr>
          <w:fldChar w:fldCharType="end"/>
        </w:r>
      </w:hyperlink>
    </w:p>
    <w:p w14:paraId="24575669" w14:textId="6E6F1DCE"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8" w:history="1">
        <w:r w:rsidR="00EB4E17" w:rsidRPr="0050382B">
          <w:rPr>
            <w:rStyle w:val="af4"/>
            <w:noProof/>
          </w:rPr>
          <w:t>4.5.3 Validation of Model Effectiveness</w:t>
        </w:r>
        <w:r w:rsidR="00EB4E17">
          <w:rPr>
            <w:noProof/>
            <w:webHidden/>
          </w:rPr>
          <w:tab/>
        </w:r>
        <w:r w:rsidR="00EB4E17">
          <w:rPr>
            <w:noProof/>
            <w:webHidden/>
          </w:rPr>
          <w:fldChar w:fldCharType="begin"/>
        </w:r>
        <w:r w:rsidR="00EB4E17">
          <w:rPr>
            <w:noProof/>
            <w:webHidden/>
          </w:rPr>
          <w:instrText xml:space="preserve"> PAGEREF _Toc195004958 \h </w:instrText>
        </w:r>
        <w:r w:rsidR="00EB4E17">
          <w:rPr>
            <w:noProof/>
            <w:webHidden/>
          </w:rPr>
        </w:r>
        <w:r w:rsidR="00EB4E17">
          <w:rPr>
            <w:noProof/>
            <w:webHidden/>
          </w:rPr>
          <w:fldChar w:fldCharType="separate"/>
        </w:r>
        <w:r w:rsidR="00E80B53">
          <w:rPr>
            <w:noProof/>
            <w:webHidden/>
          </w:rPr>
          <w:t>60</w:t>
        </w:r>
        <w:r w:rsidR="00EB4E17">
          <w:rPr>
            <w:noProof/>
            <w:webHidden/>
          </w:rPr>
          <w:fldChar w:fldCharType="end"/>
        </w:r>
      </w:hyperlink>
    </w:p>
    <w:p w14:paraId="459AC599" w14:textId="5E155580" w:rsidR="00EB4E17" w:rsidRDefault="00BA6301">
      <w:pPr>
        <w:pStyle w:val="11"/>
        <w:rPr>
          <w:rFonts w:asciiTheme="minorHAnsi" w:eastAsiaTheme="minorEastAsia" w:hAnsiTheme="minorHAnsi" w:cstheme="minorBidi"/>
          <w:b w:val="0"/>
          <w:bCs w:val="0"/>
          <w:noProof/>
          <w14:ligatures w14:val="standardContextual"/>
        </w:rPr>
      </w:pPr>
      <w:hyperlink w:anchor="_Toc195004959" w:history="1">
        <w:r w:rsidR="00EB4E17" w:rsidRPr="0050382B">
          <w:rPr>
            <w:rStyle w:val="af4"/>
            <w:noProof/>
          </w:rPr>
          <w:t>5. Empirical Results</w:t>
        </w:r>
        <w:r w:rsidR="00EB4E17">
          <w:rPr>
            <w:noProof/>
            <w:webHidden/>
          </w:rPr>
          <w:tab/>
        </w:r>
        <w:r w:rsidR="00EB4E17">
          <w:rPr>
            <w:noProof/>
            <w:webHidden/>
          </w:rPr>
          <w:fldChar w:fldCharType="begin"/>
        </w:r>
        <w:r w:rsidR="00EB4E17">
          <w:rPr>
            <w:noProof/>
            <w:webHidden/>
          </w:rPr>
          <w:instrText xml:space="preserve"> PAGEREF _Toc195004959 \h </w:instrText>
        </w:r>
        <w:r w:rsidR="00EB4E17">
          <w:rPr>
            <w:noProof/>
            <w:webHidden/>
          </w:rPr>
        </w:r>
        <w:r w:rsidR="00EB4E17">
          <w:rPr>
            <w:noProof/>
            <w:webHidden/>
          </w:rPr>
          <w:fldChar w:fldCharType="separate"/>
        </w:r>
        <w:r w:rsidR="00E80B53">
          <w:rPr>
            <w:noProof/>
            <w:webHidden/>
          </w:rPr>
          <w:t>63</w:t>
        </w:r>
        <w:r w:rsidR="00EB4E17">
          <w:rPr>
            <w:noProof/>
            <w:webHidden/>
          </w:rPr>
          <w:fldChar w:fldCharType="end"/>
        </w:r>
      </w:hyperlink>
    </w:p>
    <w:p w14:paraId="5D9B550C" w14:textId="401FE3C5"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60" w:history="1">
        <w:r w:rsidR="00EB4E17" w:rsidRPr="0050382B">
          <w:rPr>
            <w:rStyle w:val="af4"/>
            <w:noProof/>
          </w:rPr>
          <w:t>5.1 Analysis of Fitting Effects</w:t>
        </w:r>
        <w:r w:rsidR="00EB4E17">
          <w:rPr>
            <w:noProof/>
            <w:webHidden/>
          </w:rPr>
          <w:tab/>
        </w:r>
        <w:r w:rsidR="00EB4E17">
          <w:rPr>
            <w:noProof/>
            <w:webHidden/>
          </w:rPr>
          <w:fldChar w:fldCharType="begin"/>
        </w:r>
        <w:r w:rsidR="00EB4E17">
          <w:rPr>
            <w:noProof/>
            <w:webHidden/>
          </w:rPr>
          <w:instrText xml:space="preserve"> PAGEREF _Toc195004960 \h </w:instrText>
        </w:r>
        <w:r w:rsidR="00EB4E17">
          <w:rPr>
            <w:noProof/>
            <w:webHidden/>
          </w:rPr>
        </w:r>
        <w:r w:rsidR="00EB4E17">
          <w:rPr>
            <w:noProof/>
            <w:webHidden/>
          </w:rPr>
          <w:fldChar w:fldCharType="separate"/>
        </w:r>
        <w:r w:rsidR="00E80B53">
          <w:rPr>
            <w:noProof/>
            <w:webHidden/>
          </w:rPr>
          <w:t>64</w:t>
        </w:r>
        <w:r w:rsidR="00EB4E17">
          <w:rPr>
            <w:noProof/>
            <w:webHidden/>
          </w:rPr>
          <w:fldChar w:fldCharType="end"/>
        </w:r>
      </w:hyperlink>
    </w:p>
    <w:p w14:paraId="2B1A9EBA" w14:textId="039A2CB3"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1" w:history="1">
        <w:r w:rsidR="00EB4E17" w:rsidRPr="0050382B">
          <w:rPr>
            <w:rStyle w:val="af4"/>
            <w:noProof/>
          </w:rPr>
          <w:t>5.1.1 Comparison between One Single Point with One Slope Method and Birru &amp; Figlewski (2012)</w:t>
        </w:r>
        <w:r w:rsidR="00EB4E17">
          <w:rPr>
            <w:noProof/>
            <w:webHidden/>
          </w:rPr>
          <w:tab/>
        </w:r>
        <w:r w:rsidR="00EB4E17">
          <w:rPr>
            <w:noProof/>
            <w:webHidden/>
          </w:rPr>
          <w:fldChar w:fldCharType="begin"/>
        </w:r>
        <w:r w:rsidR="00EB4E17">
          <w:rPr>
            <w:noProof/>
            <w:webHidden/>
          </w:rPr>
          <w:instrText xml:space="preserve"> PAGEREF _Toc195004961 \h </w:instrText>
        </w:r>
        <w:r w:rsidR="00EB4E17">
          <w:rPr>
            <w:noProof/>
            <w:webHidden/>
          </w:rPr>
        </w:r>
        <w:r w:rsidR="00EB4E17">
          <w:rPr>
            <w:noProof/>
            <w:webHidden/>
          </w:rPr>
          <w:fldChar w:fldCharType="separate"/>
        </w:r>
        <w:r w:rsidR="00E80B53">
          <w:rPr>
            <w:noProof/>
            <w:webHidden/>
          </w:rPr>
          <w:t>64</w:t>
        </w:r>
        <w:r w:rsidR="00EB4E17">
          <w:rPr>
            <w:noProof/>
            <w:webHidden/>
          </w:rPr>
          <w:fldChar w:fldCharType="end"/>
        </w:r>
      </w:hyperlink>
    </w:p>
    <w:p w14:paraId="37481897" w14:textId="50EE2047"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2" w:history="1">
        <w:r w:rsidR="00EB4E17" w:rsidRPr="0050382B">
          <w:rPr>
            <w:rStyle w:val="af4"/>
            <w:noProof/>
          </w:rPr>
          <w:t>5.1.2 Comparison of Computational Efficiency</w:t>
        </w:r>
        <w:r w:rsidR="00EB4E17">
          <w:rPr>
            <w:noProof/>
            <w:webHidden/>
          </w:rPr>
          <w:tab/>
        </w:r>
        <w:r w:rsidR="00EB4E17">
          <w:rPr>
            <w:noProof/>
            <w:webHidden/>
          </w:rPr>
          <w:fldChar w:fldCharType="begin"/>
        </w:r>
        <w:r w:rsidR="00EB4E17">
          <w:rPr>
            <w:noProof/>
            <w:webHidden/>
          </w:rPr>
          <w:instrText xml:space="preserve"> PAGEREF _Toc195004962 \h </w:instrText>
        </w:r>
        <w:r w:rsidR="00EB4E17">
          <w:rPr>
            <w:noProof/>
            <w:webHidden/>
          </w:rPr>
        </w:r>
        <w:r w:rsidR="00EB4E17">
          <w:rPr>
            <w:noProof/>
            <w:webHidden/>
          </w:rPr>
          <w:fldChar w:fldCharType="separate"/>
        </w:r>
        <w:r w:rsidR="00E80B53">
          <w:rPr>
            <w:noProof/>
            <w:webHidden/>
          </w:rPr>
          <w:t>65</w:t>
        </w:r>
        <w:r w:rsidR="00EB4E17">
          <w:rPr>
            <w:noProof/>
            <w:webHidden/>
          </w:rPr>
          <w:fldChar w:fldCharType="end"/>
        </w:r>
      </w:hyperlink>
    </w:p>
    <w:p w14:paraId="63E43C95" w14:textId="26853087"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63" w:history="1">
        <w:r w:rsidR="00EB4E17" w:rsidRPr="0050382B">
          <w:rPr>
            <w:rStyle w:val="af4"/>
            <w:noProof/>
          </w:rPr>
          <w:t>5.2 Regression Analysis with 1 Day to Expiration</w:t>
        </w:r>
        <w:r w:rsidR="00EB4E17">
          <w:rPr>
            <w:noProof/>
            <w:webHidden/>
          </w:rPr>
          <w:tab/>
        </w:r>
        <w:r w:rsidR="00EB4E17">
          <w:rPr>
            <w:noProof/>
            <w:webHidden/>
          </w:rPr>
          <w:fldChar w:fldCharType="begin"/>
        </w:r>
        <w:r w:rsidR="00EB4E17">
          <w:rPr>
            <w:noProof/>
            <w:webHidden/>
          </w:rPr>
          <w:instrText xml:space="preserve"> PAGEREF _Toc195004963 \h </w:instrText>
        </w:r>
        <w:r w:rsidR="00EB4E17">
          <w:rPr>
            <w:noProof/>
            <w:webHidden/>
          </w:rPr>
        </w:r>
        <w:r w:rsidR="00EB4E17">
          <w:rPr>
            <w:noProof/>
            <w:webHidden/>
          </w:rPr>
          <w:fldChar w:fldCharType="separate"/>
        </w:r>
        <w:r w:rsidR="00E80B53">
          <w:rPr>
            <w:noProof/>
            <w:webHidden/>
          </w:rPr>
          <w:t>67</w:t>
        </w:r>
        <w:r w:rsidR="00EB4E17">
          <w:rPr>
            <w:noProof/>
            <w:webHidden/>
          </w:rPr>
          <w:fldChar w:fldCharType="end"/>
        </w:r>
      </w:hyperlink>
    </w:p>
    <w:p w14:paraId="45F51744" w14:textId="3F03083E"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4" w:history="1">
        <w:r w:rsidR="00EB4E17" w:rsidRPr="0050382B">
          <w:rPr>
            <w:rStyle w:val="af4"/>
            <w:noProof/>
          </w:rPr>
          <w:t>5.2.1 Tail GPD One Single Point with One Slope Method</w:t>
        </w:r>
        <w:r w:rsidR="00EB4E17">
          <w:rPr>
            <w:noProof/>
            <w:webHidden/>
          </w:rPr>
          <w:tab/>
        </w:r>
        <w:r w:rsidR="00EB4E17">
          <w:rPr>
            <w:noProof/>
            <w:webHidden/>
          </w:rPr>
          <w:fldChar w:fldCharType="begin"/>
        </w:r>
        <w:r w:rsidR="00EB4E17">
          <w:rPr>
            <w:noProof/>
            <w:webHidden/>
          </w:rPr>
          <w:instrText xml:space="preserve"> PAGEREF _Toc195004964 \h </w:instrText>
        </w:r>
        <w:r w:rsidR="00EB4E17">
          <w:rPr>
            <w:noProof/>
            <w:webHidden/>
          </w:rPr>
        </w:r>
        <w:r w:rsidR="00EB4E17">
          <w:rPr>
            <w:noProof/>
            <w:webHidden/>
          </w:rPr>
          <w:fldChar w:fldCharType="separate"/>
        </w:r>
        <w:r w:rsidR="00E80B53">
          <w:rPr>
            <w:noProof/>
            <w:webHidden/>
          </w:rPr>
          <w:t>67</w:t>
        </w:r>
        <w:r w:rsidR="00EB4E17">
          <w:rPr>
            <w:noProof/>
            <w:webHidden/>
          </w:rPr>
          <w:fldChar w:fldCharType="end"/>
        </w:r>
      </w:hyperlink>
    </w:p>
    <w:p w14:paraId="668A5E32" w14:textId="6B650AD5"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5" w:history="1">
        <w:r w:rsidR="00EB4E17" w:rsidRPr="0050382B">
          <w:rPr>
            <w:rStyle w:val="af4"/>
            <w:noProof/>
          </w:rPr>
          <w:t>5.2.2 Tail GPD Birru &amp; Figlewski (2012)</w:t>
        </w:r>
        <w:r w:rsidR="00EB4E17">
          <w:rPr>
            <w:noProof/>
            <w:webHidden/>
          </w:rPr>
          <w:tab/>
        </w:r>
        <w:r w:rsidR="00EB4E17">
          <w:rPr>
            <w:noProof/>
            <w:webHidden/>
          </w:rPr>
          <w:fldChar w:fldCharType="begin"/>
        </w:r>
        <w:r w:rsidR="00EB4E17">
          <w:rPr>
            <w:noProof/>
            <w:webHidden/>
          </w:rPr>
          <w:instrText xml:space="preserve"> PAGEREF _Toc195004965 \h </w:instrText>
        </w:r>
        <w:r w:rsidR="00EB4E17">
          <w:rPr>
            <w:noProof/>
            <w:webHidden/>
          </w:rPr>
        </w:r>
        <w:r w:rsidR="00EB4E17">
          <w:rPr>
            <w:noProof/>
            <w:webHidden/>
          </w:rPr>
          <w:fldChar w:fldCharType="separate"/>
        </w:r>
        <w:r w:rsidR="00E80B53">
          <w:rPr>
            <w:noProof/>
            <w:webHidden/>
          </w:rPr>
          <w:t>72</w:t>
        </w:r>
        <w:r w:rsidR="00EB4E17">
          <w:rPr>
            <w:noProof/>
            <w:webHidden/>
          </w:rPr>
          <w:fldChar w:fldCharType="end"/>
        </w:r>
      </w:hyperlink>
    </w:p>
    <w:p w14:paraId="654CA3D7" w14:textId="034FFE6F"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6" w:history="1">
        <w:r w:rsidR="00EB4E17" w:rsidRPr="0050382B">
          <w:rPr>
            <w:rStyle w:val="af4"/>
            <w:noProof/>
          </w:rPr>
          <w:t>5.2.3 Comparison</w:t>
        </w:r>
        <w:r w:rsidR="00EB4E17">
          <w:rPr>
            <w:noProof/>
            <w:webHidden/>
          </w:rPr>
          <w:tab/>
        </w:r>
        <w:r w:rsidR="00EB4E17">
          <w:rPr>
            <w:noProof/>
            <w:webHidden/>
          </w:rPr>
          <w:fldChar w:fldCharType="begin"/>
        </w:r>
        <w:r w:rsidR="00EB4E17">
          <w:rPr>
            <w:noProof/>
            <w:webHidden/>
          </w:rPr>
          <w:instrText xml:space="preserve"> PAGEREF _Toc195004966 \h </w:instrText>
        </w:r>
        <w:r w:rsidR="00EB4E17">
          <w:rPr>
            <w:noProof/>
            <w:webHidden/>
          </w:rPr>
        </w:r>
        <w:r w:rsidR="00EB4E17">
          <w:rPr>
            <w:noProof/>
            <w:webHidden/>
          </w:rPr>
          <w:fldChar w:fldCharType="separate"/>
        </w:r>
        <w:r w:rsidR="00E80B53">
          <w:rPr>
            <w:noProof/>
            <w:webHidden/>
          </w:rPr>
          <w:t>74</w:t>
        </w:r>
        <w:r w:rsidR="00EB4E17">
          <w:rPr>
            <w:noProof/>
            <w:webHidden/>
          </w:rPr>
          <w:fldChar w:fldCharType="end"/>
        </w:r>
      </w:hyperlink>
    </w:p>
    <w:p w14:paraId="48365CBA" w14:textId="7BF65FED"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67" w:history="1">
        <w:r w:rsidR="00EB4E17" w:rsidRPr="0050382B">
          <w:rPr>
            <w:rStyle w:val="af4"/>
            <w:noProof/>
          </w:rPr>
          <w:t>5.3 Regression Analysis with 7 Days to Expiration</w:t>
        </w:r>
        <w:r w:rsidR="00EB4E17">
          <w:rPr>
            <w:noProof/>
            <w:webHidden/>
          </w:rPr>
          <w:tab/>
        </w:r>
        <w:r w:rsidR="00EB4E17">
          <w:rPr>
            <w:noProof/>
            <w:webHidden/>
          </w:rPr>
          <w:fldChar w:fldCharType="begin"/>
        </w:r>
        <w:r w:rsidR="00EB4E17">
          <w:rPr>
            <w:noProof/>
            <w:webHidden/>
          </w:rPr>
          <w:instrText xml:space="preserve"> PAGEREF _Toc195004967 \h </w:instrText>
        </w:r>
        <w:r w:rsidR="00EB4E17">
          <w:rPr>
            <w:noProof/>
            <w:webHidden/>
          </w:rPr>
        </w:r>
        <w:r w:rsidR="00EB4E17">
          <w:rPr>
            <w:noProof/>
            <w:webHidden/>
          </w:rPr>
          <w:fldChar w:fldCharType="separate"/>
        </w:r>
        <w:r w:rsidR="00E80B53">
          <w:rPr>
            <w:noProof/>
            <w:webHidden/>
          </w:rPr>
          <w:t>77</w:t>
        </w:r>
        <w:r w:rsidR="00EB4E17">
          <w:rPr>
            <w:noProof/>
            <w:webHidden/>
          </w:rPr>
          <w:fldChar w:fldCharType="end"/>
        </w:r>
      </w:hyperlink>
    </w:p>
    <w:p w14:paraId="68901B71" w14:textId="46D2FE84"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8" w:history="1">
        <w:r w:rsidR="00EB4E17" w:rsidRPr="0050382B">
          <w:rPr>
            <w:rStyle w:val="af4"/>
            <w:noProof/>
          </w:rPr>
          <w:t>5.3.1 Tail GPD One Single Point with One Slope Method</w:t>
        </w:r>
        <w:r w:rsidR="00EB4E17">
          <w:rPr>
            <w:noProof/>
            <w:webHidden/>
          </w:rPr>
          <w:tab/>
        </w:r>
        <w:r w:rsidR="00EB4E17">
          <w:rPr>
            <w:noProof/>
            <w:webHidden/>
          </w:rPr>
          <w:fldChar w:fldCharType="begin"/>
        </w:r>
        <w:r w:rsidR="00EB4E17">
          <w:rPr>
            <w:noProof/>
            <w:webHidden/>
          </w:rPr>
          <w:instrText xml:space="preserve"> PAGEREF _Toc195004968 \h </w:instrText>
        </w:r>
        <w:r w:rsidR="00EB4E17">
          <w:rPr>
            <w:noProof/>
            <w:webHidden/>
          </w:rPr>
        </w:r>
        <w:r w:rsidR="00EB4E17">
          <w:rPr>
            <w:noProof/>
            <w:webHidden/>
          </w:rPr>
          <w:fldChar w:fldCharType="separate"/>
        </w:r>
        <w:r w:rsidR="00E80B53">
          <w:rPr>
            <w:noProof/>
            <w:webHidden/>
          </w:rPr>
          <w:t>77</w:t>
        </w:r>
        <w:r w:rsidR="00EB4E17">
          <w:rPr>
            <w:noProof/>
            <w:webHidden/>
          </w:rPr>
          <w:fldChar w:fldCharType="end"/>
        </w:r>
      </w:hyperlink>
    </w:p>
    <w:p w14:paraId="7B79B003" w14:textId="30BC4CB0"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9" w:history="1">
        <w:r w:rsidR="00EB4E17" w:rsidRPr="0050382B">
          <w:rPr>
            <w:rStyle w:val="af4"/>
            <w:noProof/>
          </w:rPr>
          <w:t>5.3.2 Tail GPD Birru &amp; Figlewski (2012)</w:t>
        </w:r>
        <w:r w:rsidR="00EB4E17">
          <w:rPr>
            <w:noProof/>
            <w:webHidden/>
          </w:rPr>
          <w:tab/>
        </w:r>
        <w:r w:rsidR="00EB4E17">
          <w:rPr>
            <w:noProof/>
            <w:webHidden/>
          </w:rPr>
          <w:fldChar w:fldCharType="begin"/>
        </w:r>
        <w:r w:rsidR="00EB4E17">
          <w:rPr>
            <w:noProof/>
            <w:webHidden/>
          </w:rPr>
          <w:instrText xml:space="preserve"> PAGEREF _Toc195004969 \h </w:instrText>
        </w:r>
        <w:r w:rsidR="00EB4E17">
          <w:rPr>
            <w:noProof/>
            <w:webHidden/>
          </w:rPr>
        </w:r>
        <w:r w:rsidR="00EB4E17">
          <w:rPr>
            <w:noProof/>
            <w:webHidden/>
          </w:rPr>
          <w:fldChar w:fldCharType="separate"/>
        </w:r>
        <w:r w:rsidR="00E80B53">
          <w:rPr>
            <w:noProof/>
            <w:webHidden/>
          </w:rPr>
          <w:t>79</w:t>
        </w:r>
        <w:r w:rsidR="00EB4E17">
          <w:rPr>
            <w:noProof/>
            <w:webHidden/>
          </w:rPr>
          <w:fldChar w:fldCharType="end"/>
        </w:r>
      </w:hyperlink>
    </w:p>
    <w:p w14:paraId="06626DDC" w14:textId="442503E0" w:rsidR="00EB4E17" w:rsidRDefault="00BA630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70" w:history="1">
        <w:r w:rsidR="00EB4E17" w:rsidRPr="0050382B">
          <w:rPr>
            <w:rStyle w:val="af4"/>
            <w:noProof/>
          </w:rPr>
          <w:t>5.3.3 Comparison</w:t>
        </w:r>
        <w:r w:rsidR="00EB4E17">
          <w:rPr>
            <w:noProof/>
            <w:webHidden/>
          </w:rPr>
          <w:tab/>
        </w:r>
        <w:r w:rsidR="00EB4E17">
          <w:rPr>
            <w:noProof/>
            <w:webHidden/>
          </w:rPr>
          <w:fldChar w:fldCharType="begin"/>
        </w:r>
        <w:r w:rsidR="00EB4E17">
          <w:rPr>
            <w:noProof/>
            <w:webHidden/>
          </w:rPr>
          <w:instrText xml:space="preserve"> PAGEREF _Toc195004970 \h </w:instrText>
        </w:r>
        <w:r w:rsidR="00EB4E17">
          <w:rPr>
            <w:noProof/>
            <w:webHidden/>
          </w:rPr>
        </w:r>
        <w:r w:rsidR="00EB4E17">
          <w:rPr>
            <w:noProof/>
            <w:webHidden/>
          </w:rPr>
          <w:fldChar w:fldCharType="separate"/>
        </w:r>
        <w:r w:rsidR="00E80B53">
          <w:rPr>
            <w:noProof/>
            <w:webHidden/>
          </w:rPr>
          <w:t>81</w:t>
        </w:r>
        <w:r w:rsidR="00EB4E17">
          <w:rPr>
            <w:noProof/>
            <w:webHidden/>
          </w:rPr>
          <w:fldChar w:fldCharType="end"/>
        </w:r>
      </w:hyperlink>
    </w:p>
    <w:p w14:paraId="091D53B0" w14:textId="6E290006"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71" w:history="1">
        <w:r w:rsidR="00EB4E17" w:rsidRPr="0050382B">
          <w:rPr>
            <w:rStyle w:val="af4"/>
            <w:noProof/>
          </w:rPr>
          <w:t>5.4 Summary</w:t>
        </w:r>
        <w:r w:rsidR="00EB4E17">
          <w:rPr>
            <w:noProof/>
            <w:webHidden/>
          </w:rPr>
          <w:tab/>
        </w:r>
        <w:r w:rsidR="00EB4E17">
          <w:rPr>
            <w:noProof/>
            <w:webHidden/>
          </w:rPr>
          <w:fldChar w:fldCharType="begin"/>
        </w:r>
        <w:r w:rsidR="00EB4E17">
          <w:rPr>
            <w:noProof/>
            <w:webHidden/>
          </w:rPr>
          <w:instrText xml:space="preserve"> PAGEREF _Toc195004971 \h </w:instrText>
        </w:r>
        <w:r w:rsidR="00EB4E17">
          <w:rPr>
            <w:noProof/>
            <w:webHidden/>
          </w:rPr>
        </w:r>
        <w:r w:rsidR="00EB4E17">
          <w:rPr>
            <w:noProof/>
            <w:webHidden/>
          </w:rPr>
          <w:fldChar w:fldCharType="separate"/>
        </w:r>
        <w:r w:rsidR="00E80B53">
          <w:rPr>
            <w:noProof/>
            <w:webHidden/>
          </w:rPr>
          <w:t>83</w:t>
        </w:r>
        <w:r w:rsidR="00EB4E17">
          <w:rPr>
            <w:noProof/>
            <w:webHidden/>
          </w:rPr>
          <w:fldChar w:fldCharType="end"/>
        </w:r>
      </w:hyperlink>
    </w:p>
    <w:p w14:paraId="45203458" w14:textId="40078B99" w:rsidR="00EB4E17" w:rsidRDefault="00BA6301">
      <w:pPr>
        <w:pStyle w:val="11"/>
        <w:rPr>
          <w:rFonts w:asciiTheme="minorHAnsi" w:eastAsiaTheme="minorEastAsia" w:hAnsiTheme="minorHAnsi" w:cstheme="minorBidi"/>
          <w:b w:val="0"/>
          <w:bCs w:val="0"/>
          <w:noProof/>
          <w14:ligatures w14:val="standardContextual"/>
        </w:rPr>
      </w:pPr>
      <w:hyperlink w:anchor="_Toc195004972" w:history="1">
        <w:r w:rsidR="00EB4E17" w:rsidRPr="0050382B">
          <w:rPr>
            <w:rStyle w:val="af4"/>
            <w:noProof/>
          </w:rPr>
          <w:t>6. Conclusions</w:t>
        </w:r>
        <w:r w:rsidR="00EB4E17">
          <w:rPr>
            <w:noProof/>
            <w:webHidden/>
          </w:rPr>
          <w:tab/>
        </w:r>
        <w:r w:rsidR="00EB4E17">
          <w:rPr>
            <w:noProof/>
            <w:webHidden/>
          </w:rPr>
          <w:fldChar w:fldCharType="begin"/>
        </w:r>
        <w:r w:rsidR="00EB4E17">
          <w:rPr>
            <w:noProof/>
            <w:webHidden/>
          </w:rPr>
          <w:instrText xml:space="preserve"> PAGEREF _Toc195004972 \h </w:instrText>
        </w:r>
        <w:r w:rsidR="00EB4E17">
          <w:rPr>
            <w:noProof/>
            <w:webHidden/>
          </w:rPr>
        </w:r>
        <w:r w:rsidR="00EB4E17">
          <w:rPr>
            <w:noProof/>
            <w:webHidden/>
          </w:rPr>
          <w:fldChar w:fldCharType="separate"/>
        </w:r>
        <w:r w:rsidR="00E80B53">
          <w:rPr>
            <w:noProof/>
            <w:webHidden/>
          </w:rPr>
          <w:t>86</w:t>
        </w:r>
        <w:r w:rsidR="00EB4E17">
          <w:rPr>
            <w:noProof/>
            <w:webHidden/>
          </w:rPr>
          <w:fldChar w:fldCharType="end"/>
        </w:r>
      </w:hyperlink>
    </w:p>
    <w:p w14:paraId="7F84F0A7" w14:textId="5065AF1C"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73" w:history="1">
        <w:r w:rsidR="00EB4E17" w:rsidRPr="0050382B">
          <w:rPr>
            <w:rStyle w:val="af4"/>
            <w:noProof/>
          </w:rPr>
          <w:t>6.1 Summary</w:t>
        </w:r>
        <w:r w:rsidR="00EB4E17">
          <w:rPr>
            <w:noProof/>
            <w:webHidden/>
          </w:rPr>
          <w:tab/>
        </w:r>
        <w:r w:rsidR="00EB4E17">
          <w:rPr>
            <w:noProof/>
            <w:webHidden/>
          </w:rPr>
          <w:fldChar w:fldCharType="begin"/>
        </w:r>
        <w:r w:rsidR="00EB4E17">
          <w:rPr>
            <w:noProof/>
            <w:webHidden/>
          </w:rPr>
          <w:instrText xml:space="preserve"> PAGEREF _Toc195004973 \h </w:instrText>
        </w:r>
        <w:r w:rsidR="00EB4E17">
          <w:rPr>
            <w:noProof/>
            <w:webHidden/>
          </w:rPr>
        </w:r>
        <w:r w:rsidR="00EB4E17">
          <w:rPr>
            <w:noProof/>
            <w:webHidden/>
          </w:rPr>
          <w:fldChar w:fldCharType="separate"/>
        </w:r>
        <w:r w:rsidR="00E80B53">
          <w:rPr>
            <w:noProof/>
            <w:webHidden/>
          </w:rPr>
          <w:t>86</w:t>
        </w:r>
        <w:r w:rsidR="00EB4E17">
          <w:rPr>
            <w:noProof/>
            <w:webHidden/>
          </w:rPr>
          <w:fldChar w:fldCharType="end"/>
        </w:r>
      </w:hyperlink>
    </w:p>
    <w:p w14:paraId="2A112AF5" w14:textId="398ED918" w:rsidR="00EB4E17" w:rsidRDefault="00BA630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74" w:history="1">
        <w:r w:rsidR="00EB4E17" w:rsidRPr="0050382B">
          <w:rPr>
            <w:rStyle w:val="af4"/>
            <w:noProof/>
          </w:rPr>
          <w:t>6.2 Recommendations for Future Research</w:t>
        </w:r>
        <w:r w:rsidR="00EB4E17">
          <w:rPr>
            <w:noProof/>
            <w:webHidden/>
          </w:rPr>
          <w:tab/>
        </w:r>
        <w:r w:rsidR="00EB4E17">
          <w:rPr>
            <w:noProof/>
            <w:webHidden/>
          </w:rPr>
          <w:fldChar w:fldCharType="begin"/>
        </w:r>
        <w:r w:rsidR="00EB4E17">
          <w:rPr>
            <w:noProof/>
            <w:webHidden/>
          </w:rPr>
          <w:instrText xml:space="preserve"> PAGEREF _Toc195004974 \h </w:instrText>
        </w:r>
        <w:r w:rsidR="00EB4E17">
          <w:rPr>
            <w:noProof/>
            <w:webHidden/>
          </w:rPr>
        </w:r>
        <w:r w:rsidR="00EB4E17">
          <w:rPr>
            <w:noProof/>
            <w:webHidden/>
          </w:rPr>
          <w:fldChar w:fldCharType="separate"/>
        </w:r>
        <w:r w:rsidR="00E80B53">
          <w:rPr>
            <w:noProof/>
            <w:webHidden/>
          </w:rPr>
          <w:t>87</w:t>
        </w:r>
        <w:r w:rsidR="00EB4E17">
          <w:rPr>
            <w:noProof/>
            <w:webHidden/>
          </w:rPr>
          <w:fldChar w:fldCharType="end"/>
        </w:r>
      </w:hyperlink>
    </w:p>
    <w:p w14:paraId="6FA9CF3E" w14:textId="6BD8B37C" w:rsidR="00EB4E17" w:rsidRDefault="00BA6301">
      <w:pPr>
        <w:pStyle w:val="11"/>
        <w:rPr>
          <w:rFonts w:asciiTheme="minorHAnsi" w:eastAsiaTheme="minorEastAsia" w:hAnsiTheme="minorHAnsi" w:cstheme="minorBidi"/>
          <w:b w:val="0"/>
          <w:bCs w:val="0"/>
          <w:noProof/>
          <w14:ligatures w14:val="standardContextual"/>
        </w:rPr>
      </w:pPr>
      <w:hyperlink w:anchor="_Toc195004975" w:history="1">
        <w:r w:rsidR="00EB4E17" w:rsidRPr="0050382B">
          <w:rPr>
            <w:rStyle w:val="af4"/>
            <w:noProof/>
          </w:rPr>
          <w:t>Appendix</w:t>
        </w:r>
        <w:r w:rsidR="00EB4E17">
          <w:rPr>
            <w:noProof/>
            <w:webHidden/>
          </w:rPr>
          <w:tab/>
        </w:r>
        <w:r w:rsidR="00EB4E17">
          <w:rPr>
            <w:noProof/>
            <w:webHidden/>
          </w:rPr>
          <w:fldChar w:fldCharType="begin"/>
        </w:r>
        <w:r w:rsidR="00EB4E17">
          <w:rPr>
            <w:noProof/>
            <w:webHidden/>
          </w:rPr>
          <w:instrText xml:space="preserve"> PAGEREF _Toc195004975 \h </w:instrText>
        </w:r>
        <w:r w:rsidR="00EB4E17">
          <w:rPr>
            <w:noProof/>
            <w:webHidden/>
          </w:rPr>
        </w:r>
        <w:r w:rsidR="00EB4E17">
          <w:rPr>
            <w:noProof/>
            <w:webHidden/>
          </w:rPr>
          <w:fldChar w:fldCharType="separate"/>
        </w:r>
        <w:r w:rsidR="00E80B53">
          <w:rPr>
            <w:noProof/>
            <w:webHidden/>
          </w:rPr>
          <w:t>89</w:t>
        </w:r>
        <w:r w:rsidR="00EB4E17">
          <w:rPr>
            <w:noProof/>
            <w:webHidden/>
          </w:rPr>
          <w:fldChar w:fldCharType="end"/>
        </w:r>
      </w:hyperlink>
    </w:p>
    <w:p w14:paraId="60808059" w14:textId="5B975964" w:rsidR="00EB4E17" w:rsidRDefault="00BA6301">
      <w:pPr>
        <w:pStyle w:val="11"/>
        <w:rPr>
          <w:rFonts w:asciiTheme="minorHAnsi" w:eastAsiaTheme="minorEastAsia" w:hAnsiTheme="minorHAnsi" w:cstheme="minorBidi"/>
          <w:b w:val="0"/>
          <w:bCs w:val="0"/>
          <w:noProof/>
          <w14:ligatures w14:val="standardContextual"/>
        </w:rPr>
      </w:pPr>
      <w:hyperlink w:anchor="_Toc195004976" w:history="1">
        <w:r w:rsidR="00EB4E17" w:rsidRPr="0050382B">
          <w:rPr>
            <w:rStyle w:val="af4"/>
            <w:noProof/>
          </w:rPr>
          <w:t>References</w:t>
        </w:r>
        <w:r w:rsidR="00EB4E17">
          <w:rPr>
            <w:noProof/>
            <w:webHidden/>
          </w:rPr>
          <w:tab/>
        </w:r>
        <w:r w:rsidR="00EB4E17">
          <w:rPr>
            <w:noProof/>
            <w:webHidden/>
          </w:rPr>
          <w:fldChar w:fldCharType="begin"/>
        </w:r>
        <w:r w:rsidR="00EB4E17">
          <w:rPr>
            <w:noProof/>
            <w:webHidden/>
          </w:rPr>
          <w:instrText xml:space="preserve"> PAGEREF _Toc195004976 \h </w:instrText>
        </w:r>
        <w:r w:rsidR="00EB4E17">
          <w:rPr>
            <w:noProof/>
            <w:webHidden/>
          </w:rPr>
        </w:r>
        <w:r w:rsidR="00EB4E17">
          <w:rPr>
            <w:noProof/>
            <w:webHidden/>
          </w:rPr>
          <w:fldChar w:fldCharType="separate"/>
        </w:r>
        <w:r w:rsidR="00E80B53">
          <w:rPr>
            <w:noProof/>
            <w:webHidden/>
          </w:rPr>
          <w:t>95</w:t>
        </w:r>
        <w:r w:rsidR="00EB4E17">
          <w:rPr>
            <w:noProof/>
            <w:webHidden/>
          </w:rPr>
          <w:fldChar w:fldCharType="end"/>
        </w:r>
      </w:hyperlink>
    </w:p>
    <w:p w14:paraId="5172BF03" w14:textId="3CC8B5DE" w:rsidR="005568D9" w:rsidRPr="005568D9" w:rsidRDefault="00D94322" w:rsidP="00D94322">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9" w:name="_Toc190531562"/>
      <w:r>
        <w:br w:type="page"/>
      </w:r>
    </w:p>
    <w:p w14:paraId="523B889E" w14:textId="4D0E2DE0" w:rsidR="00FF4476" w:rsidRPr="00427613" w:rsidRDefault="00961678" w:rsidP="005568D9">
      <w:pPr>
        <w:pStyle w:val="1"/>
        <w:spacing w:before="180" w:after="180"/>
      </w:pPr>
      <w:bookmarkStart w:id="10" w:name="_Toc195004922"/>
      <w:bookmarkEnd w:id="9"/>
      <w:r>
        <w:rPr>
          <w:rFonts w:hint="eastAsia"/>
        </w:rPr>
        <w:lastRenderedPageBreak/>
        <w:t>List of Figures</w:t>
      </w:r>
      <w:bookmarkEnd w:id="10"/>
    </w:p>
    <w:p w14:paraId="04A9CB38" w14:textId="63528A12" w:rsidR="00F95C9A"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Figure 3-" </w:instrText>
      </w:r>
      <w:r>
        <w:fldChar w:fldCharType="separate"/>
      </w:r>
      <w:hyperlink w:anchor="_Toc195004560" w:history="1">
        <w:r w:rsidR="00F95C9A" w:rsidRPr="008C15A9">
          <w:rPr>
            <w:rStyle w:val="af4"/>
            <w:noProof/>
          </w:rPr>
          <w:t>Figure 3-1: Statistics on Bitcoin Options Market Trading Volume and Open Interest (Data Source: The Block Official Website)</w:t>
        </w:r>
        <w:r w:rsidR="00F95C9A">
          <w:rPr>
            <w:noProof/>
            <w:webHidden/>
          </w:rPr>
          <w:tab/>
        </w:r>
        <w:r w:rsidR="00F95C9A">
          <w:rPr>
            <w:noProof/>
            <w:webHidden/>
          </w:rPr>
          <w:fldChar w:fldCharType="begin"/>
        </w:r>
        <w:r w:rsidR="00F95C9A">
          <w:rPr>
            <w:noProof/>
            <w:webHidden/>
          </w:rPr>
          <w:instrText xml:space="preserve"> PAGEREF _Toc195004560 \h </w:instrText>
        </w:r>
        <w:r w:rsidR="00F95C9A">
          <w:rPr>
            <w:noProof/>
            <w:webHidden/>
          </w:rPr>
        </w:r>
        <w:r w:rsidR="00F95C9A">
          <w:rPr>
            <w:noProof/>
            <w:webHidden/>
          </w:rPr>
          <w:fldChar w:fldCharType="separate"/>
        </w:r>
        <w:r w:rsidR="00E80B53">
          <w:rPr>
            <w:noProof/>
            <w:webHidden/>
          </w:rPr>
          <w:t>27</w:t>
        </w:r>
        <w:r w:rsidR="00F95C9A">
          <w:rPr>
            <w:noProof/>
            <w:webHidden/>
          </w:rPr>
          <w:fldChar w:fldCharType="end"/>
        </w:r>
      </w:hyperlink>
    </w:p>
    <w:p w14:paraId="00E5DEEA" w14:textId="2386AAE4"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1" w:history="1">
        <w:r w:rsidR="00F95C9A" w:rsidRPr="008C15A9">
          <w:rPr>
            <w:rStyle w:val="af4"/>
            <w:noProof/>
          </w:rPr>
          <w:t>Figure 3-2: Monthly Transaction Counts of Bitcoin Call and Put Options from January 2020 to April 2024</w:t>
        </w:r>
        <w:r w:rsidR="00F95C9A">
          <w:rPr>
            <w:noProof/>
            <w:webHidden/>
          </w:rPr>
          <w:tab/>
        </w:r>
        <w:r w:rsidR="00F95C9A">
          <w:rPr>
            <w:noProof/>
            <w:webHidden/>
          </w:rPr>
          <w:fldChar w:fldCharType="begin"/>
        </w:r>
        <w:r w:rsidR="00F95C9A">
          <w:rPr>
            <w:noProof/>
            <w:webHidden/>
          </w:rPr>
          <w:instrText xml:space="preserve"> PAGEREF _Toc195004561 \h </w:instrText>
        </w:r>
        <w:r w:rsidR="00F95C9A">
          <w:rPr>
            <w:noProof/>
            <w:webHidden/>
          </w:rPr>
        </w:r>
        <w:r w:rsidR="00F95C9A">
          <w:rPr>
            <w:noProof/>
            <w:webHidden/>
          </w:rPr>
          <w:fldChar w:fldCharType="separate"/>
        </w:r>
        <w:r w:rsidR="00E80B53">
          <w:rPr>
            <w:noProof/>
            <w:webHidden/>
          </w:rPr>
          <w:t>29</w:t>
        </w:r>
        <w:r w:rsidR="00F95C9A">
          <w:rPr>
            <w:noProof/>
            <w:webHidden/>
          </w:rPr>
          <w:fldChar w:fldCharType="end"/>
        </w:r>
      </w:hyperlink>
    </w:p>
    <w:p w14:paraId="0DA579FF" w14:textId="18A6871C"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2" w:history="1">
        <w:r w:rsidR="00F95C9A" w:rsidRPr="008C15A9">
          <w:rPr>
            <w:rStyle w:val="af4"/>
            <w:noProof/>
          </w:rPr>
          <w:t>Figure 3-3: Monthly Trading Volume of Bitcoin Call and Put Options from January 2020 to April 2024</w:t>
        </w:r>
        <w:r w:rsidR="00F95C9A">
          <w:rPr>
            <w:noProof/>
            <w:webHidden/>
          </w:rPr>
          <w:tab/>
        </w:r>
        <w:r w:rsidR="00F95C9A">
          <w:rPr>
            <w:noProof/>
            <w:webHidden/>
          </w:rPr>
          <w:fldChar w:fldCharType="begin"/>
        </w:r>
        <w:r w:rsidR="00F95C9A">
          <w:rPr>
            <w:noProof/>
            <w:webHidden/>
          </w:rPr>
          <w:instrText xml:space="preserve"> PAGEREF _Toc195004562 \h </w:instrText>
        </w:r>
        <w:r w:rsidR="00F95C9A">
          <w:rPr>
            <w:noProof/>
            <w:webHidden/>
          </w:rPr>
        </w:r>
        <w:r w:rsidR="00F95C9A">
          <w:rPr>
            <w:noProof/>
            <w:webHidden/>
          </w:rPr>
          <w:fldChar w:fldCharType="separate"/>
        </w:r>
        <w:r w:rsidR="00E80B53">
          <w:rPr>
            <w:noProof/>
            <w:webHidden/>
          </w:rPr>
          <w:t>29</w:t>
        </w:r>
        <w:r w:rsidR="00F95C9A">
          <w:rPr>
            <w:noProof/>
            <w:webHidden/>
          </w:rPr>
          <w:fldChar w:fldCharType="end"/>
        </w:r>
      </w:hyperlink>
    </w:p>
    <w:p w14:paraId="2045EDF4" w14:textId="7B6685AA"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3" w:history="1">
        <w:r w:rsidR="00F95C9A" w:rsidRPr="008C15A9">
          <w:rPr>
            <w:rStyle w:val="af4"/>
            <w:noProof/>
          </w:rPr>
          <w:t>Figure 3-4: Heat Map of Total Bitcoin Call Options Trading Volume from January 2020 to April 2024</w:t>
        </w:r>
        <w:r w:rsidR="00F95C9A">
          <w:rPr>
            <w:noProof/>
            <w:webHidden/>
          </w:rPr>
          <w:tab/>
        </w:r>
        <w:r w:rsidR="00F95C9A">
          <w:rPr>
            <w:noProof/>
            <w:webHidden/>
          </w:rPr>
          <w:fldChar w:fldCharType="begin"/>
        </w:r>
        <w:r w:rsidR="00F95C9A">
          <w:rPr>
            <w:noProof/>
            <w:webHidden/>
          </w:rPr>
          <w:instrText xml:space="preserve"> PAGEREF _Toc195004563 \h </w:instrText>
        </w:r>
        <w:r w:rsidR="00F95C9A">
          <w:rPr>
            <w:noProof/>
            <w:webHidden/>
          </w:rPr>
        </w:r>
        <w:r w:rsidR="00F95C9A">
          <w:rPr>
            <w:noProof/>
            <w:webHidden/>
          </w:rPr>
          <w:fldChar w:fldCharType="separate"/>
        </w:r>
        <w:r w:rsidR="00E80B53">
          <w:rPr>
            <w:noProof/>
            <w:webHidden/>
          </w:rPr>
          <w:t>30</w:t>
        </w:r>
        <w:r w:rsidR="00F95C9A">
          <w:rPr>
            <w:noProof/>
            <w:webHidden/>
          </w:rPr>
          <w:fldChar w:fldCharType="end"/>
        </w:r>
      </w:hyperlink>
    </w:p>
    <w:p w14:paraId="35C65F1A" w14:textId="7AA08A41"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4" w:history="1">
        <w:r w:rsidR="00F95C9A" w:rsidRPr="008C15A9">
          <w:rPr>
            <w:rStyle w:val="af4"/>
            <w:noProof/>
          </w:rPr>
          <w:t>Figure 3-5: Heat Map of Total Bitcoin Put Options Trading Volume from January 2020 to April 2024</w:t>
        </w:r>
        <w:r w:rsidR="00F95C9A">
          <w:rPr>
            <w:noProof/>
            <w:webHidden/>
          </w:rPr>
          <w:tab/>
        </w:r>
        <w:r w:rsidR="00F95C9A">
          <w:rPr>
            <w:noProof/>
            <w:webHidden/>
          </w:rPr>
          <w:fldChar w:fldCharType="begin"/>
        </w:r>
        <w:r w:rsidR="00F95C9A">
          <w:rPr>
            <w:noProof/>
            <w:webHidden/>
          </w:rPr>
          <w:instrText xml:space="preserve"> PAGEREF _Toc195004564 \h </w:instrText>
        </w:r>
        <w:r w:rsidR="00F95C9A">
          <w:rPr>
            <w:noProof/>
            <w:webHidden/>
          </w:rPr>
        </w:r>
        <w:r w:rsidR="00F95C9A">
          <w:rPr>
            <w:noProof/>
            <w:webHidden/>
          </w:rPr>
          <w:fldChar w:fldCharType="separate"/>
        </w:r>
        <w:r w:rsidR="00E80B53">
          <w:rPr>
            <w:noProof/>
            <w:webHidden/>
          </w:rPr>
          <w:t>31</w:t>
        </w:r>
        <w:r w:rsidR="00F95C9A">
          <w:rPr>
            <w:noProof/>
            <w:webHidden/>
          </w:rPr>
          <w:fldChar w:fldCharType="end"/>
        </w:r>
      </w:hyperlink>
    </w:p>
    <w:p w14:paraId="16CE9B4C" w14:textId="160C4B05" w:rsidR="00F95C9A" w:rsidRDefault="00994233" w:rsidP="001F5A8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4-" </w:instrText>
      </w:r>
      <w:r>
        <w:fldChar w:fldCharType="separate"/>
      </w:r>
      <w:hyperlink w:anchor="_Toc195004565" w:history="1">
        <w:r w:rsidR="00F95C9A" w:rsidRPr="00E170BE">
          <w:rPr>
            <w:rStyle w:val="af4"/>
            <w:noProof/>
          </w:rPr>
          <w:t>Figure 4-1: Bitcoin Option Implied Volatility Distribution on November 20, 2023 (Expiring December 29, 2023)</w:t>
        </w:r>
        <w:r w:rsidR="00F95C9A">
          <w:rPr>
            <w:noProof/>
            <w:webHidden/>
          </w:rPr>
          <w:tab/>
        </w:r>
        <w:r w:rsidR="00F95C9A">
          <w:rPr>
            <w:noProof/>
            <w:webHidden/>
          </w:rPr>
          <w:fldChar w:fldCharType="begin"/>
        </w:r>
        <w:r w:rsidR="00F95C9A">
          <w:rPr>
            <w:noProof/>
            <w:webHidden/>
          </w:rPr>
          <w:instrText xml:space="preserve"> PAGEREF _Toc195004565 \h </w:instrText>
        </w:r>
        <w:r w:rsidR="00F95C9A">
          <w:rPr>
            <w:noProof/>
            <w:webHidden/>
          </w:rPr>
        </w:r>
        <w:r w:rsidR="00F95C9A">
          <w:rPr>
            <w:noProof/>
            <w:webHidden/>
          </w:rPr>
          <w:fldChar w:fldCharType="separate"/>
        </w:r>
        <w:r w:rsidR="00E80B53">
          <w:rPr>
            <w:noProof/>
            <w:webHidden/>
          </w:rPr>
          <w:t>38</w:t>
        </w:r>
        <w:r w:rsidR="00F95C9A">
          <w:rPr>
            <w:noProof/>
            <w:webHidden/>
          </w:rPr>
          <w:fldChar w:fldCharType="end"/>
        </w:r>
      </w:hyperlink>
    </w:p>
    <w:p w14:paraId="0F28627E" w14:textId="457D3FA5"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6" w:history="1">
        <w:r w:rsidR="00F95C9A" w:rsidRPr="00E170BE">
          <w:rPr>
            <w:rStyle w:val="af4"/>
            <w:noProof/>
          </w:rPr>
          <w:t>Figure 4-2: Bitcoin Option Implied Volatility Distribution on November 20, 2023 (Expiring December 29, 2023)</w:t>
        </w:r>
        <w:r w:rsidR="00F95C9A">
          <w:rPr>
            <w:noProof/>
            <w:webHidden/>
          </w:rPr>
          <w:tab/>
        </w:r>
        <w:r w:rsidR="00F95C9A">
          <w:rPr>
            <w:noProof/>
            <w:webHidden/>
          </w:rPr>
          <w:fldChar w:fldCharType="begin"/>
        </w:r>
        <w:r w:rsidR="00F95C9A">
          <w:rPr>
            <w:noProof/>
            <w:webHidden/>
          </w:rPr>
          <w:instrText xml:space="preserve"> PAGEREF _Toc195004566 \h </w:instrText>
        </w:r>
        <w:r w:rsidR="00F95C9A">
          <w:rPr>
            <w:noProof/>
            <w:webHidden/>
          </w:rPr>
        </w:r>
        <w:r w:rsidR="00F95C9A">
          <w:rPr>
            <w:noProof/>
            <w:webHidden/>
          </w:rPr>
          <w:fldChar w:fldCharType="separate"/>
        </w:r>
        <w:r w:rsidR="00E80B53">
          <w:rPr>
            <w:noProof/>
            <w:webHidden/>
          </w:rPr>
          <w:t>39</w:t>
        </w:r>
        <w:r w:rsidR="00F95C9A">
          <w:rPr>
            <w:noProof/>
            <w:webHidden/>
          </w:rPr>
          <w:fldChar w:fldCharType="end"/>
        </w:r>
      </w:hyperlink>
    </w:p>
    <w:p w14:paraId="1B5731E0" w14:textId="110FC444"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7" w:history="1">
        <w:r w:rsidR="00F95C9A" w:rsidRPr="00E170BE">
          <w:rPr>
            <w:rStyle w:val="af4"/>
            <w:noProof/>
          </w:rPr>
          <w:t>Figure 4-3: Bitcoin Option Implied Volatility Distribution on November 20, 2023 (Expiring December 29, 2023)</w:t>
        </w:r>
        <w:r w:rsidR="00F95C9A">
          <w:rPr>
            <w:noProof/>
            <w:webHidden/>
          </w:rPr>
          <w:tab/>
        </w:r>
        <w:r w:rsidR="00F95C9A">
          <w:rPr>
            <w:noProof/>
            <w:webHidden/>
          </w:rPr>
          <w:fldChar w:fldCharType="begin"/>
        </w:r>
        <w:r w:rsidR="00F95C9A">
          <w:rPr>
            <w:noProof/>
            <w:webHidden/>
          </w:rPr>
          <w:instrText xml:space="preserve"> PAGEREF _Toc195004567 \h </w:instrText>
        </w:r>
        <w:r w:rsidR="00F95C9A">
          <w:rPr>
            <w:noProof/>
            <w:webHidden/>
          </w:rPr>
        </w:r>
        <w:r w:rsidR="00F95C9A">
          <w:rPr>
            <w:noProof/>
            <w:webHidden/>
          </w:rPr>
          <w:fldChar w:fldCharType="separate"/>
        </w:r>
        <w:r w:rsidR="00E80B53">
          <w:rPr>
            <w:noProof/>
            <w:webHidden/>
          </w:rPr>
          <w:t>39</w:t>
        </w:r>
        <w:r w:rsidR="00F95C9A">
          <w:rPr>
            <w:noProof/>
            <w:webHidden/>
          </w:rPr>
          <w:fldChar w:fldCharType="end"/>
        </w:r>
      </w:hyperlink>
    </w:p>
    <w:p w14:paraId="7B211764" w14:textId="1E70E174"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8" w:history="1">
        <w:r w:rsidR="00F95C9A" w:rsidRPr="00E170BE">
          <w:rPr>
            <w:rStyle w:val="af4"/>
            <w:noProof/>
          </w:rPr>
          <w:t>Figure 4-4: Bitcoin Option Implied Volatility Fitted Curve on November 20, 2023 (Expiring December 29, 2023)</w:t>
        </w:r>
        <w:r w:rsidR="00F95C9A">
          <w:rPr>
            <w:noProof/>
            <w:webHidden/>
          </w:rPr>
          <w:tab/>
        </w:r>
        <w:r w:rsidR="00F95C9A">
          <w:rPr>
            <w:noProof/>
            <w:webHidden/>
          </w:rPr>
          <w:fldChar w:fldCharType="begin"/>
        </w:r>
        <w:r w:rsidR="00F95C9A">
          <w:rPr>
            <w:noProof/>
            <w:webHidden/>
          </w:rPr>
          <w:instrText xml:space="preserve"> PAGEREF _Toc195004568 \h </w:instrText>
        </w:r>
        <w:r w:rsidR="00F95C9A">
          <w:rPr>
            <w:noProof/>
            <w:webHidden/>
          </w:rPr>
        </w:r>
        <w:r w:rsidR="00F95C9A">
          <w:rPr>
            <w:noProof/>
            <w:webHidden/>
          </w:rPr>
          <w:fldChar w:fldCharType="separate"/>
        </w:r>
        <w:r w:rsidR="00E80B53">
          <w:rPr>
            <w:noProof/>
            <w:webHidden/>
          </w:rPr>
          <w:t>42</w:t>
        </w:r>
        <w:r w:rsidR="00F95C9A">
          <w:rPr>
            <w:noProof/>
            <w:webHidden/>
          </w:rPr>
          <w:fldChar w:fldCharType="end"/>
        </w:r>
      </w:hyperlink>
    </w:p>
    <w:p w14:paraId="3F8B604C" w14:textId="0957F8C7"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9" w:history="1">
        <w:r w:rsidR="00F95C9A" w:rsidRPr="00E170BE">
          <w:rPr>
            <w:rStyle w:val="af4"/>
            <w:noProof/>
          </w:rPr>
          <w:t>Figure 4-5: Bitcoin Option Theoretical Call Option Prices on November 20, 2023 (Expiring December 29, 2023)</w:t>
        </w:r>
        <w:r w:rsidR="00F95C9A">
          <w:rPr>
            <w:noProof/>
            <w:webHidden/>
          </w:rPr>
          <w:tab/>
        </w:r>
        <w:r w:rsidR="00F95C9A">
          <w:rPr>
            <w:noProof/>
            <w:webHidden/>
          </w:rPr>
          <w:fldChar w:fldCharType="begin"/>
        </w:r>
        <w:r w:rsidR="00F95C9A">
          <w:rPr>
            <w:noProof/>
            <w:webHidden/>
          </w:rPr>
          <w:instrText xml:space="preserve"> PAGEREF _Toc195004569 \h </w:instrText>
        </w:r>
        <w:r w:rsidR="00F95C9A">
          <w:rPr>
            <w:noProof/>
            <w:webHidden/>
          </w:rPr>
        </w:r>
        <w:r w:rsidR="00F95C9A">
          <w:rPr>
            <w:noProof/>
            <w:webHidden/>
          </w:rPr>
          <w:fldChar w:fldCharType="separate"/>
        </w:r>
        <w:r w:rsidR="00E80B53">
          <w:rPr>
            <w:noProof/>
            <w:webHidden/>
          </w:rPr>
          <w:t>42</w:t>
        </w:r>
        <w:r w:rsidR="00F95C9A">
          <w:rPr>
            <w:noProof/>
            <w:webHidden/>
          </w:rPr>
          <w:fldChar w:fldCharType="end"/>
        </w:r>
      </w:hyperlink>
    </w:p>
    <w:p w14:paraId="60FA1EF2" w14:textId="1C1F423D"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0" w:history="1">
        <w:r w:rsidR="00F95C9A" w:rsidRPr="00E170BE">
          <w:rPr>
            <w:rStyle w:val="af4"/>
            <w:noProof/>
          </w:rPr>
          <w:t>Figure 4-6: Bitcoin Option Risk-neutral Probability Density Function on November 20, 2023 (Expiring December 29, 2023)</w:t>
        </w:r>
        <w:r w:rsidR="00F95C9A">
          <w:rPr>
            <w:noProof/>
            <w:webHidden/>
          </w:rPr>
          <w:tab/>
        </w:r>
        <w:r w:rsidR="00F95C9A">
          <w:rPr>
            <w:noProof/>
            <w:webHidden/>
          </w:rPr>
          <w:fldChar w:fldCharType="begin"/>
        </w:r>
        <w:r w:rsidR="00F95C9A">
          <w:rPr>
            <w:noProof/>
            <w:webHidden/>
          </w:rPr>
          <w:instrText xml:space="preserve"> PAGEREF _Toc195004570 \h </w:instrText>
        </w:r>
        <w:r w:rsidR="00F95C9A">
          <w:rPr>
            <w:noProof/>
            <w:webHidden/>
          </w:rPr>
        </w:r>
        <w:r w:rsidR="00F95C9A">
          <w:rPr>
            <w:noProof/>
            <w:webHidden/>
          </w:rPr>
          <w:fldChar w:fldCharType="separate"/>
        </w:r>
        <w:r w:rsidR="00E80B53">
          <w:rPr>
            <w:noProof/>
            <w:webHidden/>
          </w:rPr>
          <w:t>44</w:t>
        </w:r>
        <w:r w:rsidR="00F95C9A">
          <w:rPr>
            <w:noProof/>
            <w:webHidden/>
          </w:rPr>
          <w:fldChar w:fldCharType="end"/>
        </w:r>
      </w:hyperlink>
    </w:p>
    <w:p w14:paraId="768213DC" w14:textId="16A4E77E"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1" w:history="1">
        <w:r w:rsidR="00F95C9A" w:rsidRPr="00E170BE">
          <w:rPr>
            <w:rStyle w:val="af4"/>
            <w:noProof/>
          </w:rPr>
          <w:t>Figure 4-7: Bitcoin Option Risk-neutral Probability Cumulative Distribution Function on November 20, 2023 (Expiring December 29, 2023)</w:t>
        </w:r>
        <w:r w:rsidR="00F95C9A">
          <w:rPr>
            <w:noProof/>
            <w:webHidden/>
          </w:rPr>
          <w:tab/>
        </w:r>
        <w:r w:rsidR="00F95C9A">
          <w:rPr>
            <w:noProof/>
            <w:webHidden/>
          </w:rPr>
          <w:fldChar w:fldCharType="begin"/>
        </w:r>
        <w:r w:rsidR="00F95C9A">
          <w:rPr>
            <w:noProof/>
            <w:webHidden/>
          </w:rPr>
          <w:instrText xml:space="preserve"> PAGEREF _Toc195004571 \h </w:instrText>
        </w:r>
        <w:r w:rsidR="00F95C9A">
          <w:rPr>
            <w:noProof/>
            <w:webHidden/>
          </w:rPr>
        </w:r>
        <w:r w:rsidR="00F95C9A">
          <w:rPr>
            <w:noProof/>
            <w:webHidden/>
          </w:rPr>
          <w:fldChar w:fldCharType="separate"/>
        </w:r>
        <w:r w:rsidR="00E80B53">
          <w:rPr>
            <w:noProof/>
            <w:webHidden/>
          </w:rPr>
          <w:t>45</w:t>
        </w:r>
        <w:r w:rsidR="00F95C9A">
          <w:rPr>
            <w:noProof/>
            <w:webHidden/>
          </w:rPr>
          <w:fldChar w:fldCharType="end"/>
        </w:r>
      </w:hyperlink>
    </w:p>
    <w:p w14:paraId="7740D8FA" w14:textId="06A052AE"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2" w:history="1">
        <w:r w:rsidR="00F95C9A" w:rsidRPr="00E170BE">
          <w:rPr>
            <w:rStyle w:val="af4"/>
            <w:noProof/>
          </w:rPr>
          <w:t>Figure 4-8: Bitcoin Option Empirical RND and GPD Tail Fitting on November 20, 2023 (Two Points Fitting Method)</w:t>
        </w:r>
        <w:r w:rsidR="00F95C9A">
          <w:rPr>
            <w:noProof/>
            <w:webHidden/>
          </w:rPr>
          <w:tab/>
        </w:r>
        <w:r w:rsidR="00F95C9A">
          <w:rPr>
            <w:noProof/>
            <w:webHidden/>
          </w:rPr>
          <w:fldChar w:fldCharType="begin"/>
        </w:r>
        <w:r w:rsidR="00F95C9A">
          <w:rPr>
            <w:noProof/>
            <w:webHidden/>
          </w:rPr>
          <w:instrText xml:space="preserve"> PAGEREF _Toc195004572 \h </w:instrText>
        </w:r>
        <w:r w:rsidR="00F95C9A">
          <w:rPr>
            <w:noProof/>
            <w:webHidden/>
          </w:rPr>
        </w:r>
        <w:r w:rsidR="00F95C9A">
          <w:rPr>
            <w:noProof/>
            <w:webHidden/>
          </w:rPr>
          <w:fldChar w:fldCharType="separate"/>
        </w:r>
        <w:r w:rsidR="00E80B53">
          <w:rPr>
            <w:noProof/>
            <w:webHidden/>
          </w:rPr>
          <w:t>49</w:t>
        </w:r>
        <w:r w:rsidR="00F95C9A">
          <w:rPr>
            <w:noProof/>
            <w:webHidden/>
          </w:rPr>
          <w:fldChar w:fldCharType="end"/>
        </w:r>
      </w:hyperlink>
    </w:p>
    <w:p w14:paraId="0DD0EAFB" w14:textId="7AFC9FB9"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3" w:history="1">
        <w:r w:rsidR="00F95C9A" w:rsidRPr="00E170BE">
          <w:rPr>
            <w:rStyle w:val="af4"/>
            <w:noProof/>
          </w:rPr>
          <w:t>Figure 4-9: CDF of Bitcoin Option Empirical RND on November 20, 2023 (Two Points Fitting Method)</w:t>
        </w:r>
        <w:r w:rsidR="00F95C9A">
          <w:rPr>
            <w:noProof/>
            <w:webHidden/>
          </w:rPr>
          <w:tab/>
        </w:r>
        <w:r w:rsidR="00F95C9A">
          <w:rPr>
            <w:noProof/>
            <w:webHidden/>
          </w:rPr>
          <w:fldChar w:fldCharType="begin"/>
        </w:r>
        <w:r w:rsidR="00F95C9A">
          <w:rPr>
            <w:noProof/>
            <w:webHidden/>
          </w:rPr>
          <w:instrText xml:space="preserve"> PAGEREF _Toc195004573 \h </w:instrText>
        </w:r>
        <w:r w:rsidR="00F95C9A">
          <w:rPr>
            <w:noProof/>
            <w:webHidden/>
          </w:rPr>
        </w:r>
        <w:r w:rsidR="00F95C9A">
          <w:rPr>
            <w:noProof/>
            <w:webHidden/>
          </w:rPr>
          <w:fldChar w:fldCharType="separate"/>
        </w:r>
        <w:r w:rsidR="00E80B53">
          <w:rPr>
            <w:noProof/>
            <w:webHidden/>
          </w:rPr>
          <w:t>49</w:t>
        </w:r>
        <w:r w:rsidR="00F95C9A">
          <w:rPr>
            <w:noProof/>
            <w:webHidden/>
          </w:rPr>
          <w:fldChar w:fldCharType="end"/>
        </w:r>
      </w:hyperlink>
    </w:p>
    <w:p w14:paraId="22D351EA" w14:textId="3633A43D"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4" w:history="1">
        <w:r w:rsidR="00F95C9A" w:rsidRPr="00E170BE">
          <w:rPr>
            <w:rStyle w:val="af4"/>
            <w:noProof/>
          </w:rPr>
          <w:t xml:space="preserve">Figure 4-10: Bitcoin Option Empirical RND and GPD Tail Fitting on November 20, </w:t>
        </w:r>
        <w:r w:rsidR="00F95C9A" w:rsidRPr="00E170BE">
          <w:rPr>
            <w:rStyle w:val="af4"/>
            <w:noProof/>
          </w:rPr>
          <w:lastRenderedPageBreak/>
          <w:t>2023 (Single Point Fitting Method)</w:t>
        </w:r>
        <w:r w:rsidR="00F95C9A">
          <w:rPr>
            <w:noProof/>
            <w:webHidden/>
          </w:rPr>
          <w:tab/>
        </w:r>
        <w:r w:rsidR="00F95C9A">
          <w:rPr>
            <w:noProof/>
            <w:webHidden/>
          </w:rPr>
          <w:fldChar w:fldCharType="begin"/>
        </w:r>
        <w:r w:rsidR="00F95C9A">
          <w:rPr>
            <w:noProof/>
            <w:webHidden/>
          </w:rPr>
          <w:instrText xml:space="preserve"> PAGEREF _Toc195004574 \h </w:instrText>
        </w:r>
        <w:r w:rsidR="00F95C9A">
          <w:rPr>
            <w:noProof/>
            <w:webHidden/>
          </w:rPr>
        </w:r>
        <w:r w:rsidR="00F95C9A">
          <w:rPr>
            <w:noProof/>
            <w:webHidden/>
          </w:rPr>
          <w:fldChar w:fldCharType="separate"/>
        </w:r>
        <w:r w:rsidR="00E80B53">
          <w:rPr>
            <w:noProof/>
            <w:webHidden/>
          </w:rPr>
          <w:t>52</w:t>
        </w:r>
        <w:r w:rsidR="00F95C9A">
          <w:rPr>
            <w:noProof/>
            <w:webHidden/>
          </w:rPr>
          <w:fldChar w:fldCharType="end"/>
        </w:r>
      </w:hyperlink>
    </w:p>
    <w:p w14:paraId="1FFA305D" w14:textId="3F020B52"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5" w:history="1">
        <w:r w:rsidR="00F95C9A" w:rsidRPr="00E170BE">
          <w:rPr>
            <w:rStyle w:val="af4"/>
            <w:noProof/>
          </w:rPr>
          <w:t>Figure 4-11: CDF of Bitcoin Option Empirical RND on November 20, 2023 (Single Point Fitting Method)</w:t>
        </w:r>
        <w:r w:rsidR="00F95C9A">
          <w:rPr>
            <w:noProof/>
            <w:webHidden/>
          </w:rPr>
          <w:tab/>
        </w:r>
        <w:r w:rsidR="00F95C9A">
          <w:rPr>
            <w:noProof/>
            <w:webHidden/>
          </w:rPr>
          <w:fldChar w:fldCharType="begin"/>
        </w:r>
        <w:r w:rsidR="00F95C9A">
          <w:rPr>
            <w:noProof/>
            <w:webHidden/>
          </w:rPr>
          <w:instrText xml:space="preserve"> PAGEREF _Toc195004575 \h </w:instrText>
        </w:r>
        <w:r w:rsidR="00F95C9A">
          <w:rPr>
            <w:noProof/>
            <w:webHidden/>
          </w:rPr>
        </w:r>
        <w:r w:rsidR="00F95C9A">
          <w:rPr>
            <w:noProof/>
            <w:webHidden/>
          </w:rPr>
          <w:fldChar w:fldCharType="separate"/>
        </w:r>
        <w:r w:rsidR="00E80B53">
          <w:rPr>
            <w:noProof/>
            <w:webHidden/>
          </w:rPr>
          <w:t>52</w:t>
        </w:r>
        <w:r w:rsidR="00F95C9A">
          <w:rPr>
            <w:noProof/>
            <w:webHidden/>
          </w:rPr>
          <w:fldChar w:fldCharType="end"/>
        </w:r>
      </w:hyperlink>
    </w:p>
    <w:p w14:paraId="5C520183" w14:textId="5E210CEF" w:rsidR="00F95C9A" w:rsidRDefault="00994233" w:rsidP="001F5A8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5-" </w:instrText>
      </w:r>
      <w:r>
        <w:fldChar w:fldCharType="separate"/>
      </w:r>
      <w:hyperlink w:anchor="_Toc195004576" w:history="1">
        <w:r w:rsidR="00F95C9A" w:rsidRPr="005D2B44">
          <w:rPr>
            <w:rStyle w:val="af4"/>
            <w:noProof/>
          </w:rPr>
          <w:t>Figure 5-1: Comparison of Bitcoin Option GPD Tail Fitting on July 10, 2022 (Left: Our proposed method; Right: Birru &amp; Figlewski (2012))</w:t>
        </w:r>
        <w:r w:rsidR="00F95C9A">
          <w:rPr>
            <w:noProof/>
            <w:webHidden/>
          </w:rPr>
          <w:tab/>
        </w:r>
        <w:r w:rsidR="00F95C9A">
          <w:rPr>
            <w:noProof/>
            <w:webHidden/>
          </w:rPr>
          <w:fldChar w:fldCharType="begin"/>
        </w:r>
        <w:r w:rsidR="00F95C9A">
          <w:rPr>
            <w:noProof/>
            <w:webHidden/>
          </w:rPr>
          <w:instrText xml:space="preserve"> PAGEREF _Toc195004576 \h </w:instrText>
        </w:r>
        <w:r w:rsidR="00F95C9A">
          <w:rPr>
            <w:noProof/>
            <w:webHidden/>
          </w:rPr>
        </w:r>
        <w:r w:rsidR="00F95C9A">
          <w:rPr>
            <w:noProof/>
            <w:webHidden/>
          </w:rPr>
          <w:fldChar w:fldCharType="separate"/>
        </w:r>
        <w:r w:rsidR="00E80B53">
          <w:rPr>
            <w:noProof/>
            <w:webHidden/>
          </w:rPr>
          <w:t>64</w:t>
        </w:r>
        <w:r w:rsidR="00F95C9A">
          <w:rPr>
            <w:noProof/>
            <w:webHidden/>
          </w:rPr>
          <w:fldChar w:fldCharType="end"/>
        </w:r>
      </w:hyperlink>
    </w:p>
    <w:p w14:paraId="5110DCA0" w14:textId="7A81CF86"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7" w:history="1">
        <w:r w:rsidR="00F95C9A" w:rsidRPr="005D2B44">
          <w:rPr>
            <w:rStyle w:val="af4"/>
            <w:noProof/>
          </w:rPr>
          <w:t>Figure 5-2: Comparison of Bitcoin Option GPD Tail Fitting on September 27, 2023 (Left: Our proposed method; Right: Birru &amp; Figlewski (2012))</w:t>
        </w:r>
        <w:r w:rsidR="00F95C9A">
          <w:rPr>
            <w:noProof/>
            <w:webHidden/>
          </w:rPr>
          <w:tab/>
        </w:r>
        <w:r w:rsidR="00F95C9A">
          <w:rPr>
            <w:noProof/>
            <w:webHidden/>
          </w:rPr>
          <w:fldChar w:fldCharType="begin"/>
        </w:r>
        <w:r w:rsidR="00F95C9A">
          <w:rPr>
            <w:noProof/>
            <w:webHidden/>
          </w:rPr>
          <w:instrText xml:space="preserve"> PAGEREF _Toc195004577 \h </w:instrText>
        </w:r>
        <w:r w:rsidR="00F95C9A">
          <w:rPr>
            <w:noProof/>
            <w:webHidden/>
          </w:rPr>
        </w:r>
        <w:r w:rsidR="00F95C9A">
          <w:rPr>
            <w:noProof/>
            <w:webHidden/>
          </w:rPr>
          <w:fldChar w:fldCharType="separate"/>
        </w:r>
        <w:r w:rsidR="00E80B53">
          <w:rPr>
            <w:noProof/>
            <w:webHidden/>
          </w:rPr>
          <w:t>64</w:t>
        </w:r>
        <w:r w:rsidR="00F95C9A">
          <w:rPr>
            <w:noProof/>
            <w:webHidden/>
          </w:rPr>
          <w:fldChar w:fldCharType="end"/>
        </w:r>
      </w:hyperlink>
    </w:p>
    <w:p w14:paraId="5C663BFF" w14:textId="63AD0A43" w:rsidR="00994233" w:rsidRDefault="00994233" w:rsidP="00994233">
      <w:pPr>
        <w:pStyle w:val="af5"/>
        <w:tabs>
          <w:tab w:val="right" w:leader="dot" w:pos="8494"/>
        </w:tabs>
        <w:spacing w:before="180" w:after="180"/>
        <w:ind w:left="480" w:hanging="480"/>
      </w:pPr>
      <w:r>
        <w:fldChar w:fldCharType="end"/>
      </w:r>
    </w:p>
    <w:p w14:paraId="4B6AE6C1" w14:textId="28F19C20" w:rsidR="00FF4476" w:rsidRDefault="006B6654" w:rsidP="00994233">
      <w:pPr>
        <w:pStyle w:val="af5"/>
        <w:tabs>
          <w:tab w:val="right" w:leader="dot" w:pos="8494"/>
        </w:tabs>
        <w:spacing w:before="180" w:after="180"/>
        <w:ind w:left="480" w:hanging="480"/>
        <w:rPr>
          <w:noProof/>
        </w:rPr>
      </w:pPr>
      <w:r>
        <w:br w:type="page"/>
      </w:r>
    </w:p>
    <w:p w14:paraId="6E8C0EB5" w14:textId="2EDFBFF0" w:rsidR="00FF4476" w:rsidRDefault="00961678" w:rsidP="005568D9">
      <w:pPr>
        <w:pStyle w:val="1"/>
        <w:spacing w:before="180" w:after="180"/>
      </w:pPr>
      <w:bookmarkStart w:id="11" w:name="_Toc195004923"/>
      <w:r>
        <w:rPr>
          <w:rFonts w:hint="eastAsia"/>
        </w:rPr>
        <w:lastRenderedPageBreak/>
        <w:t>List of Tables</w:t>
      </w:r>
      <w:bookmarkEnd w:id="11"/>
    </w:p>
    <w:p w14:paraId="071578B8" w14:textId="56F7AEB1" w:rsidR="00F95C9A"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Table 5-" </w:instrText>
      </w:r>
      <w:r>
        <w:fldChar w:fldCharType="separate"/>
      </w:r>
      <w:hyperlink w:anchor="_Toc195004578" w:history="1">
        <w:r w:rsidR="00F95C9A" w:rsidRPr="0014598E">
          <w:rPr>
            <w:rStyle w:val="af4"/>
            <w:noProof/>
          </w:rPr>
          <w:t>Table 5-1: Comparison of Computational Efficiency for Bitcoin Option GPD Tail Fitting (Left: Our proposed method; Right: Birru &amp; Figlewski (2012))</w:t>
        </w:r>
        <w:r w:rsidR="00F95C9A">
          <w:rPr>
            <w:noProof/>
            <w:webHidden/>
          </w:rPr>
          <w:tab/>
        </w:r>
        <w:r w:rsidR="00F95C9A">
          <w:rPr>
            <w:noProof/>
            <w:webHidden/>
          </w:rPr>
          <w:fldChar w:fldCharType="begin"/>
        </w:r>
        <w:r w:rsidR="00F95C9A">
          <w:rPr>
            <w:noProof/>
            <w:webHidden/>
          </w:rPr>
          <w:instrText xml:space="preserve"> PAGEREF _Toc195004578 \h </w:instrText>
        </w:r>
        <w:r w:rsidR="00F95C9A">
          <w:rPr>
            <w:noProof/>
            <w:webHidden/>
          </w:rPr>
        </w:r>
        <w:r w:rsidR="00F95C9A">
          <w:rPr>
            <w:noProof/>
            <w:webHidden/>
          </w:rPr>
          <w:fldChar w:fldCharType="separate"/>
        </w:r>
        <w:r w:rsidR="00E80B53">
          <w:rPr>
            <w:noProof/>
            <w:webHidden/>
          </w:rPr>
          <w:t>67</w:t>
        </w:r>
        <w:r w:rsidR="00F95C9A">
          <w:rPr>
            <w:noProof/>
            <w:webHidden/>
          </w:rPr>
          <w:fldChar w:fldCharType="end"/>
        </w:r>
      </w:hyperlink>
    </w:p>
    <w:p w14:paraId="5DC4F16D" w14:textId="46F80FF7"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9" w:history="1">
        <w:r w:rsidR="00F95C9A" w:rsidRPr="0014598E">
          <w:rPr>
            <w:rStyle w:val="af4"/>
            <w:noProof/>
          </w:rPr>
          <w:t>Table 5-2: Descriptive Statistics of RND Moments and Bitcoin Returns for Products with 1 Day to Expiration (Our proposed method)</w:t>
        </w:r>
        <w:r w:rsidR="00F95C9A">
          <w:rPr>
            <w:noProof/>
            <w:webHidden/>
          </w:rPr>
          <w:tab/>
        </w:r>
        <w:r w:rsidR="00F95C9A">
          <w:rPr>
            <w:noProof/>
            <w:webHidden/>
          </w:rPr>
          <w:fldChar w:fldCharType="begin"/>
        </w:r>
        <w:r w:rsidR="00F95C9A">
          <w:rPr>
            <w:noProof/>
            <w:webHidden/>
          </w:rPr>
          <w:instrText xml:space="preserve"> PAGEREF _Toc195004579 \h </w:instrText>
        </w:r>
        <w:r w:rsidR="00F95C9A">
          <w:rPr>
            <w:noProof/>
            <w:webHidden/>
          </w:rPr>
        </w:r>
        <w:r w:rsidR="00F95C9A">
          <w:rPr>
            <w:noProof/>
            <w:webHidden/>
          </w:rPr>
          <w:fldChar w:fldCharType="separate"/>
        </w:r>
        <w:r w:rsidR="00E80B53">
          <w:rPr>
            <w:noProof/>
            <w:webHidden/>
          </w:rPr>
          <w:t>68</w:t>
        </w:r>
        <w:r w:rsidR="00F95C9A">
          <w:rPr>
            <w:noProof/>
            <w:webHidden/>
          </w:rPr>
          <w:fldChar w:fldCharType="end"/>
        </w:r>
      </w:hyperlink>
    </w:p>
    <w:p w14:paraId="676EC07B" w14:textId="6FFBC1AC"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0" w:history="1">
        <w:r w:rsidR="00F95C9A" w:rsidRPr="0014598E">
          <w:rPr>
            <w:rStyle w:val="af4"/>
            <w:noProof/>
          </w:rPr>
          <w:t>Table 5-3: Univariate Regression Analysis Results for Products with 1 Day to Expiration (Our proposed method)</w:t>
        </w:r>
        <w:r w:rsidR="00F95C9A">
          <w:rPr>
            <w:noProof/>
            <w:webHidden/>
          </w:rPr>
          <w:tab/>
        </w:r>
        <w:r w:rsidR="00F95C9A">
          <w:rPr>
            <w:noProof/>
            <w:webHidden/>
          </w:rPr>
          <w:fldChar w:fldCharType="begin"/>
        </w:r>
        <w:r w:rsidR="00F95C9A">
          <w:rPr>
            <w:noProof/>
            <w:webHidden/>
          </w:rPr>
          <w:instrText xml:space="preserve"> PAGEREF _Toc195004580 \h </w:instrText>
        </w:r>
        <w:r w:rsidR="00F95C9A">
          <w:rPr>
            <w:noProof/>
            <w:webHidden/>
          </w:rPr>
        </w:r>
        <w:r w:rsidR="00F95C9A">
          <w:rPr>
            <w:noProof/>
            <w:webHidden/>
          </w:rPr>
          <w:fldChar w:fldCharType="separate"/>
        </w:r>
        <w:r w:rsidR="00E80B53">
          <w:rPr>
            <w:noProof/>
            <w:webHidden/>
          </w:rPr>
          <w:t>70</w:t>
        </w:r>
        <w:r w:rsidR="00F95C9A">
          <w:rPr>
            <w:noProof/>
            <w:webHidden/>
          </w:rPr>
          <w:fldChar w:fldCharType="end"/>
        </w:r>
      </w:hyperlink>
    </w:p>
    <w:p w14:paraId="1EDB1F61" w14:textId="03866027"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1" w:history="1">
        <w:r w:rsidR="00F95C9A" w:rsidRPr="0014598E">
          <w:rPr>
            <w:rStyle w:val="af4"/>
            <w:noProof/>
          </w:rPr>
          <w:t>Table 5-4: Bivariate Regression Analysis Results for Products with 1 Day to Expiration (Our proposed method)</w:t>
        </w:r>
        <w:r w:rsidR="00F95C9A">
          <w:rPr>
            <w:noProof/>
            <w:webHidden/>
          </w:rPr>
          <w:tab/>
        </w:r>
        <w:r w:rsidR="00F95C9A">
          <w:rPr>
            <w:noProof/>
            <w:webHidden/>
          </w:rPr>
          <w:fldChar w:fldCharType="begin"/>
        </w:r>
        <w:r w:rsidR="00F95C9A">
          <w:rPr>
            <w:noProof/>
            <w:webHidden/>
          </w:rPr>
          <w:instrText xml:space="preserve"> PAGEREF _Toc195004581 \h </w:instrText>
        </w:r>
        <w:r w:rsidR="00F95C9A">
          <w:rPr>
            <w:noProof/>
            <w:webHidden/>
          </w:rPr>
        </w:r>
        <w:r w:rsidR="00F95C9A">
          <w:rPr>
            <w:noProof/>
            <w:webHidden/>
          </w:rPr>
          <w:fldChar w:fldCharType="separate"/>
        </w:r>
        <w:r w:rsidR="00E80B53">
          <w:rPr>
            <w:noProof/>
            <w:webHidden/>
          </w:rPr>
          <w:t>71</w:t>
        </w:r>
        <w:r w:rsidR="00F95C9A">
          <w:rPr>
            <w:noProof/>
            <w:webHidden/>
          </w:rPr>
          <w:fldChar w:fldCharType="end"/>
        </w:r>
      </w:hyperlink>
    </w:p>
    <w:p w14:paraId="574F86E8" w14:textId="4B5B454F"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2" w:history="1">
        <w:r w:rsidR="00F95C9A" w:rsidRPr="0014598E">
          <w:rPr>
            <w:rStyle w:val="af4"/>
            <w:noProof/>
          </w:rPr>
          <w:t>Table 5-5: Regression Analysis Results for Products with 1 Day to Expiration (Our proposed method)</w:t>
        </w:r>
        <w:r w:rsidR="00F95C9A">
          <w:rPr>
            <w:noProof/>
            <w:webHidden/>
          </w:rPr>
          <w:tab/>
        </w:r>
        <w:r w:rsidR="00F95C9A">
          <w:rPr>
            <w:noProof/>
            <w:webHidden/>
          </w:rPr>
          <w:fldChar w:fldCharType="begin"/>
        </w:r>
        <w:r w:rsidR="00F95C9A">
          <w:rPr>
            <w:noProof/>
            <w:webHidden/>
          </w:rPr>
          <w:instrText xml:space="preserve"> PAGEREF _Toc195004582 \h </w:instrText>
        </w:r>
        <w:r w:rsidR="00F95C9A">
          <w:rPr>
            <w:noProof/>
            <w:webHidden/>
          </w:rPr>
        </w:r>
        <w:r w:rsidR="00F95C9A">
          <w:rPr>
            <w:noProof/>
            <w:webHidden/>
          </w:rPr>
          <w:fldChar w:fldCharType="separate"/>
        </w:r>
        <w:r w:rsidR="00E80B53">
          <w:rPr>
            <w:noProof/>
            <w:webHidden/>
          </w:rPr>
          <w:t>71</w:t>
        </w:r>
        <w:r w:rsidR="00F95C9A">
          <w:rPr>
            <w:noProof/>
            <w:webHidden/>
          </w:rPr>
          <w:fldChar w:fldCharType="end"/>
        </w:r>
      </w:hyperlink>
    </w:p>
    <w:p w14:paraId="20F754BD" w14:textId="282F1623"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3" w:history="1">
        <w:r w:rsidR="00F95C9A" w:rsidRPr="0014598E">
          <w:rPr>
            <w:rStyle w:val="af4"/>
            <w:noProof/>
          </w:rPr>
          <w:t>Table 5-6: Descriptive Statistics of RND Moments and Bitcoin Returns for Products with 1 Day to Expiration (Birru &amp; Figlewski (2012))</w:t>
        </w:r>
        <w:r w:rsidR="00F95C9A">
          <w:rPr>
            <w:noProof/>
            <w:webHidden/>
          </w:rPr>
          <w:tab/>
        </w:r>
        <w:r w:rsidR="00F95C9A">
          <w:rPr>
            <w:noProof/>
            <w:webHidden/>
          </w:rPr>
          <w:fldChar w:fldCharType="begin"/>
        </w:r>
        <w:r w:rsidR="00F95C9A">
          <w:rPr>
            <w:noProof/>
            <w:webHidden/>
          </w:rPr>
          <w:instrText xml:space="preserve"> PAGEREF _Toc195004583 \h </w:instrText>
        </w:r>
        <w:r w:rsidR="00F95C9A">
          <w:rPr>
            <w:noProof/>
            <w:webHidden/>
          </w:rPr>
        </w:r>
        <w:r w:rsidR="00F95C9A">
          <w:rPr>
            <w:noProof/>
            <w:webHidden/>
          </w:rPr>
          <w:fldChar w:fldCharType="separate"/>
        </w:r>
        <w:r w:rsidR="00E80B53">
          <w:rPr>
            <w:noProof/>
            <w:webHidden/>
          </w:rPr>
          <w:t>72</w:t>
        </w:r>
        <w:r w:rsidR="00F95C9A">
          <w:rPr>
            <w:noProof/>
            <w:webHidden/>
          </w:rPr>
          <w:fldChar w:fldCharType="end"/>
        </w:r>
      </w:hyperlink>
    </w:p>
    <w:p w14:paraId="4B7AA410" w14:textId="59BA7FEC"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4" w:history="1">
        <w:r w:rsidR="00F95C9A" w:rsidRPr="0014598E">
          <w:rPr>
            <w:rStyle w:val="af4"/>
            <w:noProof/>
          </w:rPr>
          <w:t>Table 5-7: Univariate Regression Analysis Results for Products with 1 Day to Expiration (Birru &amp; Figlewski (2012))</w:t>
        </w:r>
        <w:r w:rsidR="00F95C9A">
          <w:rPr>
            <w:noProof/>
            <w:webHidden/>
          </w:rPr>
          <w:tab/>
        </w:r>
        <w:r w:rsidR="00F95C9A">
          <w:rPr>
            <w:noProof/>
            <w:webHidden/>
          </w:rPr>
          <w:fldChar w:fldCharType="begin"/>
        </w:r>
        <w:r w:rsidR="00F95C9A">
          <w:rPr>
            <w:noProof/>
            <w:webHidden/>
          </w:rPr>
          <w:instrText xml:space="preserve"> PAGEREF _Toc195004584 \h </w:instrText>
        </w:r>
        <w:r w:rsidR="00F95C9A">
          <w:rPr>
            <w:noProof/>
            <w:webHidden/>
          </w:rPr>
        </w:r>
        <w:r w:rsidR="00F95C9A">
          <w:rPr>
            <w:noProof/>
            <w:webHidden/>
          </w:rPr>
          <w:fldChar w:fldCharType="separate"/>
        </w:r>
        <w:r w:rsidR="00E80B53">
          <w:rPr>
            <w:noProof/>
            <w:webHidden/>
          </w:rPr>
          <w:t>73</w:t>
        </w:r>
        <w:r w:rsidR="00F95C9A">
          <w:rPr>
            <w:noProof/>
            <w:webHidden/>
          </w:rPr>
          <w:fldChar w:fldCharType="end"/>
        </w:r>
      </w:hyperlink>
    </w:p>
    <w:p w14:paraId="3AF4C5A4" w14:textId="09129ECB"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5" w:history="1">
        <w:r w:rsidR="00F95C9A" w:rsidRPr="0014598E">
          <w:rPr>
            <w:rStyle w:val="af4"/>
            <w:noProof/>
          </w:rPr>
          <w:t>Table 5-8: Bivariate Regression Analysis Results for Products with 1 Day to Expiration (Birru &amp; Figlewski (2012))</w:t>
        </w:r>
        <w:r w:rsidR="00F95C9A">
          <w:rPr>
            <w:noProof/>
            <w:webHidden/>
          </w:rPr>
          <w:tab/>
        </w:r>
        <w:r w:rsidR="00F95C9A">
          <w:rPr>
            <w:noProof/>
            <w:webHidden/>
          </w:rPr>
          <w:fldChar w:fldCharType="begin"/>
        </w:r>
        <w:r w:rsidR="00F95C9A">
          <w:rPr>
            <w:noProof/>
            <w:webHidden/>
          </w:rPr>
          <w:instrText xml:space="preserve"> PAGEREF _Toc195004585 \h </w:instrText>
        </w:r>
        <w:r w:rsidR="00F95C9A">
          <w:rPr>
            <w:noProof/>
            <w:webHidden/>
          </w:rPr>
        </w:r>
        <w:r w:rsidR="00F95C9A">
          <w:rPr>
            <w:noProof/>
            <w:webHidden/>
          </w:rPr>
          <w:fldChar w:fldCharType="separate"/>
        </w:r>
        <w:r w:rsidR="00E80B53">
          <w:rPr>
            <w:noProof/>
            <w:webHidden/>
          </w:rPr>
          <w:t>74</w:t>
        </w:r>
        <w:r w:rsidR="00F95C9A">
          <w:rPr>
            <w:noProof/>
            <w:webHidden/>
          </w:rPr>
          <w:fldChar w:fldCharType="end"/>
        </w:r>
      </w:hyperlink>
    </w:p>
    <w:p w14:paraId="5B4EF786" w14:textId="1F5E9BBD"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6" w:history="1">
        <w:r w:rsidR="00F95C9A" w:rsidRPr="0014598E">
          <w:rPr>
            <w:rStyle w:val="af4"/>
            <w:noProof/>
          </w:rPr>
          <w:t>Table 5-9: Regression Analysis Results for Products with 1 Day to Expiration (Birru &amp; Figlewski (2012))</w:t>
        </w:r>
        <w:r w:rsidR="00F95C9A">
          <w:rPr>
            <w:noProof/>
            <w:webHidden/>
          </w:rPr>
          <w:tab/>
        </w:r>
        <w:r w:rsidR="00F95C9A">
          <w:rPr>
            <w:noProof/>
            <w:webHidden/>
          </w:rPr>
          <w:fldChar w:fldCharType="begin"/>
        </w:r>
        <w:r w:rsidR="00F95C9A">
          <w:rPr>
            <w:noProof/>
            <w:webHidden/>
          </w:rPr>
          <w:instrText xml:space="preserve"> PAGEREF _Toc195004586 \h </w:instrText>
        </w:r>
        <w:r w:rsidR="00F95C9A">
          <w:rPr>
            <w:noProof/>
            <w:webHidden/>
          </w:rPr>
        </w:r>
        <w:r w:rsidR="00F95C9A">
          <w:rPr>
            <w:noProof/>
            <w:webHidden/>
          </w:rPr>
          <w:fldChar w:fldCharType="separate"/>
        </w:r>
        <w:r w:rsidR="00E80B53">
          <w:rPr>
            <w:noProof/>
            <w:webHidden/>
          </w:rPr>
          <w:t>74</w:t>
        </w:r>
        <w:r w:rsidR="00F95C9A">
          <w:rPr>
            <w:noProof/>
            <w:webHidden/>
          </w:rPr>
          <w:fldChar w:fldCharType="end"/>
        </w:r>
      </w:hyperlink>
    </w:p>
    <w:p w14:paraId="7F7AAC70" w14:textId="2E129735"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7" w:history="1">
        <w:r w:rsidR="00F95C9A" w:rsidRPr="0014598E">
          <w:rPr>
            <w:rStyle w:val="af4"/>
            <w:noProof/>
          </w:rPr>
          <w:t>Table 5-10: Comparison of Regression Analysis Results for Products with 1 Day to Expiration (Left: Our proposed method; Right: Birru &amp; Figlewski (2012))</w:t>
        </w:r>
        <w:r w:rsidR="00F95C9A">
          <w:rPr>
            <w:noProof/>
            <w:webHidden/>
          </w:rPr>
          <w:tab/>
        </w:r>
        <w:r w:rsidR="00F95C9A">
          <w:rPr>
            <w:noProof/>
            <w:webHidden/>
          </w:rPr>
          <w:fldChar w:fldCharType="begin"/>
        </w:r>
        <w:r w:rsidR="00F95C9A">
          <w:rPr>
            <w:noProof/>
            <w:webHidden/>
          </w:rPr>
          <w:instrText xml:space="preserve"> PAGEREF _Toc195004587 \h </w:instrText>
        </w:r>
        <w:r w:rsidR="00F95C9A">
          <w:rPr>
            <w:noProof/>
            <w:webHidden/>
          </w:rPr>
        </w:r>
        <w:r w:rsidR="00F95C9A">
          <w:rPr>
            <w:noProof/>
            <w:webHidden/>
          </w:rPr>
          <w:fldChar w:fldCharType="separate"/>
        </w:r>
        <w:r w:rsidR="00E80B53">
          <w:rPr>
            <w:noProof/>
            <w:webHidden/>
          </w:rPr>
          <w:t>76</w:t>
        </w:r>
        <w:r w:rsidR="00F95C9A">
          <w:rPr>
            <w:noProof/>
            <w:webHidden/>
          </w:rPr>
          <w:fldChar w:fldCharType="end"/>
        </w:r>
      </w:hyperlink>
    </w:p>
    <w:p w14:paraId="20363FF2" w14:textId="15CE242A"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8" w:history="1">
        <w:r w:rsidR="00F95C9A" w:rsidRPr="0014598E">
          <w:rPr>
            <w:rStyle w:val="af4"/>
            <w:noProof/>
          </w:rPr>
          <w:t>Table 5-11: Descriptive Statistics of RND Moments and Bitcoin Returns for Products with 7 Days to Expiration (Our proposed method)</w:t>
        </w:r>
        <w:r w:rsidR="00F95C9A">
          <w:rPr>
            <w:noProof/>
            <w:webHidden/>
          </w:rPr>
          <w:tab/>
        </w:r>
        <w:r w:rsidR="00F95C9A">
          <w:rPr>
            <w:noProof/>
            <w:webHidden/>
          </w:rPr>
          <w:fldChar w:fldCharType="begin"/>
        </w:r>
        <w:r w:rsidR="00F95C9A">
          <w:rPr>
            <w:noProof/>
            <w:webHidden/>
          </w:rPr>
          <w:instrText xml:space="preserve"> PAGEREF _Toc195004588 \h </w:instrText>
        </w:r>
        <w:r w:rsidR="00F95C9A">
          <w:rPr>
            <w:noProof/>
            <w:webHidden/>
          </w:rPr>
        </w:r>
        <w:r w:rsidR="00F95C9A">
          <w:rPr>
            <w:noProof/>
            <w:webHidden/>
          </w:rPr>
          <w:fldChar w:fldCharType="separate"/>
        </w:r>
        <w:r w:rsidR="00E80B53">
          <w:rPr>
            <w:noProof/>
            <w:webHidden/>
          </w:rPr>
          <w:t>77</w:t>
        </w:r>
        <w:r w:rsidR="00F95C9A">
          <w:rPr>
            <w:noProof/>
            <w:webHidden/>
          </w:rPr>
          <w:fldChar w:fldCharType="end"/>
        </w:r>
      </w:hyperlink>
    </w:p>
    <w:p w14:paraId="5C3FF91C" w14:textId="6CD5B79D"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9" w:history="1">
        <w:r w:rsidR="00F95C9A" w:rsidRPr="0014598E">
          <w:rPr>
            <w:rStyle w:val="af4"/>
            <w:noProof/>
          </w:rPr>
          <w:t>Table 5-12: Univariate Regression Analysis Results for Products with 7 Days to Expiration (Our proposed method)</w:t>
        </w:r>
        <w:r w:rsidR="00F95C9A">
          <w:rPr>
            <w:noProof/>
            <w:webHidden/>
          </w:rPr>
          <w:tab/>
        </w:r>
        <w:r w:rsidR="00F95C9A">
          <w:rPr>
            <w:noProof/>
            <w:webHidden/>
          </w:rPr>
          <w:fldChar w:fldCharType="begin"/>
        </w:r>
        <w:r w:rsidR="00F95C9A">
          <w:rPr>
            <w:noProof/>
            <w:webHidden/>
          </w:rPr>
          <w:instrText xml:space="preserve"> PAGEREF _Toc195004589 \h </w:instrText>
        </w:r>
        <w:r w:rsidR="00F95C9A">
          <w:rPr>
            <w:noProof/>
            <w:webHidden/>
          </w:rPr>
        </w:r>
        <w:r w:rsidR="00F95C9A">
          <w:rPr>
            <w:noProof/>
            <w:webHidden/>
          </w:rPr>
          <w:fldChar w:fldCharType="separate"/>
        </w:r>
        <w:r w:rsidR="00E80B53">
          <w:rPr>
            <w:noProof/>
            <w:webHidden/>
          </w:rPr>
          <w:t>78</w:t>
        </w:r>
        <w:r w:rsidR="00F95C9A">
          <w:rPr>
            <w:noProof/>
            <w:webHidden/>
          </w:rPr>
          <w:fldChar w:fldCharType="end"/>
        </w:r>
      </w:hyperlink>
    </w:p>
    <w:p w14:paraId="1D448AFB" w14:textId="283890BD"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0" w:history="1">
        <w:r w:rsidR="00F95C9A" w:rsidRPr="0014598E">
          <w:rPr>
            <w:rStyle w:val="af4"/>
            <w:noProof/>
          </w:rPr>
          <w:t>Table 5-13: RND Regression Analysis Results for Options with 7 Days to Expiration (Our proposed method)</w:t>
        </w:r>
        <w:r w:rsidR="00F95C9A">
          <w:rPr>
            <w:noProof/>
            <w:webHidden/>
          </w:rPr>
          <w:tab/>
        </w:r>
        <w:r w:rsidR="00F95C9A">
          <w:rPr>
            <w:noProof/>
            <w:webHidden/>
          </w:rPr>
          <w:fldChar w:fldCharType="begin"/>
        </w:r>
        <w:r w:rsidR="00F95C9A">
          <w:rPr>
            <w:noProof/>
            <w:webHidden/>
          </w:rPr>
          <w:instrText xml:space="preserve"> PAGEREF _Toc195004590 \h </w:instrText>
        </w:r>
        <w:r w:rsidR="00F95C9A">
          <w:rPr>
            <w:noProof/>
            <w:webHidden/>
          </w:rPr>
        </w:r>
        <w:r w:rsidR="00F95C9A">
          <w:rPr>
            <w:noProof/>
            <w:webHidden/>
          </w:rPr>
          <w:fldChar w:fldCharType="separate"/>
        </w:r>
        <w:r w:rsidR="00E80B53">
          <w:rPr>
            <w:noProof/>
            <w:webHidden/>
          </w:rPr>
          <w:t>79</w:t>
        </w:r>
        <w:r w:rsidR="00F95C9A">
          <w:rPr>
            <w:noProof/>
            <w:webHidden/>
          </w:rPr>
          <w:fldChar w:fldCharType="end"/>
        </w:r>
      </w:hyperlink>
    </w:p>
    <w:p w14:paraId="6994708F" w14:textId="5AD7BD5F"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1" w:history="1">
        <w:r w:rsidR="00F95C9A" w:rsidRPr="0014598E">
          <w:rPr>
            <w:rStyle w:val="af4"/>
            <w:noProof/>
          </w:rPr>
          <w:t>Table 5-14: Descriptive Statistics of RND Characteristics and Bitcoin Returns for Options with 7 Days to Expiration (Birru &amp; Figlewski (2012))</w:t>
        </w:r>
        <w:r w:rsidR="00F95C9A">
          <w:rPr>
            <w:noProof/>
            <w:webHidden/>
          </w:rPr>
          <w:tab/>
        </w:r>
        <w:r w:rsidR="00F95C9A">
          <w:rPr>
            <w:noProof/>
            <w:webHidden/>
          </w:rPr>
          <w:fldChar w:fldCharType="begin"/>
        </w:r>
        <w:r w:rsidR="00F95C9A">
          <w:rPr>
            <w:noProof/>
            <w:webHidden/>
          </w:rPr>
          <w:instrText xml:space="preserve"> PAGEREF _Toc195004591 \h </w:instrText>
        </w:r>
        <w:r w:rsidR="00F95C9A">
          <w:rPr>
            <w:noProof/>
            <w:webHidden/>
          </w:rPr>
        </w:r>
        <w:r w:rsidR="00F95C9A">
          <w:rPr>
            <w:noProof/>
            <w:webHidden/>
          </w:rPr>
          <w:fldChar w:fldCharType="separate"/>
        </w:r>
        <w:r w:rsidR="00E80B53">
          <w:rPr>
            <w:noProof/>
            <w:webHidden/>
          </w:rPr>
          <w:t>80</w:t>
        </w:r>
        <w:r w:rsidR="00F95C9A">
          <w:rPr>
            <w:noProof/>
            <w:webHidden/>
          </w:rPr>
          <w:fldChar w:fldCharType="end"/>
        </w:r>
      </w:hyperlink>
    </w:p>
    <w:p w14:paraId="7EAF12AF" w14:textId="17B6FF23"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2" w:history="1">
        <w:r w:rsidR="00F95C9A" w:rsidRPr="0014598E">
          <w:rPr>
            <w:rStyle w:val="af4"/>
            <w:noProof/>
          </w:rPr>
          <w:t xml:space="preserve">Table 5-15: Univariate Regression Analysis Results for Options with 7 Days to </w:t>
        </w:r>
        <w:r w:rsidR="00F95C9A" w:rsidRPr="0014598E">
          <w:rPr>
            <w:rStyle w:val="af4"/>
            <w:noProof/>
          </w:rPr>
          <w:lastRenderedPageBreak/>
          <w:t>Expiration (Our proposed method)</w:t>
        </w:r>
        <w:r w:rsidR="00F95C9A">
          <w:rPr>
            <w:noProof/>
            <w:webHidden/>
          </w:rPr>
          <w:tab/>
        </w:r>
        <w:r w:rsidR="00F95C9A">
          <w:rPr>
            <w:noProof/>
            <w:webHidden/>
          </w:rPr>
          <w:fldChar w:fldCharType="begin"/>
        </w:r>
        <w:r w:rsidR="00F95C9A">
          <w:rPr>
            <w:noProof/>
            <w:webHidden/>
          </w:rPr>
          <w:instrText xml:space="preserve"> PAGEREF _Toc195004592 \h </w:instrText>
        </w:r>
        <w:r w:rsidR="00F95C9A">
          <w:rPr>
            <w:noProof/>
            <w:webHidden/>
          </w:rPr>
        </w:r>
        <w:r w:rsidR="00F95C9A">
          <w:rPr>
            <w:noProof/>
            <w:webHidden/>
          </w:rPr>
          <w:fldChar w:fldCharType="separate"/>
        </w:r>
        <w:r w:rsidR="00E80B53">
          <w:rPr>
            <w:noProof/>
            <w:webHidden/>
          </w:rPr>
          <w:t>80</w:t>
        </w:r>
        <w:r w:rsidR="00F95C9A">
          <w:rPr>
            <w:noProof/>
            <w:webHidden/>
          </w:rPr>
          <w:fldChar w:fldCharType="end"/>
        </w:r>
      </w:hyperlink>
    </w:p>
    <w:p w14:paraId="1D6CC3A1" w14:textId="138D74F3"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3" w:history="1">
        <w:r w:rsidR="00F95C9A" w:rsidRPr="0014598E">
          <w:rPr>
            <w:rStyle w:val="af4"/>
            <w:noProof/>
          </w:rPr>
          <w:t>Table 5-16: RND Regression Analysis Results for Options with 7 Days to Expiration (Birru &amp; Figlewski (2012))</w:t>
        </w:r>
        <w:r w:rsidR="00F95C9A">
          <w:rPr>
            <w:noProof/>
            <w:webHidden/>
          </w:rPr>
          <w:tab/>
        </w:r>
        <w:r w:rsidR="00F95C9A">
          <w:rPr>
            <w:noProof/>
            <w:webHidden/>
          </w:rPr>
          <w:fldChar w:fldCharType="begin"/>
        </w:r>
        <w:r w:rsidR="00F95C9A">
          <w:rPr>
            <w:noProof/>
            <w:webHidden/>
          </w:rPr>
          <w:instrText xml:space="preserve"> PAGEREF _Toc195004593 \h </w:instrText>
        </w:r>
        <w:r w:rsidR="00F95C9A">
          <w:rPr>
            <w:noProof/>
            <w:webHidden/>
          </w:rPr>
        </w:r>
        <w:r w:rsidR="00F95C9A">
          <w:rPr>
            <w:noProof/>
            <w:webHidden/>
          </w:rPr>
          <w:fldChar w:fldCharType="separate"/>
        </w:r>
        <w:r w:rsidR="00E80B53">
          <w:rPr>
            <w:noProof/>
            <w:webHidden/>
          </w:rPr>
          <w:t>81</w:t>
        </w:r>
        <w:r w:rsidR="00F95C9A">
          <w:rPr>
            <w:noProof/>
            <w:webHidden/>
          </w:rPr>
          <w:fldChar w:fldCharType="end"/>
        </w:r>
      </w:hyperlink>
    </w:p>
    <w:p w14:paraId="7099BB4C" w14:textId="1EFA0D23"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4" w:history="1">
        <w:r w:rsidR="00F95C9A" w:rsidRPr="0014598E">
          <w:rPr>
            <w:rStyle w:val="af4"/>
            <w:noProof/>
          </w:rPr>
          <w:t>Table 5-17: Comparison of RND Regression Analysis Results for Options with 7 Days to Expiration (Left: Our proposed method; Right: Birru &amp; Figlewski (2012))</w:t>
        </w:r>
        <w:r w:rsidR="00F95C9A">
          <w:rPr>
            <w:noProof/>
            <w:webHidden/>
          </w:rPr>
          <w:tab/>
        </w:r>
        <w:r w:rsidR="00F95C9A">
          <w:rPr>
            <w:noProof/>
            <w:webHidden/>
          </w:rPr>
          <w:fldChar w:fldCharType="begin"/>
        </w:r>
        <w:r w:rsidR="00F95C9A">
          <w:rPr>
            <w:noProof/>
            <w:webHidden/>
          </w:rPr>
          <w:instrText xml:space="preserve"> PAGEREF _Toc195004594 \h </w:instrText>
        </w:r>
        <w:r w:rsidR="00F95C9A">
          <w:rPr>
            <w:noProof/>
            <w:webHidden/>
          </w:rPr>
        </w:r>
        <w:r w:rsidR="00F95C9A">
          <w:rPr>
            <w:noProof/>
            <w:webHidden/>
          </w:rPr>
          <w:fldChar w:fldCharType="separate"/>
        </w:r>
        <w:r w:rsidR="00E80B53">
          <w:rPr>
            <w:noProof/>
            <w:webHidden/>
          </w:rPr>
          <w:t>83</w:t>
        </w:r>
        <w:r w:rsidR="00F95C9A">
          <w:rPr>
            <w:noProof/>
            <w:webHidden/>
          </w:rPr>
          <w:fldChar w:fldCharType="end"/>
        </w:r>
      </w:hyperlink>
    </w:p>
    <w:p w14:paraId="56B6D7AF" w14:textId="3BD6E3F2" w:rsidR="00F95C9A" w:rsidRDefault="00226922" w:rsidP="001F5A8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rsidR="00051D65">
        <w:fldChar w:fldCharType="begin"/>
      </w:r>
      <w:r w:rsidR="00051D65">
        <w:instrText xml:space="preserve"> TOC \h \z \c "Appendix Table" </w:instrText>
      </w:r>
      <w:r w:rsidR="00051D65">
        <w:fldChar w:fldCharType="separate"/>
      </w:r>
      <w:hyperlink w:anchor="_Toc195004595" w:history="1">
        <w:r w:rsidR="00F95C9A" w:rsidRPr="008C0D28">
          <w:rPr>
            <w:rStyle w:val="af4"/>
            <w:noProof/>
          </w:rPr>
          <w:t>Appendix Table 1: Three-Variable Regression Analysis Results for Products with 1 Day to Expiration (Our proposed method)</w:t>
        </w:r>
        <w:r w:rsidR="00F95C9A">
          <w:rPr>
            <w:noProof/>
            <w:webHidden/>
          </w:rPr>
          <w:tab/>
        </w:r>
        <w:r w:rsidR="00F95C9A">
          <w:rPr>
            <w:noProof/>
            <w:webHidden/>
          </w:rPr>
          <w:fldChar w:fldCharType="begin"/>
        </w:r>
        <w:r w:rsidR="00F95C9A">
          <w:rPr>
            <w:noProof/>
            <w:webHidden/>
          </w:rPr>
          <w:instrText xml:space="preserve"> PAGEREF _Toc195004595 \h </w:instrText>
        </w:r>
        <w:r w:rsidR="00F95C9A">
          <w:rPr>
            <w:noProof/>
            <w:webHidden/>
          </w:rPr>
        </w:r>
        <w:r w:rsidR="00F95C9A">
          <w:rPr>
            <w:noProof/>
            <w:webHidden/>
          </w:rPr>
          <w:fldChar w:fldCharType="separate"/>
        </w:r>
        <w:r w:rsidR="00E80B53">
          <w:rPr>
            <w:noProof/>
            <w:webHidden/>
          </w:rPr>
          <w:t>89</w:t>
        </w:r>
        <w:r w:rsidR="00F95C9A">
          <w:rPr>
            <w:noProof/>
            <w:webHidden/>
          </w:rPr>
          <w:fldChar w:fldCharType="end"/>
        </w:r>
      </w:hyperlink>
    </w:p>
    <w:p w14:paraId="3F7D2C51" w14:textId="45F1B286"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6" w:history="1">
        <w:r w:rsidR="00F95C9A" w:rsidRPr="008C0D28">
          <w:rPr>
            <w:rStyle w:val="af4"/>
            <w:noProof/>
          </w:rPr>
          <w:t>Appendix Table 2: Four-Variable Regression Analysis Results for Products with 1 Day to Expiration (Our proposed method)</w:t>
        </w:r>
        <w:r w:rsidR="00F95C9A">
          <w:rPr>
            <w:noProof/>
            <w:webHidden/>
          </w:rPr>
          <w:tab/>
        </w:r>
        <w:r w:rsidR="00F95C9A">
          <w:rPr>
            <w:noProof/>
            <w:webHidden/>
          </w:rPr>
          <w:fldChar w:fldCharType="begin"/>
        </w:r>
        <w:r w:rsidR="00F95C9A">
          <w:rPr>
            <w:noProof/>
            <w:webHidden/>
          </w:rPr>
          <w:instrText xml:space="preserve"> PAGEREF _Toc195004596 \h </w:instrText>
        </w:r>
        <w:r w:rsidR="00F95C9A">
          <w:rPr>
            <w:noProof/>
            <w:webHidden/>
          </w:rPr>
        </w:r>
        <w:r w:rsidR="00F95C9A">
          <w:rPr>
            <w:noProof/>
            <w:webHidden/>
          </w:rPr>
          <w:fldChar w:fldCharType="separate"/>
        </w:r>
        <w:r w:rsidR="00E80B53">
          <w:rPr>
            <w:noProof/>
            <w:webHidden/>
          </w:rPr>
          <w:t>89</w:t>
        </w:r>
        <w:r w:rsidR="00F95C9A">
          <w:rPr>
            <w:noProof/>
            <w:webHidden/>
          </w:rPr>
          <w:fldChar w:fldCharType="end"/>
        </w:r>
      </w:hyperlink>
    </w:p>
    <w:p w14:paraId="4019EDCD" w14:textId="0465E34D"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7" w:history="1">
        <w:r w:rsidR="00F95C9A" w:rsidRPr="008C0D28">
          <w:rPr>
            <w:rStyle w:val="af4"/>
            <w:noProof/>
          </w:rPr>
          <w:t>Appendix Table 3: Four-Variable Regression Analysis Results Based on the Three-Variable Model (Daily Return Our proposed method)</w:t>
        </w:r>
        <w:r w:rsidR="00F95C9A">
          <w:rPr>
            <w:noProof/>
            <w:webHidden/>
          </w:rPr>
          <w:tab/>
        </w:r>
        <w:r w:rsidR="00F95C9A">
          <w:rPr>
            <w:noProof/>
            <w:webHidden/>
          </w:rPr>
          <w:fldChar w:fldCharType="begin"/>
        </w:r>
        <w:r w:rsidR="00F95C9A">
          <w:rPr>
            <w:noProof/>
            <w:webHidden/>
          </w:rPr>
          <w:instrText xml:space="preserve"> PAGEREF _Toc195004597 \h </w:instrText>
        </w:r>
        <w:r w:rsidR="00F95C9A">
          <w:rPr>
            <w:noProof/>
            <w:webHidden/>
          </w:rPr>
        </w:r>
        <w:r w:rsidR="00F95C9A">
          <w:rPr>
            <w:noProof/>
            <w:webHidden/>
          </w:rPr>
          <w:fldChar w:fldCharType="separate"/>
        </w:r>
        <w:r w:rsidR="00E80B53">
          <w:rPr>
            <w:noProof/>
            <w:webHidden/>
          </w:rPr>
          <w:t>90</w:t>
        </w:r>
        <w:r w:rsidR="00F95C9A">
          <w:rPr>
            <w:noProof/>
            <w:webHidden/>
          </w:rPr>
          <w:fldChar w:fldCharType="end"/>
        </w:r>
      </w:hyperlink>
    </w:p>
    <w:p w14:paraId="3DC4AB2A" w14:textId="146B3EA5"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8" w:history="1">
        <w:r w:rsidR="00F95C9A" w:rsidRPr="008C0D28">
          <w:rPr>
            <w:rStyle w:val="af4"/>
            <w:noProof/>
          </w:rPr>
          <w:t>Appendix Table 4: Three-Variable Regression Analysis Results for Products with 1 Day to Expiration (Birru &amp; Figlewski (2012))</w:t>
        </w:r>
        <w:r w:rsidR="00F95C9A">
          <w:rPr>
            <w:noProof/>
            <w:webHidden/>
          </w:rPr>
          <w:tab/>
        </w:r>
        <w:r w:rsidR="00F95C9A">
          <w:rPr>
            <w:noProof/>
            <w:webHidden/>
          </w:rPr>
          <w:fldChar w:fldCharType="begin"/>
        </w:r>
        <w:r w:rsidR="00F95C9A">
          <w:rPr>
            <w:noProof/>
            <w:webHidden/>
          </w:rPr>
          <w:instrText xml:space="preserve"> PAGEREF _Toc195004598 \h </w:instrText>
        </w:r>
        <w:r w:rsidR="00F95C9A">
          <w:rPr>
            <w:noProof/>
            <w:webHidden/>
          </w:rPr>
        </w:r>
        <w:r w:rsidR="00F95C9A">
          <w:rPr>
            <w:noProof/>
            <w:webHidden/>
          </w:rPr>
          <w:fldChar w:fldCharType="separate"/>
        </w:r>
        <w:r w:rsidR="00E80B53">
          <w:rPr>
            <w:noProof/>
            <w:webHidden/>
          </w:rPr>
          <w:t>90</w:t>
        </w:r>
        <w:r w:rsidR="00F95C9A">
          <w:rPr>
            <w:noProof/>
            <w:webHidden/>
          </w:rPr>
          <w:fldChar w:fldCharType="end"/>
        </w:r>
      </w:hyperlink>
    </w:p>
    <w:p w14:paraId="3CE72DFE" w14:textId="7C8CA529"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9" w:history="1">
        <w:r w:rsidR="00F95C9A" w:rsidRPr="008C0D28">
          <w:rPr>
            <w:rStyle w:val="af4"/>
            <w:noProof/>
          </w:rPr>
          <w:t>Appendix Table 5: Four-Variable Regression Analysis Results for Products with 1 Day to Expiration (Birru &amp; Figlewski (2012))</w:t>
        </w:r>
        <w:r w:rsidR="00F95C9A">
          <w:rPr>
            <w:noProof/>
            <w:webHidden/>
          </w:rPr>
          <w:tab/>
        </w:r>
        <w:r w:rsidR="00F95C9A">
          <w:rPr>
            <w:noProof/>
            <w:webHidden/>
          </w:rPr>
          <w:fldChar w:fldCharType="begin"/>
        </w:r>
        <w:r w:rsidR="00F95C9A">
          <w:rPr>
            <w:noProof/>
            <w:webHidden/>
          </w:rPr>
          <w:instrText xml:space="preserve"> PAGEREF _Toc195004599 \h </w:instrText>
        </w:r>
        <w:r w:rsidR="00F95C9A">
          <w:rPr>
            <w:noProof/>
            <w:webHidden/>
          </w:rPr>
        </w:r>
        <w:r w:rsidR="00F95C9A">
          <w:rPr>
            <w:noProof/>
            <w:webHidden/>
          </w:rPr>
          <w:fldChar w:fldCharType="separate"/>
        </w:r>
        <w:r w:rsidR="00E80B53">
          <w:rPr>
            <w:noProof/>
            <w:webHidden/>
          </w:rPr>
          <w:t>91</w:t>
        </w:r>
        <w:r w:rsidR="00F95C9A">
          <w:rPr>
            <w:noProof/>
            <w:webHidden/>
          </w:rPr>
          <w:fldChar w:fldCharType="end"/>
        </w:r>
      </w:hyperlink>
    </w:p>
    <w:p w14:paraId="0BDC4AE9" w14:textId="03C18ED5"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0" w:history="1">
        <w:r w:rsidR="00F95C9A" w:rsidRPr="008C0D28">
          <w:rPr>
            <w:rStyle w:val="af4"/>
            <w:noProof/>
          </w:rPr>
          <w:t>Appendix Table 6: Two-Variable Regression Analysis Results for Products with 7 Days to Expiration (Our proposed method)</w:t>
        </w:r>
        <w:r w:rsidR="00F95C9A">
          <w:rPr>
            <w:noProof/>
            <w:webHidden/>
          </w:rPr>
          <w:tab/>
        </w:r>
        <w:r w:rsidR="00F95C9A">
          <w:rPr>
            <w:noProof/>
            <w:webHidden/>
          </w:rPr>
          <w:fldChar w:fldCharType="begin"/>
        </w:r>
        <w:r w:rsidR="00F95C9A">
          <w:rPr>
            <w:noProof/>
            <w:webHidden/>
          </w:rPr>
          <w:instrText xml:space="preserve"> PAGEREF _Toc195004600 \h </w:instrText>
        </w:r>
        <w:r w:rsidR="00F95C9A">
          <w:rPr>
            <w:noProof/>
            <w:webHidden/>
          </w:rPr>
        </w:r>
        <w:r w:rsidR="00F95C9A">
          <w:rPr>
            <w:noProof/>
            <w:webHidden/>
          </w:rPr>
          <w:fldChar w:fldCharType="separate"/>
        </w:r>
        <w:r w:rsidR="00E80B53">
          <w:rPr>
            <w:noProof/>
            <w:webHidden/>
          </w:rPr>
          <w:t>91</w:t>
        </w:r>
        <w:r w:rsidR="00F95C9A">
          <w:rPr>
            <w:noProof/>
            <w:webHidden/>
          </w:rPr>
          <w:fldChar w:fldCharType="end"/>
        </w:r>
      </w:hyperlink>
    </w:p>
    <w:p w14:paraId="1D3273C2" w14:textId="659F9BFA"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1" w:history="1">
        <w:r w:rsidR="00F95C9A" w:rsidRPr="008C0D28">
          <w:rPr>
            <w:rStyle w:val="af4"/>
            <w:noProof/>
          </w:rPr>
          <w:t>Appendix Table 7: Three-Variable Regression Analysis Results for Products with 7 Days to Expiration (Our proposed method)</w:t>
        </w:r>
        <w:r w:rsidR="00F95C9A">
          <w:rPr>
            <w:noProof/>
            <w:webHidden/>
          </w:rPr>
          <w:tab/>
        </w:r>
        <w:r w:rsidR="00F95C9A">
          <w:rPr>
            <w:noProof/>
            <w:webHidden/>
          </w:rPr>
          <w:fldChar w:fldCharType="begin"/>
        </w:r>
        <w:r w:rsidR="00F95C9A">
          <w:rPr>
            <w:noProof/>
            <w:webHidden/>
          </w:rPr>
          <w:instrText xml:space="preserve"> PAGEREF _Toc195004601 \h </w:instrText>
        </w:r>
        <w:r w:rsidR="00F95C9A">
          <w:rPr>
            <w:noProof/>
            <w:webHidden/>
          </w:rPr>
        </w:r>
        <w:r w:rsidR="00F95C9A">
          <w:rPr>
            <w:noProof/>
            <w:webHidden/>
          </w:rPr>
          <w:fldChar w:fldCharType="separate"/>
        </w:r>
        <w:r w:rsidR="00E80B53">
          <w:rPr>
            <w:noProof/>
            <w:webHidden/>
          </w:rPr>
          <w:t>92</w:t>
        </w:r>
        <w:r w:rsidR="00F95C9A">
          <w:rPr>
            <w:noProof/>
            <w:webHidden/>
          </w:rPr>
          <w:fldChar w:fldCharType="end"/>
        </w:r>
      </w:hyperlink>
    </w:p>
    <w:p w14:paraId="338FAC46" w14:textId="3CBE9D85"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2" w:history="1">
        <w:r w:rsidR="00F95C9A" w:rsidRPr="008C0D28">
          <w:rPr>
            <w:rStyle w:val="af4"/>
            <w:noProof/>
          </w:rPr>
          <w:t>Appendix Table 8: Four-Variable Regression Analysis Results for Products with 7 Days to Expiration (Our proposed method)</w:t>
        </w:r>
        <w:r w:rsidR="00F95C9A">
          <w:rPr>
            <w:noProof/>
            <w:webHidden/>
          </w:rPr>
          <w:tab/>
        </w:r>
        <w:r w:rsidR="00F95C9A">
          <w:rPr>
            <w:noProof/>
            <w:webHidden/>
          </w:rPr>
          <w:fldChar w:fldCharType="begin"/>
        </w:r>
        <w:r w:rsidR="00F95C9A">
          <w:rPr>
            <w:noProof/>
            <w:webHidden/>
          </w:rPr>
          <w:instrText xml:space="preserve"> PAGEREF _Toc195004602 \h </w:instrText>
        </w:r>
        <w:r w:rsidR="00F95C9A">
          <w:rPr>
            <w:noProof/>
            <w:webHidden/>
          </w:rPr>
        </w:r>
        <w:r w:rsidR="00F95C9A">
          <w:rPr>
            <w:noProof/>
            <w:webHidden/>
          </w:rPr>
          <w:fldChar w:fldCharType="separate"/>
        </w:r>
        <w:r w:rsidR="00E80B53">
          <w:rPr>
            <w:noProof/>
            <w:webHidden/>
          </w:rPr>
          <w:t>92</w:t>
        </w:r>
        <w:r w:rsidR="00F95C9A">
          <w:rPr>
            <w:noProof/>
            <w:webHidden/>
          </w:rPr>
          <w:fldChar w:fldCharType="end"/>
        </w:r>
      </w:hyperlink>
    </w:p>
    <w:p w14:paraId="29D0C842" w14:textId="6035749C"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3" w:history="1">
        <w:r w:rsidR="00F95C9A" w:rsidRPr="008C0D28">
          <w:rPr>
            <w:rStyle w:val="af4"/>
            <w:noProof/>
          </w:rPr>
          <w:t>Appendix Table 9: Two-Variable Regression Analysis Results for Products with 7 Days to Expiration (Birru &amp; Figlewski (2012))</w:t>
        </w:r>
        <w:r w:rsidR="00F95C9A">
          <w:rPr>
            <w:noProof/>
            <w:webHidden/>
          </w:rPr>
          <w:tab/>
        </w:r>
        <w:r w:rsidR="00F95C9A">
          <w:rPr>
            <w:noProof/>
            <w:webHidden/>
          </w:rPr>
          <w:fldChar w:fldCharType="begin"/>
        </w:r>
        <w:r w:rsidR="00F95C9A">
          <w:rPr>
            <w:noProof/>
            <w:webHidden/>
          </w:rPr>
          <w:instrText xml:space="preserve"> PAGEREF _Toc195004603 \h </w:instrText>
        </w:r>
        <w:r w:rsidR="00F95C9A">
          <w:rPr>
            <w:noProof/>
            <w:webHidden/>
          </w:rPr>
        </w:r>
        <w:r w:rsidR="00F95C9A">
          <w:rPr>
            <w:noProof/>
            <w:webHidden/>
          </w:rPr>
          <w:fldChar w:fldCharType="separate"/>
        </w:r>
        <w:r w:rsidR="00E80B53">
          <w:rPr>
            <w:noProof/>
            <w:webHidden/>
          </w:rPr>
          <w:t>93</w:t>
        </w:r>
        <w:r w:rsidR="00F95C9A">
          <w:rPr>
            <w:noProof/>
            <w:webHidden/>
          </w:rPr>
          <w:fldChar w:fldCharType="end"/>
        </w:r>
      </w:hyperlink>
    </w:p>
    <w:p w14:paraId="499F42C0" w14:textId="66FFBC8D"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4" w:history="1">
        <w:r w:rsidR="00F95C9A" w:rsidRPr="008C0D28">
          <w:rPr>
            <w:rStyle w:val="af4"/>
            <w:noProof/>
          </w:rPr>
          <w:t>Appendix Table 10: Three-Variable Regression Analysis Results for Products with 7 Days to Expiration (Birru &amp; Figlewski (2012))</w:t>
        </w:r>
        <w:r w:rsidR="00F95C9A">
          <w:rPr>
            <w:noProof/>
            <w:webHidden/>
          </w:rPr>
          <w:tab/>
        </w:r>
        <w:r w:rsidR="00F95C9A">
          <w:rPr>
            <w:noProof/>
            <w:webHidden/>
          </w:rPr>
          <w:fldChar w:fldCharType="begin"/>
        </w:r>
        <w:r w:rsidR="00F95C9A">
          <w:rPr>
            <w:noProof/>
            <w:webHidden/>
          </w:rPr>
          <w:instrText xml:space="preserve"> PAGEREF _Toc195004604 \h </w:instrText>
        </w:r>
        <w:r w:rsidR="00F95C9A">
          <w:rPr>
            <w:noProof/>
            <w:webHidden/>
          </w:rPr>
        </w:r>
        <w:r w:rsidR="00F95C9A">
          <w:rPr>
            <w:noProof/>
            <w:webHidden/>
          </w:rPr>
          <w:fldChar w:fldCharType="separate"/>
        </w:r>
        <w:r w:rsidR="00E80B53">
          <w:rPr>
            <w:noProof/>
            <w:webHidden/>
          </w:rPr>
          <w:t>93</w:t>
        </w:r>
        <w:r w:rsidR="00F95C9A">
          <w:rPr>
            <w:noProof/>
            <w:webHidden/>
          </w:rPr>
          <w:fldChar w:fldCharType="end"/>
        </w:r>
      </w:hyperlink>
    </w:p>
    <w:p w14:paraId="7DD0911E" w14:textId="730EF92C" w:rsidR="00F95C9A" w:rsidRDefault="00BA630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5" w:history="1">
        <w:r w:rsidR="00F95C9A" w:rsidRPr="008C0D28">
          <w:rPr>
            <w:rStyle w:val="af4"/>
            <w:noProof/>
          </w:rPr>
          <w:t>Appendix Table 11: Four-Variable Regression Analysis Results for Products with 7 Days to Expiration (Birru &amp; Figlewski (2012))</w:t>
        </w:r>
        <w:r w:rsidR="00F95C9A">
          <w:rPr>
            <w:noProof/>
            <w:webHidden/>
          </w:rPr>
          <w:tab/>
        </w:r>
        <w:r w:rsidR="00F95C9A">
          <w:rPr>
            <w:noProof/>
            <w:webHidden/>
          </w:rPr>
          <w:fldChar w:fldCharType="begin"/>
        </w:r>
        <w:r w:rsidR="00F95C9A">
          <w:rPr>
            <w:noProof/>
            <w:webHidden/>
          </w:rPr>
          <w:instrText xml:space="preserve"> PAGEREF _Toc195004605 \h </w:instrText>
        </w:r>
        <w:r w:rsidR="00F95C9A">
          <w:rPr>
            <w:noProof/>
            <w:webHidden/>
          </w:rPr>
        </w:r>
        <w:r w:rsidR="00F95C9A">
          <w:rPr>
            <w:noProof/>
            <w:webHidden/>
          </w:rPr>
          <w:fldChar w:fldCharType="separate"/>
        </w:r>
        <w:r w:rsidR="00E80B53">
          <w:rPr>
            <w:noProof/>
            <w:webHidden/>
          </w:rPr>
          <w:t>94</w:t>
        </w:r>
        <w:r w:rsidR="00F95C9A">
          <w:rPr>
            <w:noProof/>
            <w:webHidden/>
          </w:rPr>
          <w:fldChar w:fldCharType="end"/>
        </w:r>
      </w:hyperlink>
    </w:p>
    <w:p w14:paraId="6AED9524" w14:textId="711DA6F8" w:rsidR="00051D65" w:rsidRDefault="00051D65" w:rsidP="00051D65">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Default="00961678" w:rsidP="00404225">
      <w:pPr>
        <w:pStyle w:val="1"/>
        <w:spacing w:before="180" w:after="180"/>
      </w:pPr>
      <w:bookmarkStart w:id="12" w:name="_Toc195004924"/>
      <w:r>
        <w:rPr>
          <w:rFonts w:hint="eastAsia"/>
        </w:rPr>
        <w:lastRenderedPageBreak/>
        <w:t>1.</w:t>
      </w:r>
      <w:r w:rsidR="00E9228A">
        <w:rPr>
          <w:rFonts w:hint="eastAsia"/>
        </w:rPr>
        <w:t xml:space="preserve"> Introduction</w:t>
      </w:r>
      <w:bookmarkEnd w:id="12"/>
    </w:p>
    <w:p w14:paraId="0E8BE25E" w14:textId="65B7CB89" w:rsidR="002B172E" w:rsidRDefault="00F940B9" w:rsidP="00D1562F">
      <w:pPr>
        <w:pStyle w:val="2"/>
      </w:pPr>
      <w:bookmarkStart w:id="13" w:name="_Toc190531565"/>
      <w:bookmarkStart w:id="14" w:name="_Toc190982010"/>
      <w:bookmarkStart w:id="15" w:name="_Toc195004925"/>
      <w:r>
        <w:rPr>
          <w:rFonts w:hint="eastAsia"/>
        </w:rPr>
        <w:t>1.1</w:t>
      </w:r>
      <w:bookmarkEnd w:id="13"/>
      <w:bookmarkEnd w:id="14"/>
      <w:r w:rsidR="00E9228A">
        <w:rPr>
          <w:rFonts w:hint="eastAsia"/>
        </w:rPr>
        <w:t xml:space="preserve"> Research Background and Motivation</w:t>
      </w:r>
      <w:bookmarkEnd w:id="15"/>
    </w:p>
    <w:p w14:paraId="48C3092D" w14:textId="1EBA18CD" w:rsidR="00D1562F" w:rsidRPr="004C3E55" w:rsidRDefault="00C36807" w:rsidP="00D1562F">
      <w:pPr>
        <w:spacing w:before="180" w:after="180"/>
        <w:ind w:firstLine="480"/>
      </w:pPr>
      <w:r w:rsidRPr="004C3E55">
        <w:t>Ri</w:t>
      </w:r>
      <w:r w:rsidR="00D1562F" w:rsidRPr="004C3E55">
        <w:t xml:space="preserve">sk assessment </w:t>
      </w:r>
      <w:r w:rsidRPr="004C3E55">
        <w:t xml:space="preserve">has </w:t>
      </w:r>
      <w:r w:rsidR="00D1562F" w:rsidRPr="004C3E55">
        <w:t>remain</w:t>
      </w:r>
      <w:r w:rsidRPr="004C3E55">
        <w:t>ed</w:t>
      </w:r>
      <w:r w:rsidR="00D1562F" w:rsidRPr="004C3E55">
        <w:t xml:space="preserve"> a core focus in </w:t>
      </w:r>
      <w:r w:rsidRPr="004C3E55">
        <w:t xml:space="preserve">the </w:t>
      </w:r>
      <w:r w:rsidR="00D1562F" w:rsidRPr="004C3E55">
        <w:t xml:space="preserve">financial </w:t>
      </w:r>
      <w:r w:rsidRPr="004C3E55">
        <w:t>industry</w:t>
      </w:r>
      <w:r w:rsidR="00D1562F" w:rsidRPr="004C3E55">
        <w:t xml:space="preserve">. </w:t>
      </w:r>
      <w:r w:rsidRPr="004C3E55">
        <w:t>In particular, w</w:t>
      </w:r>
      <w:r w:rsidR="00D1562F" w:rsidRPr="004C3E55">
        <w:t xml:space="preserve">ith the rapid expansion of the cryptocurrency ecosystem, Bitcoin has witnessed explosive growth in its derivatives market </w:t>
      </w:r>
      <w:r w:rsidR="00D1562F" w:rsidRPr="004C3E55">
        <w:fldChar w:fldCharType="begin"/>
      </w:r>
      <w:r w:rsidR="00D1562F" w:rsidRPr="004C3E55">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4C3E55">
        <w:fldChar w:fldCharType="separate"/>
      </w:r>
      <w:r w:rsidR="00D1562F" w:rsidRPr="004C3E55">
        <w:t>(Akyildirim et al., 2020)</w:t>
      </w:r>
      <w:r w:rsidR="00D1562F" w:rsidRPr="004C3E55">
        <w:fldChar w:fldCharType="end"/>
      </w:r>
      <w:r w:rsidR="00D1562F" w:rsidRPr="004C3E55">
        <w:t xml:space="preserve">. According to The Block </w:t>
      </w:r>
      <w:r w:rsidR="00D1562F" w:rsidRPr="004C3E55">
        <w:fldChar w:fldCharType="begin"/>
      </w:r>
      <w:r w:rsidR="00D1562F" w:rsidRPr="004C3E55">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4C3E55">
        <w:fldChar w:fldCharType="separate"/>
      </w:r>
      <w:r w:rsidR="00D1562F" w:rsidRPr="004C3E55">
        <w:rPr>
          <w:kern w:val="0"/>
        </w:rPr>
        <w:t>(</w:t>
      </w:r>
      <w:r w:rsidR="00D1562F" w:rsidRPr="004C3E55">
        <w:rPr>
          <w:i/>
          <w:iCs/>
          <w:kern w:val="0"/>
        </w:rPr>
        <w:t>The Block</w:t>
      </w:r>
      <w:r w:rsidR="00D1562F" w:rsidRPr="004C3E55">
        <w:rPr>
          <w:kern w:val="0"/>
        </w:rPr>
        <w:t>, 2025)</w:t>
      </w:r>
      <w:r w:rsidR="00D1562F" w:rsidRPr="004C3E55">
        <w:fldChar w:fldCharType="end"/>
      </w:r>
      <w:r w:rsidR="00D1562F" w:rsidRPr="004C3E55">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4C3E55">
        <w:rPr>
          <w:rFonts w:hint="eastAsia"/>
        </w:rPr>
        <w:t xml:space="preserve"> </w:t>
      </w:r>
      <w:r w:rsidR="00D1562F" w:rsidRPr="004C3E55">
        <w:fldChar w:fldCharType="begin"/>
      </w:r>
      <w:r w:rsidR="00D1562F" w:rsidRPr="004C3E55">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4C3E55">
        <w:fldChar w:fldCharType="separate"/>
      </w:r>
      <w:r w:rsidR="00D1562F" w:rsidRPr="004C3E55">
        <w:t>(Zulfiqar &amp; Gulzar, 2021)</w:t>
      </w:r>
      <w:r w:rsidR="00D1562F" w:rsidRPr="004C3E55">
        <w:fldChar w:fldCharType="end"/>
      </w:r>
      <w:r w:rsidR="00D1562F" w:rsidRPr="004C3E55">
        <w:t>.</w:t>
      </w:r>
    </w:p>
    <w:p w14:paraId="6A210B33" w14:textId="095B2002" w:rsidR="00D1562F" w:rsidRPr="004C3E55" w:rsidRDefault="00D1562F" w:rsidP="00D1562F">
      <w:pPr>
        <w:spacing w:before="180" w:after="180"/>
        <w:ind w:firstLine="480"/>
      </w:pPr>
      <w:r w:rsidRPr="004C3E55">
        <w:t xml:space="preserve">Cryptocurrency markets differ significantly from traditional financial markets </w:t>
      </w:r>
      <w:r w:rsidR="00C36807" w:rsidRPr="004C3E55">
        <w:t xml:space="preserve">in several aspects such as </w:t>
      </w:r>
      <w:r w:rsidRPr="004C3E55">
        <w:t>24/7 trading, extreme volatility, decentralized structure, and unique investor</w:t>
      </w:r>
      <w:r w:rsidR="00C36807" w:rsidRPr="004C3E55">
        <w:t>s’</w:t>
      </w:r>
      <w:r w:rsidRPr="004C3E55">
        <w:t xml:space="preserve"> composition. Bitcoin's historical annualized volatility frequently exceeds 100%, substantially higher than the 15-20% volatility of traditional stock indices</w:t>
      </w:r>
      <w:r w:rsidRPr="004C3E55">
        <w:rPr>
          <w:rFonts w:hint="eastAsia"/>
        </w:rPr>
        <w:t xml:space="preserve"> </w:t>
      </w:r>
      <w:r w:rsidRPr="004C3E55">
        <w:fldChar w:fldCharType="begin"/>
      </w:r>
      <w:r w:rsidRPr="004C3E55">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4C3E55">
        <w:fldChar w:fldCharType="separate"/>
      </w:r>
      <w:r w:rsidRPr="004C3E55">
        <w:t>(Liu &amp; Tsyvinski, 2021)</w:t>
      </w:r>
      <w:r w:rsidRPr="004C3E55">
        <w:fldChar w:fldCharType="end"/>
      </w:r>
      <w:r w:rsidRPr="004C3E55">
        <w:t xml:space="preserve">. This extreme volatility makes risk management crucial while </w:t>
      </w:r>
      <w:r w:rsidRPr="009E282D">
        <w:rPr>
          <w:strike/>
        </w:rPr>
        <w:t>presenting</w:t>
      </w:r>
      <w:r w:rsidR="009E282D">
        <w:rPr>
          <w:rFonts w:hint="eastAsia"/>
        </w:rPr>
        <w:t xml:space="preserve"> </w:t>
      </w:r>
      <w:r w:rsidR="009E282D" w:rsidRPr="009E282D">
        <w:rPr>
          <w:highlight w:val="yellow"/>
        </w:rPr>
        <w:t>exhibiting specific</w:t>
      </w:r>
      <w:r w:rsidR="009E282D">
        <w:t xml:space="preserve"> </w:t>
      </w:r>
      <w:r w:rsidRPr="009E282D">
        <w:rPr>
          <w:strike/>
        </w:rPr>
        <w:t>unique</w:t>
      </w:r>
      <w:r w:rsidRPr="004C3E55">
        <w:t xml:space="preserve"> challenges for interpreting option price information.</w:t>
      </w:r>
    </w:p>
    <w:p w14:paraId="25D8E35D" w14:textId="64AB522A" w:rsidR="00FC0916" w:rsidRPr="004C3E55" w:rsidRDefault="00E9228A" w:rsidP="00FC0916">
      <w:pPr>
        <w:spacing w:before="180" w:after="180"/>
        <w:ind w:firstLine="480"/>
      </w:pPr>
      <w:r w:rsidRPr="004C3E55">
        <w:t>As a derivative financial instrument, options contain rich market information in their prices. Call options grant holders the right to purchase the underlying asset at a predetermined price at a specific future time</w:t>
      </w:r>
      <w:r w:rsidR="00656EA4" w:rsidRPr="004C3E55">
        <w:t xml:space="preserve"> while </w:t>
      </w:r>
      <w:r w:rsidRPr="004C3E55">
        <w:t xml:space="preserve">put options </w:t>
      </w:r>
      <w:r w:rsidR="00656EA4" w:rsidRPr="004C3E55">
        <w:t>gives</w:t>
      </w:r>
      <w:r w:rsidRPr="004C3E55">
        <w:t xml:space="preserve"> holders the right to sell. </w:t>
      </w:r>
      <w:r w:rsidR="00FC0916" w:rsidRPr="004C3E55">
        <w:t>Their non-linear payoff structure reflects market expectations of future trends and volatility risk assessments</w:t>
      </w:r>
      <w:r w:rsidR="00FC0916" w:rsidRPr="004C3E55">
        <w:rPr>
          <w:rFonts w:hint="eastAsia"/>
        </w:rPr>
        <w:t xml:space="preserve"> </w:t>
      </w:r>
      <w:r w:rsidR="00FC0916" w:rsidRPr="004C3E55">
        <w:fldChar w:fldCharType="begin"/>
      </w:r>
      <w:r w:rsidR="00FC0916" w:rsidRPr="004C3E55">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4C3E55">
        <w:fldChar w:fldCharType="separate"/>
      </w:r>
      <w:r w:rsidR="00FC0916" w:rsidRPr="004C3E55">
        <w:t>(Hull, 2021)</w:t>
      </w:r>
      <w:r w:rsidR="00FC0916" w:rsidRPr="004C3E55">
        <w:fldChar w:fldCharType="end"/>
      </w:r>
      <w:r w:rsidR="00FC0916" w:rsidRPr="004C3E55">
        <w:t xml:space="preserve">. Option prices reveal market consensus on risk expectations and provide insights into market microstructure and </w:t>
      </w:r>
      <w:r w:rsidR="00FC0916" w:rsidRPr="009E282D">
        <w:rPr>
          <w:highlight w:val="yellow"/>
        </w:rPr>
        <w:t>investor</w:t>
      </w:r>
      <w:r w:rsidR="009E282D" w:rsidRPr="009E282D">
        <w:rPr>
          <w:highlight w:val="yellow"/>
        </w:rPr>
        <w:t>s’</w:t>
      </w:r>
      <w:r w:rsidR="00FC0916" w:rsidRPr="004C3E55">
        <w:t xml:space="preserve"> behavior</w:t>
      </w:r>
      <w:r w:rsidR="00FC0916" w:rsidRPr="004C3E55">
        <w:rPr>
          <w:rFonts w:hint="eastAsia"/>
        </w:rPr>
        <w:t xml:space="preserve"> </w:t>
      </w:r>
      <w:r w:rsidR="00FC0916" w:rsidRPr="004C3E55">
        <w:fldChar w:fldCharType="begin"/>
      </w:r>
      <w:r w:rsidR="00FC0916" w:rsidRPr="004C3E55">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4C3E55">
        <w:fldChar w:fldCharType="separate"/>
      </w:r>
      <w:r w:rsidR="00FC0916" w:rsidRPr="004C3E55">
        <w:t>(</w:t>
      </w:r>
      <w:proofErr w:type="spellStart"/>
      <w:r w:rsidR="00FC0916" w:rsidRPr="004C3E55">
        <w:t>Bakshi</w:t>
      </w:r>
      <w:proofErr w:type="spellEnd"/>
      <w:r w:rsidR="00FC0916" w:rsidRPr="004C3E55">
        <w:t xml:space="preserve"> et al., 2003)</w:t>
      </w:r>
      <w:r w:rsidR="00FC0916" w:rsidRPr="004C3E55">
        <w:fldChar w:fldCharType="end"/>
      </w:r>
      <w:r w:rsidR="00FC0916" w:rsidRPr="004C3E55">
        <w:t>. While the Black-Scholes model</w:t>
      </w:r>
      <w:r w:rsidR="00FC0916" w:rsidRPr="004C3E55">
        <w:rPr>
          <w:rFonts w:hint="eastAsia"/>
        </w:rPr>
        <w:t xml:space="preserve"> </w:t>
      </w:r>
      <w:r w:rsidR="00FC0916" w:rsidRPr="004C3E55">
        <w:fldChar w:fldCharType="begin"/>
      </w:r>
      <w:r w:rsidR="00FC0916" w:rsidRPr="004C3E55">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4C3E55">
        <w:fldChar w:fldCharType="separate"/>
      </w:r>
      <w:r w:rsidR="00FC0916" w:rsidRPr="004C3E55">
        <w:t>(1973)</w:t>
      </w:r>
      <w:r w:rsidR="00FC0916" w:rsidRPr="004C3E55">
        <w:fldChar w:fldCharType="end"/>
      </w:r>
      <w:r w:rsidR="00FC0916" w:rsidRPr="004C3E55">
        <w:t xml:space="preserve"> provides theoretical foundation for option pricing, </w:t>
      </w:r>
      <w:r w:rsidR="009E282D" w:rsidRPr="009E282D">
        <w:rPr>
          <w:highlight w:val="yellow"/>
        </w:rPr>
        <w:t>the</w:t>
      </w:r>
      <w:r w:rsidR="00FC0916" w:rsidRPr="004C3E55">
        <w:t xml:space="preserve"> normal distribution assumption fails to capture the fat-</w:t>
      </w:r>
      <w:r w:rsidR="00FC0916" w:rsidRPr="004C3E55">
        <w:lastRenderedPageBreak/>
        <w:t xml:space="preserve">tailed distribution and </w:t>
      </w:r>
      <w:commentRangeStart w:id="16"/>
      <w:r w:rsidR="00FC0916" w:rsidRPr="004C3E55">
        <w:t>skewness</w:t>
      </w:r>
      <w:commentRangeEnd w:id="16"/>
      <w:r w:rsidR="009E282D">
        <w:rPr>
          <w:rStyle w:val="afe"/>
        </w:rPr>
        <w:commentReference w:id="16"/>
      </w:r>
      <w:r w:rsidR="00FC0916" w:rsidRPr="004C3E55">
        <w:t xml:space="preserve"> </w:t>
      </w:r>
      <w:r w:rsidR="00FC0916" w:rsidRPr="009E282D">
        <w:rPr>
          <w:highlight w:val="yellow"/>
        </w:rPr>
        <w:t>common</w:t>
      </w:r>
      <w:r w:rsidR="009E282D" w:rsidRPr="009E282D">
        <w:rPr>
          <w:highlight w:val="yellow"/>
        </w:rPr>
        <w:t>ly observed</w:t>
      </w:r>
      <w:r w:rsidR="00FC0916" w:rsidRPr="004C3E55">
        <w:t xml:space="preserve"> in financial markets, particularly in high-volatility cryptocurrency markets</w:t>
      </w:r>
      <w:r w:rsidR="00FC0916" w:rsidRPr="004C3E55">
        <w:rPr>
          <w:rFonts w:hint="eastAsia"/>
        </w:rPr>
        <w:t xml:space="preserve"> </w:t>
      </w:r>
      <w:r w:rsidR="00FC0916" w:rsidRPr="004C3E55">
        <w:fldChar w:fldCharType="begin"/>
      </w:r>
      <w:r w:rsidR="00FC0916" w:rsidRPr="004C3E55">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4C3E55">
        <w:fldChar w:fldCharType="separate"/>
      </w:r>
      <w:r w:rsidR="00FC0916" w:rsidRPr="004C3E55">
        <w:t>(Chordia et al., 2021)</w:t>
      </w:r>
      <w:r w:rsidR="00FC0916" w:rsidRPr="004C3E55">
        <w:fldChar w:fldCharType="end"/>
      </w:r>
      <w:r w:rsidR="00FC0916" w:rsidRPr="004C3E55">
        <w:t>.</w:t>
      </w:r>
    </w:p>
    <w:p w14:paraId="057A979A" w14:textId="3A539030" w:rsidR="00FC0916" w:rsidRPr="004C3E55" w:rsidRDefault="00FC0916" w:rsidP="00FC0916">
      <w:pPr>
        <w:spacing w:before="180" w:after="180"/>
        <w:ind w:firstLine="480"/>
      </w:pPr>
      <w:r w:rsidRPr="004C3E55">
        <w:t xml:space="preserve">In </w:t>
      </w:r>
      <w:r w:rsidR="00C36807" w:rsidRPr="004C3E55">
        <w:t xml:space="preserve">the </w:t>
      </w:r>
      <w:r w:rsidRPr="004C3E55">
        <w:t>option pricing theory, the Black-Scholes model</w:t>
      </w:r>
      <w:r w:rsidR="004D1160" w:rsidRPr="004C3E55">
        <w:rPr>
          <w:rFonts w:hint="eastAsia"/>
        </w:rPr>
        <w:t xml:space="preserve"> </w:t>
      </w:r>
      <w:r w:rsidR="004D1160" w:rsidRPr="004C3E55">
        <w:fldChar w:fldCharType="begin"/>
      </w:r>
      <w:r w:rsidR="004D1160" w:rsidRPr="004C3E55">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4C3E55">
        <w:fldChar w:fldCharType="separate"/>
      </w:r>
      <w:r w:rsidR="004D1160" w:rsidRPr="004C3E55">
        <w:t>(1973)</w:t>
      </w:r>
      <w:r w:rsidR="004D1160" w:rsidRPr="004C3E55">
        <w:fldChar w:fldCharType="end"/>
      </w:r>
      <w:r w:rsidRPr="004C3E55">
        <w:t xml:space="preserve"> assumes geometric Brownian motion and applies no-arbitrage principles. </w:t>
      </w:r>
      <w:commentRangeStart w:id="17"/>
      <w:r w:rsidRPr="004C3E55">
        <w:t>However</w:t>
      </w:r>
      <w:commentRangeEnd w:id="17"/>
      <w:r w:rsidR="002A6DC3">
        <w:rPr>
          <w:rStyle w:val="afe"/>
        </w:rPr>
        <w:commentReference w:id="17"/>
      </w:r>
      <w:r w:rsidRPr="004C3E55">
        <w:t xml:space="preserve">, observed option prices often deviate from theoretical values, with implied volatility exhibiting systematic differences across strike prices, forming "volatility smile" or "volatility skew" </w:t>
      </w:r>
      <w:r w:rsidRPr="002A6DC3">
        <w:rPr>
          <w:strike/>
        </w:rPr>
        <w:t>phenomena</w:t>
      </w:r>
      <w:r w:rsidR="004D1160" w:rsidRPr="002A6DC3">
        <w:rPr>
          <w:rFonts w:hint="eastAsia"/>
          <w:strike/>
        </w:rPr>
        <w:t xml:space="preserve"> </w:t>
      </w:r>
      <w:r w:rsidR="004D1160" w:rsidRPr="004C3E55">
        <w:fldChar w:fldCharType="begin"/>
      </w:r>
      <w:r w:rsidR="004D1160" w:rsidRPr="004C3E55">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4C3E55">
        <w:fldChar w:fldCharType="separate"/>
      </w:r>
      <w:r w:rsidR="004D1160" w:rsidRPr="004C3E55">
        <w:t>(Rubinstein, 1994)</w:t>
      </w:r>
      <w:r w:rsidR="004D1160" w:rsidRPr="004C3E55">
        <w:fldChar w:fldCharType="end"/>
      </w:r>
      <w:r w:rsidRPr="004C3E55">
        <w:t xml:space="preserve">. This indicates </w:t>
      </w:r>
      <w:r w:rsidR="002A6DC3" w:rsidRPr="002A6DC3">
        <w:rPr>
          <w:highlight w:val="yellow"/>
        </w:rPr>
        <w:t>that</w:t>
      </w:r>
      <w:r w:rsidR="002A6DC3">
        <w:t xml:space="preserve"> </w:t>
      </w:r>
      <w:r w:rsidRPr="004C3E55">
        <w:t xml:space="preserve">market expectations differ from the log-normal distribution assumed by Black-Scholes, particularly in </w:t>
      </w:r>
      <w:r w:rsidR="002A6DC3">
        <w:t xml:space="preserve">the </w:t>
      </w:r>
      <w:r w:rsidRPr="004C3E55">
        <w:t>tail regions.</w:t>
      </w:r>
    </w:p>
    <w:p w14:paraId="14A36491" w14:textId="0DFAA218" w:rsidR="002F53CE" w:rsidRPr="004C3E55" w:rsidRDefault="009A008C" w:rsidP="00BB2499">
      <w:pPr>
        <w:spacing w:before="180" w:after="180"/>
        <w:ind w:firstLine="480"/>
        <w:rPr>
          <w:strike/>
        </w:rPr>
      </w:pPr>
      <w:r w:rsidRPr="004C3E55">
        <w:t>Extracting the risk-neutral density (RND) from option prices</w:t>
      </w:r>
      <w:r w:rsidRPr="002B7600">
        <w:rPr>
          <w:strike/>
        </w:rPr>
        <w:t xml:space="preserve"> </w:t>
      </w:r>
      <w:r w:rsidRPr="002B7600">
        <w:rPr>
          <w:strike/>
          <w:highlight w:val="yellow"/>
        </w:rPr>
        <w:t>is a</w:t>
      </w:r>
      <w:r w:rsidR="00656EA4" w:rsidRPr="002B7600">
        <w:rPr>
          <w:strike/>
          <w:highlight w:val="yellow"/>
        </w:rPr>
        <w:t xml:space="preserve"> rather</w:t>
      </w:r>
      <w:r w:rsidRPr="002B7600">
        <w:rPr>
          <w:strike/>
          <w:highlight w:val="yellow"/>
        </w:rPr>
        <w:t xml:space="preserve"> comprehensive approach that</w:t>
      </w:r>
      <w:r w:rsidRPr="002B7600">
        <w:rPr>
          <w:strike/>
        </w:rPr>
        <w:t xml:space="preserve"> </w:t>
      </w:r>
      <w:r w:rsidRPr="004C3E55">
        <w:t xml:space="preserve">captures the market's complete expectation of future price distributions. According to Breeden </w:t>
      </w:r>
      <w:r w:rsidR="00AF49D9" w:rsidRPr="004C3E55">
        <w:rPr>
          <w:rFonts w:hint="eastAsia"/>
        </w:rPr>
        <w:t>&amp;</w:t>
      </w:r>
      <w:r w:rsidRPr="004C3E55">
        <w:t xml:space="preserve"> </w:t>
      </w:r>
      <w:proofErr w:type="spellStart"/>
      <w:r w:rsidRPr="004C3E55">
        <w:t>Litzenberger</w:t>
      </w:r>
      <w:proofErr w:type="spellEnd"/>
      <w:r w:rsidR="001C2E61" w:rsidRPr="004C3E55">
        <w:rPr>
          <w:rFonts w:hint="eastAsia"/>
        </w:rPr>
        <w:t xml:space="preserve"> </w:t>
      </w:r>
      <w:r w:rsidR="001C2E61" w:rsidRPr="004C3E55">
        <w:fldChar w:fldCharType="begin"/>
      </w:r>
      <w:r w:rsidR="007E1CB6" w:rsidRPr="004C3E55">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4C3E55">
        <w:fldChar w:fldCharType="separate"/>
      </w:r>
      <w:r w:rsidR="007E1CB6" w:rsidRPr="004C3E55">
        <w:t>(1978)</w:t>
      </w:r>
      <w:r w:rsidR="001C2E61" w:rsidRPr="004C3E55">
        <w:fldChar w:fldCharType="end"/>
      </w:r>
      <w:r w:rsidRPr="004C3E55">
        <w:rPr>
          <w:rFonts w:hint="eastAsia"/>
        </w:rPr>
        <w:t xml:space="preserve">, </w:t>
      </w:r>
      <w:r w:rsidR="002B7600">
        <w:t xml:space="preserve">the </w:t>
      </w:r>
      <w:r w:rsidR="00B5211F" w:rsidRPr="004C3E55">
        <w:t>RND can be</w:t>
      </w:r>
      <w:r w:rsidR="002B7600">
        <w:t xml:space="preserve"> </w:t>
      </w:r>
      <w:r w:rsidR="002B7600" w:rsidRPr="002B7600">
        <w:rPr>
          <w:highlight w:val="yellow"/>
        </w:rPr>
        <w:t>derived</w:t>
      </w:r>
      <w:r w:rsidR="00B5211F" w:rsidRPr="004C3E55">
        <w:t xml:space="preserve"> </w:t>
      </w:r>
      <w:r w:rsidR="00B5211F" w:rsidRPr="002B7600">
        <w:rPr>
          <w:strike/>
        </w:rPr>
        <w:t>extracted</w:t>
      </w:r>
      <w:r w:rsidR="00B5211F" w:rsidRPr="004C3E55">
        <w:t xml:space="preserve"> by taking the second derivative of option prices with respect to strike prices. To </w:t>
      </w:r>
      <w:r w:rsidR="00B5211F" w:rsidRPr="002B7600">
        <w:rPr>
          <w:strike/>
        </w:rPr>
        <w:t>derive</w:t>
      </w:r>
      <w:r w:rsidRPr="004C3E55">
        <w:t xml:space="preserve"> </w:t>
      </w:r>
      <w:r w:rsidR="002B7600">
        <w:t xml:space="preserve">extract the </w:t>
      </w:r>
      <w:r w:rsidRPr="004C3E55">
        <w:t>RND</w:t>
      </w:r>
      <w:r w:rsidR="00AF49D9" w:rsidRPr="004C3E55">
        <w:rPr>
          <w:rFonts w:hint="eastAsia"/>
        </w:rPr>
        <w:t>,</w:t>
      </w:r>
      <w:r w:rsidRPr="004C3E55">
        <w:t xml:space="preserve"> </w:t>
      </w:r>
      <w:r w:rsidR="002B7600">
        <w:t xml:space="preserve">implied volatility is converted from </w:t>
      </w:r>
      <w:r w:rsidR="00794A17" w:rsidRPr="004C3E55">
        <w:t xml:space="preserve">a finite number of </w:t>
      </w:r>
      <w:r w:rsidR="00656EA4" w:rsidRPr="004C3E55">
        <w:t>observed market option prices</w:t>
      </w:r>
      <w:r w:rsidR="00794A17" w:rsidRPr="004C3E55">
        <w:t xml:space="preserve"> </w:t>
      </w:r>
      <w:r w:rsidRPr="004C3E55">
        <w:t>through the Black-Scholes model</w:t>
      </w:r>
      <w:r w:rsidR="002B7600">
        <w:t>.</w:t>
      </w:r>
      <w:r w:rsidR="002B7600" w:rsidRPr="002B7600">
        <w:rPr>
          <w:strike/>
        </w:rPr>
        <w:t xml:space="preserve"> </w:t>
      </w:r>
      <w:r w:rsidR="00794A17" w:rsidRPr="002B7600">
        <w:rPr>
          <w:strike/>
        </w:rPr>
        <w:t xml:space="preserve">, need to be fitted </w:t>
      </w:r>
      <w:r w:rsidR="002B7600">
        <w:t>T</w:t>
      </w:r>
      <w:r w:rsidR="00794A17" w:rsidRPr="004C3E55">
        <w:t xml:space="preserve">o </w:t>
      </w:r>
      <w:r w:rsidR="00794A17" w:rsidRPr="002B7600">
        <w:rPr>
          <w:strike/>
        </w:rPr>
        <w:t>ensure</w:t>
      </w:r>
      <w:r w:rsidR="00794A17" w:rsidRPr="004C3E55">
        <w:t xml:space="preserve"> </w:t>
      </w:r>
      <w:r w:rsidR="001204E8" w:rsidRPr="001204E8">
        <w:rPr>
          <w:highlight w:val="yellow"/>
        </w:rPr>
        <w:t>obtain</w:t>
      </w:r>
      <w:r w:rsidR="001204E8">
        <w:t xml:space="preserve"> </w:t>
      </w:r>
      <w:r w:rsidR="00794A17" w:rsidRPr="004C3E55">
        <w:t>the continuum of implied volatility curve</w:t>
      </w:r>
      <w:r w:rsidR="002B7600">
        <w:t xml:space="preserve">, </w:t>
      </w:r>
      <w:r w:rsidRPr="004C3E55">
        <w:t>Hagan &amp; West</w:t>
      </w:r>
      <w:r w:rsidR="003B7681" w:rsidRPr="004C3E55">
        <w:rPr>
          <w:rFonts w:hint="eastAsia"/>
        </w:rPr>
        <w:t xml:space="preserve"> </w:t>
      </w:r>
      <w:r w:rsidR="003B7681" w:rsidRPr="004C3E55">
        <w:fldChar w:fldCharType="begin"/>
      </w:r>
      <w:r w:rsidR="003B7681" w:rsidRPr="004C3E55">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4C3E55">
        <w:fldChar w:fldCharType="separate"/>
      </w:r>
      <w:r w:rsidR="003B7681" w:rsidRPr="004C3E55">
        <w:t>(2006)</w:t>
      </w:r>
      <w:r w:rsidR="003B7681" w:rsidRPr="004C3E55">
        <w:fldChar w:fldCharType="end"/>
      </w:r>
      <w:r w:rsidR="003B7681" w:rsidRPr="004C3E55">
        <w:rPr>
          <w:rFonts w:hint="eastAsia"/>
        </w:rPr>
        <w:t xml:space="preserve"> </w:t>
      </w:r>
      <w:r w:rsidRPr="004C3E55">
        <w:t>indicates that quadratic splines can avoid the risk of overfitting while maintaining curve smoothnes</w:t>
      </w:r>
      <w:r w:rsidR="00BB2499" w:rsidRPr="004C3E55">
        <w:rPr>
          <w:rFonts w:hint="eastAsia"/>
        </w:rPr>
        <w:t xml:space="preserve">s </w:t>
      </w:r>
      <w:r w:rsidR="00BF0525" w:rsidRPr="004C3E55">
        <w:t xml:space="preserve">to ensure </w:t>
      </w:r>
      <w:r w:rsidRPr="004C3E55">
        <w:t xml:space="preserve">model robustness and reliability, </w:t>
      </w:r>
      <w:r w:rsidR="00BF0525" w:rsidRPr="004C3E55">
        <w:t xml:space="preserve">particularly </w:t>
      </w:r>
      <w:r w:rsidRPr="004C3E55">
        <w:t xml:space="preserve">in </w:t>
      </w:r>
      <w:r w:rsidR="00BF0525" w:rsidRPr="004C3E55">
        <w:t xml:space="preserve">the case </w:t>
      </w:r>
      <w:r w:rsidRPr="004C3E55">
        <w:t xml:space="preserve">of high market volatility. </w:t>
      </w:r>
      <w:proofErr w:type="spellStart"/>
      <w:r w:rsidRPr="004C3E55">
        <w:t>Haslip</w:t>
      </w:r>
      <w:proofErr w:type="spellEnd"/>
      <w:r w:rsidRPr="004C3E55">
        <w:t xml:space="preserve"> &amp; </w:t>
      </w:r>
      <w:proofErr w:type="spellStart"/>
      <w:r w:rsidRPr="004C3E55">
        <w:t>Kaishev</w:t>
      </w:r>
      <w:proofErr w:type="spellEnd"/>
      <w:r w:rsidR="003B7681" w:rsidRPr="004C3E55">
        <w:t xml:space="preserve"> </w:t>
      </w:r>
      <w:r w:rsidR="003B7681" w:rsidRPr="004C3E55">
        <w:fldChar w:fldCharType="begin"/>
      </w:r>
      <w:r w:rsidR="003B7681" w:rsidRPr="004C3E55">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4C3E55">
        <w:fldChar w:fldCharType="separate"/>
      </w:r>
      <w:r w:rsidR="003B7681" w:rsidRPr="004C3E55">
        <w:t>(2014)</w:t>
      </w:r>
      <w:r w:rsidR="003B7681" w:rsidRPr="004C3E55">
        <w:fldChar w:fldCharType="end"/>
      </w:r>
      <w:r w:rsidR="003B7681" w:rsidRPr="004C3E55">
        <w:rPr>
          <w:rFonts w:hint="eastAsia"/>
        </w:rPr>
        <w:t xml:space="preserve"> </w:t>
      </w:r>
      <w:r w:rsidRPr="004C3E55">
        <w:t xml:space="preserve">shows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amp; </w:t>
      </w:r>
      <w:proofErr w:type="spellStart"/>
      <w:r w:rsidRPr="004C3E55">
        <w:t>Panigirtzoglou</w:t>
      </w:r>
      <w:proofErr w:type="spellEnd"/>
      <w:r w:rsidR="007D452F" w:rsidRPr="004C3E55">
        <w:rPr>
          <w:rFonts w:hint="eastAsia"/>
        </w:rPr>
        <w:t xml:space="preserve"> </w:t>
      </w:r>
      <w:r w:rsidR="002C25E5" w:rsidRPr="004C3E55">
        <w:fldChar w:fldCharType="begin"/>
      </w:r>
      <w:r w:rsidR="002C25E5" w:rsidRPr="004C3E5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4C3E55">
        <w:fldChar w:fldCharType="separate"/>
      </w:r>
      <w:r w:rsidR="002C25E5" w:rsidRPr="004C3E55">
        <w:t>(2004)</w:t>
      </w:r>
      <w:r w:rsidR="002C25E5" w:rsidRPr="004C3E55">
        <w:fldChar w:fldCharType="end"/>
      </w:r>
      <w:r w:rsidRPr="004C3E55">
        <w:rPr>
          <w:rFonts w:hint="eastAsia"/>
        </w:rPr>
        <w:t xml:space="preserve">, </w:t>
      </w:r>
      <w:proofErr w:type="spellStart"/>
      <w:r w:rsidR="009359B2" w:rsidRPr="004C3E55">
        <w:t>Figlewski</w:t>
      </w:r>
      <w:proofErr w:type="spellEnd"/>
      <w:r w:rsidR="007D452F" w:rsidRPr="004C3E55">
        <w:rPr>
          <w:rFonts w:hint="eastAsia"/>
        </w:rPr>
        <w:t xml:space="preserve"> </w:t>
      </w:r>
      <w:r w:rsidR="007D452F" w:rsidRPr="004C3E55">
        <w:fldChar w:fldCharType="begin"/>
      </w:r>
      <w:r w:rsidR="007D452F" w:rsidRPr="004C3E55">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4C3E55">
        <w:fldChar w:fldCharType="separate"/>
      </w:r>
      <w:r w:rsidR="007D452F" w:rsidRPr="004C3E55">
        <w:t>(2008)</w:t>
      </w:r>
      <w:r w:rsidR="007D452F" w:rsidRPr="004C3E55">
        <w:fldChar w:fldCharType="end"/>
      </w:r>
      <w:r w:rsidRPr="004C3E55">
        <w:rPr>
          <w:rFonts w:hint="eastAsia"/>
        </w:rPr>
        <w:t xml:space="preserve"> and </w:t>
      </w:r>
      <w:r w:rsidR="009359B2" w:rsidRPr="004C3E55">
        <w:t>Monteiro et al</w:t>
      </w:r>
      <w:r w:rsidR="009359B2" w:rsidRPr="004C3E55">
        <w:rPr>
          <w:rFonts w:hint="eastAsia"/>
        </w:rPr>
        <w:t xml:space="preserve"> </w:t>
      </w:r>
      <w:r w:rsidR="009359B2" w:rsidRPr="004C3E55">
        <w:fldChar w:fldCharType="begin"/>
      </w:r>
      <w:r w:rsidR="007D452F" w:rsidRPr="004C3E55">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4C3E55">
        <w:fldChar w:fldCharType="separate"/>
      </w:r>
      <w:r w:rsidR="007D452F" w:rsidRPr="004C3E55">
        <w:t>(2008)</w:t>
      </w:r>
      <w:r w:rsidR="009359B2" w:rsidRPr="004C3E55">
        <w:fldChar w:fldCharType="end"/>
      </w:r>
      <w:r w:rsidR="007D452F" w:rsidRPr="004C3E55">
        <w:rPr>
          <w:rFonts w:hint="eastAsia"/>
        </w:rPr>
        <w:t xml:space="preserve"> </w:t>
      </w:r>
      <w:r w:rsidR="00B5211F" w:rsidRPr="004C3E55">
        <w:t xml:space="preserve">demonstrate the interpolation of implied volatility using </w:t>
      </w:r>
      <w:r w:rsidRPr="004C3E55">
        <w:t xml:space="preserve">cubic spline functions. The cubic spline method has the advantages of high computational efficiency and relatively simple implementation, providing reasonable fitting results under most market conditions. </w:t>
      </w:r>
      <w:r w:rsidR="00B5211F" w:rsidRPr="004C3E55">
        <w:lastRenderedPageBreak/>
        <w:t>Nevertheless</w:t>
      </w:r>
      <w:r w:rsidRPr="004C3E55">
        <w:t>, cubic splines only guarantee the continuity of the first derivative, wh</w:t>
      </w:r>
      <w:r w:rsidR="00BF0525" w:rsidRPr="004C3E55">
        <w:t>ile the second derivative may reveal</w:t>
      </w:r>
      <w:r w:rsidRPr="004C3E55">
        <w:t xml:space="preserve"> discontinuous at </w:t>
      </w:r>
      <w:r w:rsidR="00BF0525" w:rsidRPr="004C3E55">
        <w:t xml:space="preserve">certain </w:t>
      </w:r>
      <w:r w:rsidRPr="004C3E55">
        <w:t xml:space="preserve">nodes, </w:t>
      </w:r>
      <w:r w:rsidR="00BF0525" w:rsidRPr="004C3E55">
        <w:t>resulting in non-smooth</w:t>
      </w:r>
      <w:r w:rsidRPr="004C3E55">
        <w:t xml:space="preserve"> fitting when dealing with extreme volatility. </w:t>
      </w:r>
      <w:r w:rsidR="00BF0525" w:rsidRPr="004C3E55">
        <w:t xml:space="preserve">Since </w:t>
      </w:r>
      <w:r w:rsidRPr="004C3E55">
        <w:t xml:space="preserve">cubic splines may lead to insufficiently smooth </w:t>
      </w:r>
      <w:r w:rsidR="00E66E3B" w:rsidRPr="004C3E55">
        <w:t xml:space="preserve">RNDs, quartic spline functions with a single knot have been extensively adopted </w:t>
      </w:r>
      <w:r w:rsidRPr="004C3E55">
        <w:t>for implied volatility curve fitting</w:t>
      </w:r>
      <w:r w:rsidR="00E66E3B" w:rsidRPr="004C3E55">
        <w:rPr>
          <w:rFonts w:hint="eastAsia"/>
        </w:rPr>
        <w:t xml:space="preserve"> </w:t>
      </w:r>
      <w:r w:rsidR="00E66E3B" w:rsidRPr="004C3E55">
        <w:fldChar w:fldCharType="begin"/>
      </w:r>
      <w:r w:rsidR="000D53BA" w:rsidRPr="004C3E55">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4C3E55">
        <w:fldChar w:fldCharType="separate"/>
      </w:r>
      <w:r w:rsidR="000D53BA" w:rsidRPr="004C3E55">
        <w:t>(Figlewski, 2008; Birru &amp; Figlewski, 2012; Reinke, 2020)</w:t>
      </w:r>
      <w:r w:rsidR="00E66E3B" w:rsidRPr="004C3E55">
        <w:fldChar w:fldCharType="end"/>
      </w:r>
      <w:r w:rsidRPr="004C3E55">
        <w:t xml:space="preserve">. This </w:t>
      </w:r>
      <w:r w:rsidR="001204E8" w:rsidRPr="001204E8">
        <w:rPr>
          <w:highlight w:val="yellow"/>
        </w:rPr>
        <w:t>approach</w:t>
      </w:r>
      <w:r w:rsidRPr="004C3E55">
        <w:t xml:space="preserve"> </w:t>
      </w:r>
      <w:r w:rsidR="00E66E3B" w:rsidRPr="004C3E55">
        <w:t xml:space="preserve">ensures </w:t>
      </w:r>
      <w:r w:rsidRPr="004C3E55">
        <w:t xml:space="preserve">continuity of both first and second derivatives to construct </w:t>
      </w:r>
      <w:r w:rsidR="00E66E3B" w:rsidRPr="004C3E55">
        <w:t xml:space="preserve">smooth </w:t>
      </w:r>
      <w:r w:rsidRPr="004C3E55">
        <w:t>RND curves.</w:t>
      </w:r>
    </w:p>
    <w:p w14:paraId="2D2119A3" w14:textId="650705FD" w:rsidR="005E0CFC" w:rsidRPr="004C3E55" w:rsidRDefault="0085564D" w:rsidP="00693998">
      <w:pPr>
        <w:spacing w:before="180" w:after="180"/>
        <w:ind w:firstLine="480"/>
      </w:pPr>
      <w:r w:rsidRPr="004C3E55">
        <w:t xml:space="preserve">Due to limited market option prices, especially in deep out-of-the-money regions, RND extraction often lacks sufficient tail information. Previous research has developed two major </w:t>
      </w:r>
      <w:r w:rsidR="001204E8" w:rsidRPr="001204E8">
        <w:rPr>
          <w:highlight w:val="yellow"/>
        </w:rPr>
        <w:t>streams</w:t>
      </w:r>
      <w:r w:rsidRPr="004C3E55">
        <w:t xml:space="preserve"> of </w:t>
      </w:r>
      <w:r w:rsidR="001204E8">
        <w:t xml:space="preserve">the </w:t>
      </w:r>
      <w:r w:rsidRPr="004C3E55">
        <w:t>RND tail</w:t>
      </w:r>
      <w:r w:rsidR="001204E8">
        <w:t>-</w:t>
      </w:r>
      <w:r w:rsidRPr="004C3E55">
        <w:t>fitting methods: non-parametric and parametric approaches.</w:t>
      </w:r>
      <w:r w:rsidRPr="004C3E55">
        <w:rPr>
          <w:rFonts w:hint="eastAsia"/>
        </w:rPr>
        <w:t xml:space="preserve"> </w:t>
      </w:r>
      <w:r w:rsidRPr="004C3E55">
        <w:t>Non-parametric methods make minimal assumptions about the underlying asset.</w:t>
      </w:r>
      <w:r w:rsidR="005E0CFC" w:rsidRPr="004C3E55">
        <w:t xml:space="preserve"> </w:t>
      </w:r>
      <w:proofErr w:type="spellStart"/>
      <w:r w:rsidR="005E0CFC" w:rsidRPr="004C3E55">
        <w:t>Bondarenko</w:t>
      </w:r>
      <w:proofErr w:type="spellEnd"/>
      <w:r w:rsidR="005E0CFC" w:rsidRPr="004C3E55">
        <w:t xml:space="preserve"> </w:t>
      </w:r>
      <w:r w:rsidR="005E0CFC" w:rsidRPr="004C3E55">
        <w:fldChar w:fldCharType="begin"/>
      </w:r>
      <w:r w:rsidR="005E0CFC" w:rsidRPr="004C3E55">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4C3E55">
        <w:fldChar w:fldCharType="separate"/>
      </w:r>
      <w:r w:rsidR="005E0CFC" w:rsidRPr="004C3E55">
        <w:t>(2000)</w:t>
      </w:r>
      <w:r w:rsidR="005E0CFC" w:rsidRPr="004C3E55">
        <w:fldChar w:fldCharType="end"/>
      </w:r>
      <w:r w:rsidRPr="004C3E55">
        <w:t xml:space="preserve"> propose</w:t>
      </w:r>
      <w:r w:rsidR="001204E8">
        <w:t>s</w:t>
      </w:r>
      <w:r w:rsidRPr="004C3E55">
        <w:t xml:space="preserve"> a non-parametric method for deriving </w:t>
      </w:r>
      <w:r w:rsidR="001204E8">
        <w:t xml:space="preserve">the </w:t>
      </w:r>
      <w:r w:rsidRPr="004C3E55">
        <w:t>RND from option prices, finding daily RND changes correlate with index performance. Grith et al.</w:t>
      </w:r>
      <w:r w:rsidR="005E0CFC" w:rsidRPr="004C3E55">
        <w:t xml:space="preserve"> </w:t>
      </w:r>
      <w:r w:rsidR="005E0CFC" w:rsidRPr="004C3E55">
        <w:fldChar w:fldCharType="begin"/>
      </w:r>
      <w:r w:rsidR="005E0CFC" w:rsidRPr="004C3E55">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4C3E55">
        <w:fldChar w:fldCharType="separate"/>
      </w:r>
      <w:r w:rsidR="005E0CFC" w:rsidRPr="004C3E55">
        <w:t>(2012)</w:t>
      </w:r>
      <w:r w:rsidR="005E0CFC" w:rsidRPr="004C3E55">
        <w:fldChar w:fldCharType="end"/>
      </w:r>
      <w:r w:rsidRPr="004C3E55">
        <w:t xml:space="preserve"> explore</w:t>
      </w:r>
      <w:r w:rsidR="001204E8">
        <w:t>s</w:t>
      </w:r>
      <w:r w:rsidRPr="004C3E55">
        <w:t xml:space="preserve"> kernel smoothing and spline functions in </w:t>
      </w:r>
      <w:r w:rsidR="001204E8">
        <w:t xml:space="preserve">the </w:t>
      </w:r>
      <w:r w:rsidRPr="004C3E55">
        <w:t>RND estimation, highlighting their flexibility in capturing complex distributional features like skewness and multimodality. Monteiro &amp; Santos</w:t>
      </w:r>
      <w:r w:rsidR="005E0CFC" w:rsidRPr="004C3E55">
        <w:t xml:space="preserve"> </w:t>
      </w:r>
      <w:r w:rsidR="005E0CFC" w:rsidRPr="004C3E55">
        <w:fldChar w:fldCharType="begin"/>
      </w:r>
      <w:r w:rsidR="005E0CFC" w:rsidRPr="004C3E55">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4C3E55">
        <w:fldChar w:fldCharType="separate"/>
      </w:r>
      <w:r w:rsidR="005E0CFC" w:rsidRPr="004C3E55">
        <w:t>(2022)</w:t>
      </w:r>
      <w:r w:rsidR="005E0CFC" w:rsidRPr="004C3E55">
        <w:fldChar w:fldCharType="end"/>
      </w:r>
      <w:r w:rsidRPr="004C3E55">
        <w:t xml:space="preserve"> addressed local constraint limitations in kernel-based estimation by imposing broader no-arbitrage constraints using the Heston model. Dong et al.</w:t>
      </w:r>
      <w:r w:rsidR="005E0CFC" w:rsidRPr="004C3E55">
        <w:t xml:space="preserve"> </w:t>
      </w:r>
      <w:r w:rsidR="005E0CFC" w:rsidRPr="004C3E55">
        <w:fldChar w:fldCharType="begin"/>
      </w:r>
      <w:r w:rsidR="005E0CFC" w:rsidRPr="004C3E55">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4C3E55">
        <w:fldChar w:fldCharType="separate"/>
      </w:r>
      <w:r w:rsidR="005E0CFC" w:rsidRPr="004C3E55">
        <w:t>(2024)</w:t>
      </w:r>
      <w:r w:rsidR="005E0CFC" w:rsidRPr="004C3E55">
        <w:fldChar w:fldCharType="end"/>
      </w:r>
      <w:r w:rsidRPr="004C3E55">
        <w:t xml:space="preserve"> introduced the Implied Willow Tree method, reconstructing complete risk-neutral processes directly from cross-maturity option data without preset parametric models.</w:t>
      </w:r>
    </w:p>
    <w:p w14:paraId="4CA8C7A3" w14:textId="3BA7D20C" w:rsidR="005E0CFC" w:rsidRPr="004C3E55" w:rsidRDefault="005E0CFC" w:rsidP="00AF49D9">
      <w:pPr>
        <w:spacing w:before="180" w:after="180"/>
        <w:ind w:firstLine="480"/>
      </w:pPr>
      <w:r w:rsidRPr="004C3E55">
        <w:t xml:space="preserve">Parametric methods </w:t>
      </w:r>
      <w:r w:rsidR="00794A17" w:rsidRPr="004C3E55">
        <w:t xml:space="preserve">commonly </w:t>
      </w:r>
      <w:r w:rsidRPr="004C3E55">
        <w:t xml:space="preserve">employ Extreme Value Theory (EVT) to extend RND tails. </w:t>
      </w:r>
      <w:proofErr w:type="spellStart"/>
      <w:r w:rsidRPr="004C3E55">
        <w:t>Figlewski</w:t>
      </w:r>
      <w:proofErr w:type="spellEnd"/>
      <w:r w:rsidRPr="004C3E55">
        <w:rPr>
          <w:rFonts w:hint="eastAsia"/>
        </w:rPr>
        <w:t xml:space="preserve"> </w:t>
      </w:r>
      <w:r w:rsidRPr="004C3E55">
        <w:fldChar w:fldCharType="begin"/>
      </w:r>
      <w:r w:rsidRPr="004C3E55">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4C3E55">
        <w:fldChar w:fldCharType="separate"/>
      </w:r>
      <w:r w:rsidRPr="004C3E55">
        <w:t>(2008)</w:t>
      </w:r>
      <w:r w:rsidRPr="004C3E55">
        <w:fldChar w:fldCharType="end"/>
      </w:r>
      <w:r w:rsidRPr="004C3E55">
        <w:t xml:space="preserve"> pioneered using Generalized Extreme Value Distribution (GEV) to fit two points in each tail</w:t>
      </w:r>
      <w:r w:rsidR="001204E8">
        <w:t xml:space="preserve"> of the RND</w:t>
      </w:r>
      <w:r w:rsidRPr="004C3E55">
        <w:t xml:space="preserve">, requiring continuity conditions for density and cumulative density functions. </w:t>
      </w:r>
      <w:proofErr w:type="spellStart"/>
      <w:r w:rsidRPr="004C3E55">
        <w:t>Birru</w:t>
      </w:r>
      <w:proofErr w:type="spellEnd"/>
      <w:r w:rsidRPr="004C3E55">
        <w:t xml:space="preserve"> </w:t>
      </w:r>
      <w:r w:rsidR="00AF49D9" w:rsidRPr="004C3E55">
        <w:rPr>
          <w:rFonts w:hint="eastAsia"/>
        </w:rPr>
        <w:t>&amp;</w:t>
      </w:r>
      <w:r w:rsidRPr="004C3E55">
        <w:t xml:space="preserve"> </w:t>
      </w:r>
      <w:proofErr w:type="spellStart"/>
      <w:r w:rsidRPr="004C3E55">
        <w:t>Figlewski</w:t>
      </w:r>
      <w:proofErr w:type="spellEnd"/>
      <w:r w:rsidRPr="004C3E55">
        <w:rPr>
          <w:rFonts w:hint="eastAsia"/>
        </w:rPr>
        <w:t xml:space="preserve"> </w:t>
      </w:r>
      <w:r w:rsidRPr="004C3E55">
        <w:fldChar w:fldCharType="begin"/>
      </w:r>
      <w:r w:rsidRPr="004C3E55">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4C3E55">
        <w:fldChar w:fldCharType="separate"/>
      </w:r>
      <w:r w:rsidRPr="004C3E55">
        <w:t>(2012)</w:t>
      </w:r>
      <w:r w:rsidRPr="004C3E55">
        <w:fldChar w:fldCharType="end"/>
      </w:r>
      <w:r w:rsidR="00A51BDB" w:rsidRPr="004C3E55">
        <w:t xml:space="preserve"> further</w:t>
      </w:r>
      <w:r w:rsidRPr="004C3E55">
        <w:t xml:space="preserve"> </w:t>
      </w:r>
      <w:r w:rsidR="008C29AF" w:rsidRPr="004C3E55">
        <w:t xml:space="preserve">replaced </w:t>
      </w:r>
      <w:r w:rsidRPr="004C3E55">
        <w:t xml:space="preserve">GEV with Generalized Pareto Distribution (GPD), </w:t>
      </w:r>
      <w:r w:rsidR="008C29AF" w:rsidRPr="004C3E55">
        <w:t>discovering</w:t>
      </w:r>
      <w:r w:rsidR="00A51BDB" w:rsidRPr="004C3E55">
        <w:t xml:space="preserve"> </w:t>
      </w:r>
      <w:r w:rsidRPr="004C3E55">
        <w:t xml:space="preserve">significant left skewness in </w:t>
      </w:r>
      <w:r w:rsidR="001204E8">
        <w:t xml:space="preserve">the </w:t>
      </w:r>
      <w:r w:rsidRPr="004C3E55">
        <w:t xml:space="preserve">RND </w:t>
      </w:r>
      <w:r w:rsidRPr="004C3E55">
        <w:lastRenderedPageBreak/>
        <w:t xml:space="preserve">regardless of market volatility. Their </w:t>
      </w:r>
      <w:r w:rsidR="00A51BDB" w:rsidRPr="004C3E55">
        <w:t xml:space="preserve">findings </w:t>
      </w:r>
      <w:r w:rsidRPr="004C3E55">
        <w:t xml:space="preserve">confirmed that even during extreme market turbulence, the </w:t>
      </w:r>
      <w:r w:rsidR="00A51BDB" w:rsidRPr="004C3E55">
        <w:t xml:space="preserve">mean of </w:t>
      </w:r>
      <w:r w:rsidRPr="004C3E55">
        <w:t>RN</w:t>
      </w:r>
      <w:r w:rsidR="00CC7DCF" w:rsidRPr="004C3E55">
        <w:rPr>
          <w:rFonts w:hint="eastAsia"/>
        </w:rPr>
        <w:t xml:space="preserve">D </w:t>
      </w:r>
      <w:r w:rsidRPr="004C3E55">
        <w:t xml:space="preserve">remains close to the futures price, indicating effective no-arbitrage relationships. </w:t>
      </w:r>
      <w:r w:rsidRPr="001204E8">
        <w:rPr>
          <w:strike/>
        </w:rPr>
        <w:t xml:space="preserve">McNeil </w:t>
      </w:r>
      <w:r w:rsidR="00AF49D9" w:rsidRPr="001204E8">
        <w:rPr>
          <w:rFonts w:hint="eastAsia"/>
          <w:strike/>
        </w:rPr>
        <w:t>&amp;</w:t>
      </w:r>
      <w:r w:rsidRPr="001204E8">
        <w:rPr>
          <w:strike/>
        </w:rPr>
        <w:t xml:space="preserve"> Frey</w:t>
      </w:r>
      <w:r w:rsidR="00693998" w:rsidRPr="001204E8">
        <w:rPr>
          <w:strike/>
        </w:rPr>
        <w:t xml:space="preserve"> </w:t>
      </w:r>
      <w:r w:rsidR="00693998" w:rsidRPr="001204E8">
        <w:rPr>
          <w:strike/>
        </w:rPr>
        <w:fldChar w:fldCharType="begin"/>
      </w:r>
      <w:r w:rsidR="00693998" w:rsidRPr="001204E8">
        <w:rPr>
          <w:strike/>
        </w:rPr>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93998" w:rsidRPr="001204E8">
        <w:rPr>
          <w:strike/>
        </w:rPr>
        <w:fldChar w:fldCharType="separate"/>
      </w:r>
      <w:r w:rsidR="00693998" w:rsidRPr="001204E8">
        <w:rPr>
          <w:strike/>
        </w:rPr>
        <w:t>(2000)</w:t>
      </w:r>
      <w:r w:rsidR="00693998" w:rsidRPr="001204E8">
        <w:rPr>
          <w:strike/>
        </w:rPr>
        <w:fldChar w:fldCharType="end"/>
      </w:r>
      <w:r w:rsidRPr="001204E8">
        <w:rPr>
          <w:strike/>
        </w:rPr>
        <w:t xml:space="preserve"> combined GARCH models with EVT to estimate tail risk in financial time series.</w:t>
      </w:r>
      <w:r w:rsidRPr="001204E8">
        <w:rPr>
          <w:rFonts w:hint="eastAsia"/>
          <w:strike/>
        </w:rPr>
        <w:t xml:space="preserve"> </w:t>
      </w:r>
      <w:r w:rsidRPr="004C3E55">
        <w:t xml:space="preserve">Other approaches include mixed distribution methods, which decompose </w:t>
      </w:r>
      <w:r w:rsidR="001204E8">
        <w:t xml:space="preserve">the </w:t>
      </w:r>
      <w:r w:rsidRPr="004C3E55">
        <w:t xml:space="preserve">RND into core and tail components. Glatzer </w:t>
      </w:r>
      <w:r w:rsidR="00AF49D9" w:rsidRPr="004C3E55">
        <w:rPr>
          <w:rFonts w:hint="eastAsia"/>
        </w:rPr>
        <w:t>&amp;</w:t>
      </w:r>
      <w:r w:rsidRPr="004C3E55">
        <w:t xml:space="preserve"> </w:t>
      </w:r>
      <w:proofErr w:type="spellStart"/>
      <w:r w:rsidRPr="004C3E55">
        <w:t>Scheicher</w:t>
      </w:r>
      <w:proofErr w:type="spellEnd"/>
      <w:r w:rsidR="00693998" w:rsidRPr="004C3E55">
        <w:rPr>
          <w:rFonts w:hint="eastAsia"/>
        </w:rPr>
        <w:t xml:space="preserve"> </w:t>
      </w:r>
      <w:r w:rsidR="00693998" w:rsidRPr="004C3E55">
        <w:fldChar w:fldCharType="begin"/>
      </w:r>
      <w:r w:rsidR="00693998" w:rsidRPr="004C3E55">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4C3E55">
        <w:fldChar w:fldCharType="separate"/>
      </w:r>
      <w:r w:rsidR="00693998" w:rsidRPr="004C3E55">
        <w:t>(2005)</w:t>
      </w:r>
      <w:r w:rsidR="00693998" w:rsidRPr="004C3E55">
        <w:fldChar w:fldCharType="end"/>
      </w:r>
      <w:r w:rsidRPr="004C3E55">
        <w:t xml:space="preserve"> combined log-normal distributions for the core with GPD for </w:t>
      </w:r>
      <w:r w:rsidR="001204E8">
        <w:t xml:space="preserve">the </w:t>
      </w:r>
      <w:r w:rsidRPr="004C3E55">
        <w:t xml:space="preserve">tails, demonstrating effectiveness in Eurozone bond markets. Markose </w:t>
      </w:r>
      <w:r w:rsidR="00AF49D9" w:rsidRPr="004C3E55">
        <w:rPr>
          <w:rFonts w:hint="eastAsia"/>
        </w:rPr>
        <w:t>&amp;</w:t>
      </w:r>
      <w:r w:rsidRPr="004C3E55">
        <w:t xml:space="preserve"> </w:t>
      </w:r>
      <w:proofErr w:type="spellStart"/>
      <w:r w:rsidRPr="004C3E55">
        <w:t>Alentorn</w:t>
      </w:r>
      <w:proofErr w:type="spellEnd"/>
      <w:r w:rsidR="00693998" w:rsidRPr="004C3E55">
        <w:rPr>
          <w:rFonts w:hint="eastAsia"/>
        </w:rPr>
        <w:t xml:space="preserve"> </w:t>
      </w:r>
      <w:r w:rsidR="00693998" w:rsidRPr="004C3E55">
        <w:fldChar w:fldCharType="begin"/>
      </w:r>
      <w:r w:rsidR="00693998" w:rsidRPr="004C3E55">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4C3E55">
        <w:fldChar w:fldCharType="separate"/>
      </w:r>
      <w:r w:rsidR="00693998" w:rsidRPr="004C3E55">
        <w:t>(2011)</w:t>
      </w:r>
      <w:r w:rsidR="00693998" w:rsidRPr="004C3E55">
        <w:fldChar w:fldCharType="end"/>
      </w:r>
      <w:r w:rsidRPr="004C3E55">
        <w:t xml:space="preserve"> parameterized </w:t>
      </w:r>
      <w:r w:rsidR="001204E8">
        <w:t xml:space="preserve">the </w:t>
      </w:r>
      <w:r w:rsidRPr="004C3E55">
        <w:t>RND tails using Generalized Extreme Value Family to capture market expectations of extreme events. Monteiro et al.</w:t>
      </w:r>
      <w:r w:rsidR="00693998" w:rsidRPr="004C3E55">
        <w:rPr>
          <w:rFonts w:hint="eastAsia"/>
        </w:rPr>
        <w:t xml:space="preserve"> </w:t>
      </w:r>
      <w:r w:rsidR="00693998" w:rsidRPr="004C3E55">
        <w:fldChar w:fldCharType="begin"/>
      </w:r>
      <w:r w:rsidR="00693998" w:rsidRPr="004C3E55">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4C3E55">
        <w:fldChar w:fldCharType="separate"/>
      </w:r>
      <w:r w:rsidR="00693998" w:rsidRPr="004C3E55">
        <w:t>(2008)</w:t>
      </w:r>
      <w:r w:rsidR="00693998" w:rsidRPr="004C3E55">
        <w:fldChar w:fldCharType="end"/>
      </w:r>
      <w:r w:rsidRPr="004C3E55">
        <w:t xml:space="preserve"> proposed density function extrapolation using cubic spline functions with non-negativity constraints and exponential functions for </w:t>
      </w:r>
      <w:r w:rsidR="001204E8">
        <w:t xml:space="preserve">the </w:t>
      </w:r>
      <w:r w:rsidRPr="004C3E55">
        <w:t>tail extrapolation</w:t>
      </w:r>
      <w:r w:rsidR="001204E8">
        <w:t xml:space="preserve">, </w:t>
      </w:r>
      <w:r w:rsidR="001204E8" w:rsidRPr="001204E8">
        <w:rPr>
          <w:highlight w:val="yellow"/>
        </w:rPr>
        <w:t>though</w:t>
      </w:r>
      <w:r w:rsidR="001204E8">
        <w:t xml:space="preserve"> </w:t>
      </w:r>
      <w:r w:rsidRPr="004C3E55">
        <w:t>computationally simple but potentially limited in capturing complex tail features.</w:t>
      </w:r>
      <w:r w:rsidRPr="004C3E55">
        <w:rPr>
          <w:rFonts w:hint="eastAsia"/>
        </w:rPr>
        <w:t xml:space="preserve"> </w:t>
      </w:r>
      <w:r w:rsidRPr="004C3E55">
        <w:t>Recent developments include nov</w:t>
      </w:r>
      <w:r w:rsidR="00A51BDB" w:rsidRPr="004C3E55">
        <w:t>el parametric methods that do not</w:t>
      </w:r>
      <w:r w:rsidRPr="004C3E55">
        <w:t xml:space="preserve"> rely on extreme value theory. </w:t>
      </w:r>
      <w:proofErr w:type="spellStart"/>
      <w:r w:rsidRPr="004C3E55">
        <w:t>Orosi</w:t>
      </w:r>
      <w:proofErr w:type="spellEnd"/>
      <w:r w:rsidR="00693998" w:rsidRPr="004C3E55">
        <w:t xml:space="preserve"> </w:t>
      </w:r>
      <w:r w:rsidR="00693998" w:rsidRPr="004C3E55">
        <w:fldChar w:fldCharType="begin"/>
      </w:r>
      <w:r w:rsidR="00693998" w:rsidRPr="004C3E55">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4C3E55">
        <w:fldChar w:fldCharType="separate"/>
      </w:r>
      <w:r w:rsidR="00693998" w:rsidRPr="004C3E55">
        <w:t>(2015)</w:t>
      </w:r>
      <w:r w:rsidR="00693998" w:rsidRPr="004C3E55">
        <w:fldChar w:fldCharType="end"/>
      </w:r>
      <w:r w:rsidRPr="004C3E55">
        <w:t xml:space="preserve"> established appropriate functional forms with parameter constraints to produce well-behaved risk-neutral density estimates. Uberti</w:t>
      </w:r>
      <w:r w:rsidR="00693998" w:rsidRPr="004C3E55">
        <w:t xml:space="preserve"> </w:t>
      </w:r>
      <w:r w:rsidR="00693998" w:rsidRPr="004C3E55">
        <w:fldChar w:fldCharType="begin"/>
      </w:r>
      <w:r w:rsidR="00693998" w:rsidRPr="004C3E55">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4C3E55">
        <w:fldChar w:fldCharType="separate"/>
      </w:r>
      <w:r w:rsidR="00693998" w:rsidRPr="004C3E55">
        <w:t>(2023)</w:t>
      </w:r>
      <w:r w:rsidR="00693998" w:rsidRPr="004C3E55">
        <w:fldChar w:fldCharType="end"/>
      </w:r>
      <w:r w:rsidRPr="004C3E55">
        <w:t xml:space="preserve"> developed a semi-parametric estimation method combining parametric stability with non-parametric flexibility. Y. Li et al.</w:t>
      </w:r>
      <w:r w:rsidR="00693998" w:rsidRPr="004C3E55">
        <w:rPr>
          <w:rFonts w:hint="eastAsia"/>
        </w:rPr>
        <w:t xml:space="preserve"> </w:t>
      </w:r>
      <w:r w:rsidR="00693998" w:rsidRPr="004C3E55">
        <w:fldChar w:fldCharType="begin"/>
      </w:r>
      <w:r w:rsidR="00693998" w:rsidRPr="004C3E55">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4C3E55">
        <w:fldChar w:fldCharType="separate"/>
      </w:r>
      <w:r w:rsidR="00693998" w:rsidRPr="004C3E55">
        <w:t>(2024)</w:t>
      </w:r>
      <w:r w:rsidR="00693998" w:rsidRPr="004C3E55">
        <w:fldChar w:fldCharType="end"/>
      </w:r>
      <w:r w:rsidRPr="004C3E55">
        <w:t xml:space="preserve"> introduced a Lognormal-Weibull mixture model offering improved performance when measuring skewness and analyzing multi-peak RNDs, demonstrating the continuous refinement in estimation methodology.</w:t>
      </w:r>
    </w:p>
    <w:p w14:paraId="2A393065" w14:textId="5084679A" w:rsidR="00646746" w:rsidRPr="004C3E55" w:rsidRDefault="008C29AF" w:rsidP="00CC7DCF">
      <w:pPr>
        <w:spacing w:before="180" w:after="180"/>
        <w:ind w:firstLine="480"/>
      </w:pPr>
      <w:r w:rsidRPr="004C3E55">
        <w:t xml:space="preserve">On top of implied volatility, </w:t>
      </w:r>
      <w:r w:rsidR="00646746" w:rsidRPr="004C3E55">
        <w:t>RND contains vastly useful information in higher-order moments (</w:t>
      </w:r>
      <w:proofErr w:type="gramStart"/>
      <w:r w:rsidR="00646746" w:rsidRPr="004C3E55">
        <w:t>i.e.</w:t>
      </w:r>
      <w:proofErr w:type="gramEnd"/>
      <w:r w:rsidR="00646746" w:rsidRPr="004C3E55">
        <w:t xml:space="preserve"> skewness and excess kurtosis), which have been extensively </w:t>
      </w:r>
      <w:r w:rsidRPr="004C3E55">
        <w:t>used</w:t>
      </w:r>
      <w:r w:rsidR="00646746" w:rsidRPr="004C3E55">
        <w:t xml:space="preserve"> to predict asset returns</w:t>
      </w:r>
      <w:r w:rsidR="00CC7DCF" w:rsidRPr="004C3E55">
        <w:rPr>
          <w:rFonts w:hint="eastAsia"/>
        </w:rPr>
        <w:t xml:space="preserve">. </w:t>
      </w:r>
      <w:r w:rsidR="00646746" w:rsidRPr="004C3E55">
        <w:t xml:space="preserve">Bali </w:t>
      </w:r>
      <w:r w:rsidR="00AF49D9" w:rsidRPr="004C3E55">
        <w:rPr>
          <w:rFonts w:hint="eastAsia"/>
        </w:rPr>
        <w:t>&amp;</w:t>
      </w:r>
      <w:r w:rsidR="00646746" w:rsidRPr="004C3E55">
        <w:t xml:space="preserve"> Murray </w:t>
      </w:r>
      <w:r w:rsidR="00646746" w:rsidRPr="004C3E55">
        <w:fldChar w:fldCharType="begin"/>
      </w:r>
      <w:r w:rsidR="00646746" w:rsidRPr="004C3E55">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4C3E55">
        <w:fldChar w:fldCharType="separate"/>
      </w:r>
      <w:r w:rsidR="00646746" w:rsidRPr="004C3E55">
        <w:t>(2013)</w:t>
      </w:r>
      <w:r w:rsidR="00646746" w:rsidRPr="004C3E55">
        <w:fldChar w:fldCharType="end"/>
      </w:r>
      <w:r w:rsidR="00646746" w:rsidRPr="004C3E55">
        <w:t xml:space="preserve"> and Conrad et al. </w:t>
      </w:r>
      <w:r w:rsidR="00646746" w:rsidRPr="004C3E55">
        <w:fldChar w:fldCharType="begin"/>
      </w:r>
      <w:r w:rsidR="00646746" w:rsidRPr="004C3E55">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4C3E55">
        <w:fldChar w:fldCharType="separate"/>
      </w:r>
      <w:r w:rsidR="00646746" w:rsidRPr="004C3E55">
        <w:t>(2013)</w:t>
      </w:r>
      <w:r w:rsidR="00646746" w:rsidRPr="004C3E55">
        <w:fldChar w:fldCharType="end"/>
      </w:r>
      <w:r w:rsidR="00646746" w:rsidRPr="004C3E55">
        <w:t xml:space="preserve"> found significant negative relationship between risk-neutral skewness and future stock returns. Similar findings appear in commodity futures </w:t>
      </w:r>
      <w:r w:rsidR="00646746" w:rsidRPr="004C3E55">
        <w:fldChar w:fldCharType="begin"/>
      </w:r>
      <w:r w:rsidR="00646746" w:rsidRPr="004C3E55">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4C3E55">
        <w:fldChar w:fldCharType="separate"/>
      </w:r>
      <w:r w:rsidR="00646746" w:rsidRPr="004C3E55">
        <w:t>(Fuertes et al., 2022)</w:t>
      </w:r>
      <w:r w:rsidR="00646746" w:rsidRPr="004C3E55">
        <w:fldChar w:fldCharType="end"/>
      </w:r>
      <w:r w:rsidR="00646746" w:rsidRPr="004C3E55">
        <w:t xml:space="preserve">, oil markets  </w:t>
      </w:r>
      <w:r w:rsidR="00646746" w:rsidRPr="004C3E55">
        <w:fldChar w:fldCharType="begin"/>
      </w:r>
      <w:r w:rsidR="00646746" w:rsidRPr="004C3E55">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4C3E55">
        <w:fldChar w:fldCharType="separate"/>
      </w:r>
      <w:r w:rsidR="00646746" w:rsidRPr="004C3E55">
        <w:rPr>
          <w:kern w:val="0"/>
        </w:rPr>
        <w:t>(Cortés et al., 2020)</w:t>
      </w:r>
      <w:r w:rsidR="00646746" w:rsidRPr="004C3E55">
        <w:fldChar w:fldCharType="end"/>
      </w:r>
      <w:r w:rsidR="00646746" w:rsidRPr="004C3E55">
        <w:t xml:space="preserve">, and foreign exchange </w:t>
      </w:r>
      <w:r w:rsidR="00646746" w:rsidRPr="004C3E55">
        <w:fldChar w:fldCharType="begin"/>
      </w:r>
      <w:r w:rsidR="00646746" w:rsidRPr="004C3E55">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4C3E55">
        <w:fldChar w:fldCharType="separate"/>
      </w:r>
      <w:r w:rsidR="00646746" w:rsidRPr="004C3E55">
        <w:t>(Chen et al., 2018)</w:t>
      </w:r>
      <w:r w:rsidR="00646746" w:rsidRPr="004C3E55">
        <w:fldChar w:fldCharType="end"/>
      </w:r>
      <w:r w:rsidR="00646746" w:rsidRPr="004C3E55">
        <w:t xml:space="preserve">. Recently, </w:t>
      </w:r>
      <w:proofErr w:type="spellStart"/>
      <w:r w:rsidR="00646746" w:rsidRPr="004C3E55">
        <w:t>Böök</w:t>
      </w:r>
      <w:proofErr w:type="spellEnd"/>
      <w:r w:rsidR="00646746" w:rsidRPr="004C3E55">
        <w:t xml:space="preserve"> et al. </w:t>
      </w:r>
      <w:r w:rsidR="00646746" w:rsidRPr="004C3E55">
        <w:fldChar w:fldCharType="begin"/>
      </w:r>
      <w:r w:rsidR="00646746" w:rsidRPr="004C3E55">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4C3E55">
        <w:fldChar w:fldCharType="separate"/>
      </w:r>
      <w:r w:rsidR="00646746" w:rsidRPr="004C3E55">
        <w:t>(2025)</w:t>
      </w:r>
      <w:r w:rsidR="00646746" w:rsidRPr="004C3E55">
        <w:fldChar w:fldCharType="end"/>
      </w:r>
      <w:r w:rsidR="00646746" w:rsidRPr="004C3E55">
        <w:t xml:space="preserve"> demonstrated that </w:t>
      </w:r>
      <w:r w:rsidR="00646746" w:rsidRPr="004C3E55">
        <w:lastRenderedPageBreak/>
        <w:t xml:space="preserve">volatility, skewness, and kurtosis indicators derived from options data outperform historical return-based indicators in predicting stock risk premiums. While these relationships are established in traditional markets, </w:t>
      </w:r>
      <w:r w:rsidR="001204E8" w:rsidRPr="001204E8">
        <w:rPr>
          <w:highlight w:val="yellow"/>
        </w:rPr>
        <w:t>research</w:t>
      </w:r>
      <w:r w:rsidR="00646746" w:rsidRPr="004C3E55">
        <w:t xml:space="preserve"> in cryptocurrency markets remains limited.</w:t>
      </w:r>
    </w:p>
    <w:p w14:paraId="3258C2F0" w14:textId="732347EB" w:rsidR="00CC7DCF" w:rsidRPr="004C3E55" w:rsidRDefault="003D2AD1" w:rsidP="009220A5">
      <w:pPr>
        <w:spacing w:before="180" w:after="180"/>
        <w:ind w:firstLine="480"/>
      </w:pPr>
      <w:r w:rsidRPr="004C3E55">
        <w:t xml:space="preserve">This study </w:t>
      </w:r>
      <w:r w:rsidR="00F35891" w:rsidRPr="004C3E55">
        <w:t xml:space="preserve">extends </w:t>
      </w:r>
      <w:r w:rsidR="00F35891" w:rsidRPr="001204E8">
        <w:rPr>
          <w:strike/>
        </w:rPr>
        <w:t xml:space="preserve">RND </w:t>
      </w:r>
      <w:r w:rsidR="00693998" w:rsidRPr="001204E8">
        <w:rPr>
          <w:strike/>
        </w:rPr>
        <w:t>usin</w:t>
      </w:r>
      <w:r w:rsidR="00CC7DCF" w:rsidRPr="001204E8">
        <w:rPr>
          <w:rFonts w:hint="eastAsia"/>
          <w:strike/>
        </w:rPr>
        <w:t>g</w:t>
      </w:r>
      <w:r w:rsidR="00CC7DCF" w:rsidRPr="00B3004F">
        <w:rPr>
          <w:rFonts w:hint="eastAsia"/>
        </w:rPr>
        <w:t xml:space="preserve"> </w:t>
      </w:r>
      <w:r w:rsidR="00F35891" w:rsidRPr="00B3004F">
        <w:t xml:space="preserve">the </w:t>
      </w:r>
      <w:r w:rsidR="00F35891" w:rsidRPr="004C3E55">
        <w:t xml:space="preserve">framework </w:t>
      </w:r>
      <w:r w:rsidR="00B3004F">
        <w:t xml:space="preserve">of </w:t>
      </w:r>
      <w:r w:rsidR="00F35891" w:rsidRPr="00B3004F">
        <w:rPr>
          <w:strike/>
        </w:rPr>
        <w:t xml:space="preserve">developed by </w:t>
      </w:r>
      <w:proofErr w:type="spellStart"/>
      <w:r w:rsidR="009220A5" w:rsidRPr="004C3E55">
        <w:t>Birru</w:t>
      </w:r>
      <w:proofErr w:type="spellEnd"/>
      <w:r w:rsidR="009220A5" w:rsidRPr="004C3E55">
        <w:t xml:space="preserve"> &amp; </w:t>
      </w:r>
      <w:proofErr w:type="spellStart"/>
      <w:r w:rsidR="009220A5" w:rsidRPr="004C3E55">
        <w:t>Figlewski</w:t>
      </w:r>
      <w:proofErr w:type="spellEnd"/>
      <w:r w:rsidR="00B3004F">
        <w:t xml:space="preserve"> </w:t>
      </w:r>
      <w:r w:rsidR="00B3004F" w:rsidRPr="004C3E55">
        <w:fldChar w:fldCharType="begin"/>
      </w:r>
      <w:r w:rsidR="00B3004F" w:rsidRPr="004C3E55">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4C3E55">
        <w:fldChar w:fldCharType="separate"/>
      </w:r>
      <w:r w:rsidR="00B3004F" w:rsidRPr="004C3E55">
        <w:t>(2012)</w:t>
      </w:r>
      <w:r w:rsidR="00B3004F" w:rsidRPr="004C3E55">
        <w:fldChar w:fldCharType="end"/>
      </w:r>
      <w:r w:rsidR="00B3004F">
        <w:t xml:space="preserve"> to derive the entire RND</w:t>
      </w:r>
      <w:r w:rsidR="009220A5" w:rsidRPr="004C3E55">
        <w:t xml:space="preserve"> </w:t>
      </w:r>
      <w:r w:rsidR="005125EA" w:rsidRPr="004C3E55">
        <w:t>b</w:t>
      </w:r>
      <w:r w:rsidRPr="004C3E55">
        <w:t xml:space="preserve">ecause </w:t>
      </w:r>
      <w:r w:rsidR="005125EA" w:rsidRPr="004C3E55">
        <w:t>GPD is</w:t>
      </w:r>
      <w:r w:rsidRPr="004C3E55">
        <w:t xml:space="preserve"> particularly adept at capturing the behavior of the extreme </w:t>
      </w:r>
      <w:r w:rsidR="005125EA" w:rsidRPr="004C3E55">
        <w:t xml:space="preserve">events. Nonetheless, we find </w:t>
      </w:r>
      <w:r w:rsidR="009B135F" w:rsidRPr="004C3E55">
        <w:rPr>
          <w:rFonts w:hint="eastAsia"/>
        </w:rPr>
        <w:t>s</w:t>
      </w:r>
      <w:r w:rsidR="009B135F" w:rsidRPr="004C3E55">
        <w:t>everal constraints</w:t>
      </w:r>
      <w:r w:rsidR="005125EA" w:rsidRPr="004C3E55">
        <w:t xml:space="preserve"> in </w:t>
      </w:r>
      <w:proofErr w:type="spellStart"/>
      <w:r w:rsidR="005125EA" w:rsidRPr="004C3E55">
        <w:t>Birru</w:t>
      </w:r>
      <w:proofErr w:type="spellEnd"/>
      <w:r w:rsidR="005125EA" w:rsidRPr="004C3E55">
        <w:t xml:space="preserve"> &amp; </w:t>
      </w:r>
      <w:proofErr w:type="spellStart"/>
      <w:r w:rsidR="005125EA" w:rsidRPr="004C3E55">
        <w:t>Figlewski</w:t>
      </w:r>
      <w:proofErr w:type="spellEnd"/>
      <w:r w:rsidR="005125EA" w:rsidRPr="004C3E55">
        <w:t xml:space="preserve"> </w:t>
      </w:r>
      <w:r w:rsidR="009220A5" w:rsidRPr="004C3E55">
        <w:fldChar w:fldCharType="begin"/>
      </w:r>
      <w:r w:rsidR="00AB6D45" w:rsidRPr="004C3E55">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9B135F" w:rsidRPr="004C3E55">
        <w:t xml:space="preserve"> when</w:t>
      </w:r>
      <w:r w:rsidR="005125EA" w:rsidRPr="004C3E55">
        <w:t xml:space="preserve"> </w:t>
      </w:r>
      <w:r w:rsidR="00693998" w:rsidRPr="004C3E55">
        <w:t>ap</w:t>
      </w:r>
      <w:r w:rsidR="005125EA" w:rsidRPr="004C3E55">
        <w:t xml:space="preserve">plied to cryptocurrency markets. </w:t>
      </w:r>
      <w:r w:rsidR="00CC7DCF" w:rsidRPr="004C3E55">
        <w:t xml:space="preserve">First, </w:t>
      </w:r>
      <w:proofErr w:type="spellStart"/>
      <w:r w:rsidR="009220A5" w:rsidRPr="004C3E55">
        <w:t>Birru</w:t>
      </w:r>
      <w:proofErr w:type="spellEnd"/>
      <w:r w:rsidR="009220A5" w:rsidRPr="004C3E55">
        <w:t xml:space="preserve"> &amp; </w:t>
      </w:r>
      <w:proofErr w:type="spellStart"/>
      <w:r w:rsidR="009220A5" w:rsidRPr="004C3E55">
        <w:t>Figlewski</w:t>
      </w:r>
      <w:proofErr w:type="spellEnd"/>
      <w:r w:rsidR="009220A5" w:rsidRPr="004C3E55">
        <w:t xml:space="preserve"> </w:t>
      </w:r>
      <w:r w:rsidR="009220A5" w:rsidRPr="004C3E55">
        <w:fldChar w:fldCharType="begin"/>
      </w:r>
      <w:r w:rsidR="00AB6D45" w:rsidRPr="004C3E55">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CC7DCF" w:rsidRPr="004C3E55">
        <w:t xml:space="preserve"> introduces discontinuities </w:t>
      </w:r>
      <w:r w:rsidR="009220A5" w:rsidRPr="004C3E55">
        <w:rPr>
          <w:rFonts w:hint="eastAsia"/>
        </w:rPr>
        <w:t xml:space="preserve">or </w:t>
      </w:r>
      <w:r w:rsidR="00CC7DCF" w:rsidRPr="004C3E55">
        <w:t xml:space="preserve">kinks at </w:t>
      </w:r>
      <w:r w:rsidR="00B3004F">
        <w:t xml:space="preserve">the </w:t>
      </w:r>
      <w:r w:rsidR="00CC7DCF" w:rsidRPr="004C3E55">
        <w:t>connection points</w:t>
      </w:r>
      <w:r w:rsidR="00B3004F">
        <w:t xml:space="preserve">. </w:t>
      </w:r>
      <w:r w:rsidR="00CC7DCF" w:rsidRPr="00B3004F">
        <w:rPr>
          <w:strike/>
        </w:rPr>
        <w:t xml:space="preserve">, compromising the distribution's smoothness. </w:t>
      </w:r>
      <w:r w:rsidR="00B3004F">
        <w:t>Also</w:t>
      </w:r>
      <w:r w:rsidR="00CC7DCF" w:rsidRPr="004C3E55">
        <w:t xml:space="preserve">, it increases computational complexity, potentially affecting estimation stability. </w:t>
      </w:r>
      <w:r w:rsidR="00CC7DCF" w:rsidRPr="00B3004F">
        <w:rPr>
          <w:highlight w:val="yellow"/>
        </w:rPr>
        <w:t xml:space="preserve">Additionally, cryptocurrency markets pose distinctive challenges due to their inherent price volatility and unique investor behavior patterns </w:t>
      </w:r>
      <w:r w:rsidR="009220A5" w:rsidRPr="00B3004F">
        <w:rPr>
          <w:highlight w:val="yellow"/>
        </w:rPr>
        <w:fldChar w:fldCharType="begin"/>
      </w:r>
      <w:r w:rsidR="009220A5" w:rsidRPr="00B3004F">
        <w:rPr>
          <w:highlight w:val="yellow"/>
        </w:rPr>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9220A5" w:rsidRPr="00B3004F">
        <w:rPr>
          <w:highlight w:val="yellow"/>
        </w:rPr>
        <w:fldChar w:fldCharType="separate"/>
      </w:r>
      <w:r w:rsidR="009220A5" w:rsidRPr="00B3004F">
        <w:rPr>
          <w:kern w:val="0"/>
          <w:highlight w:val="yellow"/>
        </w:rPr>
        <w:t>(López-Cabarcos et al., 2021)</w:t>
      </w:r>
      <w:r w:rsidR="009220A5" w:rsidRPr="00B3004F">
        <w:rPr>
          <w:highlight w:val="yellow"/>
        </w:rPr>
        <w:fldChar w:fldCharType="end"/>
      </w:r>
      <w:r w:rsidR="00CC7DCF" w:rsidRPr="00B3004F">
        <w:rPr>
          <w:highlight w:val="yellow"/>
        </w:rPr>
        <w:t xml:space="preserve">. Furthermore, existing literature has inadequately examined RND characteristics across varying prediction horizons in these </w:t>
      </w:r>
      <w:commentRangeStart w:id="18"/>
      <w:r w:rsidR="00CC7DCF" w:rsidRPr="00B3004F">
        <w:rPr>
          <w:highlight w:val="yellow"/>
        </w:rPr>
        <w:t>markets</w:t>
      </w:r>
      <w:commentRangeEnd w:id="18"/>
      <w:r w:rsidR="00B3004F">
        <w:rPr>
          <w:rStyle w:val="afe"/>
        </w:rPr>
        <w:commentReference w:id="18"/>
      </w:r>
      <w:r w:rsidR="00CC7DCF" w:rsidRPr="00B3004F">
        <w:rPr>
          <w:highlight w:val="yellow"/>
        </w:rPr>
        <w:t>.</w:t>
      </w:r>
    </w:p>
    <w:p w14:paraId="0A722531" w14:textId="77777777" w:rsidR="007E4D8B" w:rsidRDefault="009B135F" w:rsidP="00387E5B">
      <w:pPr>
        <w:spacing w:before="180" w:after="180"/>
        <w:ind w:firstLine="480"/>
      </w:pPr>
      <w:r w:rsidRPr="004C3E55">
        <w:t xml:space="preserve">To mitigate the limitations in </w:t>
      </w:r>
      <w:proofErr w:type="spellStart"/>
      <w:r w:rsidRPr="004C3E55">
        <w:t>Birru</w:t>
      </w:r>
      <w:proofErr w:type="spellEnd"/>
      <w:r w:rsidRPr="004C3E55">
        <w:t xml:space="preserve"> &amp; </w:t>
      </w:r>
      <w:proofErr w:type="spellStart"/>
      <w:r w:rsidRPr="004C3E55">
        <w:t>Figlewski</w:t>
      </w:r>
      <w:proofErr w:type="spellEnd"/>
      <w:r w:rsidR="009220A5" w:rsidRPr="004C3E55">
        <w:t xml:space="preserve"> </w:t>
      </w:r>
      <w:r w:rsidR="009220A5" w:rsidRPr="004C3E55">
        <w:fldChar w:fldCharType="begin"/>
      </w:r>
      <w:r w:rsidR="00AB6D45" w:rsidRPr="004C3E55">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Pr="004C3E55">
        <w:t>, we propose a method which fits each tail of the RND using one single point with one slope to ensure the continuity without kink</w:t>
      </w:r>
      <w:r w:rsidR="009220A5" w:rsidRPr="004C3E55">
        <w:rPr>
          <w:rFonts w:hint="eastAsia"/>
        </w:rPr>
        <w:t xml:space="preserve">s </w:t>
      </w:r>
      <w:r w:rsidRPr="004C3E55">
        <w:t>for both the cumulative distribution functio</w:t>
      </w:r>
      <w:r w:rsidR="009220A5" w:rsidRPr="004C3E55">
        <w:rPr>
          <w:rFonts w:hint="eastAsia"/>
        </w:rPr>
        <w:t xml:space="preserve">n </w:t>
      </w:r>
      <w:r w:rsidRPr="004C3E55">
        <w:t xml:space="preserve">and density </w:t>
      </w:r>
      <w:commentRangeStart w:id="19"/>
      <w:r w:rsidRPr="004C3E55">
        <w:t>functio</w:t>
      </w:r>
      <w:r w:rsidR="009220A5" w:rsidRPr="004C3E55">
        <w:rPr>
          <w:rFonts w:hint="eastAsia"/>
        </w:rPr>
        <w:t>n</w:t>
      </w:r>
      <w:commentRangeEnd w:id="19"/>
      <w:r w:rsidR="00B3004F">
        <w:rPr>
          <w:rStyle w:val="afe"/>
        </w:rPr>
        <w:commentReference w:id="19"/>
      </w:r>
      <w:r w:rsidR="009220A5" w:rsidRPr="004C3E55">
        <w:rPr>
          <w:rFonts w:hint="eastAsia"/>
        </w:rPr>
        <w:t xml:space="preserve">. </w:t>
      </w:r>
      <w:r w:rsidR="0084600D" w:rsidRPr="004C3E55">
        <w:t>To further</w:t>
      </w:r>
      <w:r w:rsidR="005848FF" w:rsidRPr="004C3E55">
        <w:t xml:space="preserve"> validate the effectiveness of </w:t>
      </w:r>
      <w:r w:rsidR="00AF66F4" w:rsidRPr="004C3E55">
        <w:t>our proposed method</w:t>
      </w:r>
      <w:r w:rsidR="005848FF" w:rsidRPr="004C3E55">
        <w:t xml:space="preserve">, this </w:t>
      </w:r>
      <w:r w:rsidR="0084600D" w:rsidRPr="004C3E55">
        <w:t>study</w:t>
      </w:r>
      <w:r w:rsidR="005848FF" w:rsidRPr="004C3E55">
        <w:t xml:space="preserve"> </w:t>
      </w:r>
      <w:r w:rsidR="0084600D" w:rsidRPr="004C3E55">
        <w:t>examines the predictive power of</w:t>
      </w:r>
      <w:r w:rsidR="00B3004F">
        <w:t xml:space="preserve"> the </w:t>
      </w:r>
      <w:r w:rsidR="0084600D" w:rsidRPr="004C3E55">
        <w:t xml:space="preserve">RND </w:t>
      </w:r>
      <w:r w:rsidR="00180600" w:rsidRPr="004C3E55">
        <w:t>moments, such as skewness and</w:t>
      </w:r>
      <w:r w:rsidR="0084600D" w:rsidRPr="004C3E55">
        <w:t xml:space="preserve"> excess kurt</w:t>
      </w:r>
      <w:r w:rsidR="00180600" w:rsidRPr="004C3E55">
        <w:t>osis,</w:t>
      </w:r>
      <w:r w:rsidR="0084600D" w:rsidRPr="004C3E55">
        <w:t xml:space="preserve"> for Bitcoin returns</w:t>
      </w:r>
      <w:r w:rsidR="00632C34">
        <w:rPr>
          <w:rFonts w:hint="eastAsia"/>
        </w:rPr>
        <w:t>,</w:t>
      </w:r>
      <w:r w:rsidR="00632C34">
        <w:t xml:space="preserve"> </w:t>
      </w:r>
      <w:r w:rsidR="00632C34" w:rsidRPr="00632C34">
        <w:rPr>
          <w:highlight w:val="yellow"/>
        </w:rPr>
        <w:t xml:space="preserve">in comparison with </w:t>
      </w:r>
      <w:proofErr w:type="spellStart"/>
      <w:r w:rsidR="00632C34" w:rsidRPr="00632C34">
        <w:rPr>
          <w:highlight w:val="yellow"/>
        </w:rPr>
        <w:t>Birru</w:t>
      </w:r>
      <w:proofErr w:type="spellEnd"/>
      <w:r w:rsidR="00632C34" w:rsidRPr="00632C34">
        <w:rPr>
          <w:highlight w:val="yellow"/>
        </w:rPr>
        <w:t xml:space="preserve"> &amp; </w:t>
      </w:r>
      <w:proofErr w:type="spellStart"/>
      <w:r w:rsidR="00632C34" w:rsidRPr="00632C34">
        <w:rPr>
          <w:highlight w:val="yellow"/>
        </w:rPr>
        <w:t>Figlewski</w:t>
      </w:r>
      <w:proofErr w:type="spellEnd"/>
      <w:r w:rsidR="00632C34" w:rsidRPr="00632C34">
        <w:rPr>
          <w:highlight w:val="yellow"/>
        </w:rPr>
        <w:t xml:space="preserve"> </w:t>
      </w:r>
      <w:r w:rsidR="00632C34" w:rsidRPr="00632C34">
        <w:rPr>
          <w:highlight w:val="yellow"/>
        </w:rPr>
        <w:fldChar w:fldCharType="begin"/>
      </w:r>
      <w:r w:rsidR="00632C34" w:rsidRPr="00632C34">
        <w:rPr>
          <w:highlight w:val="yellow"/>
        </w:rPr>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632C34">
        <w:rPr>
          <w:highlight w:val="yellow"/>
        </w:rPr>
        <w:fldChar w:fldCharType="separate"/>
      </w:r>
      <w:r w:rsidR="00632C34" w:rsidRPr="00632C34">
        <w:rPr>
          <w:highlight w:val="yellow"/>
        </w:rPr>
        <w:t>(2012)</w:t>
      </w:r>
      <w:r w:rsidR="00632C34" w:rsidRPr="00632C34">
        <w:rPr>
          <w:highlight w:val="yellow"/>
        </w:rPr>
        <w:fldChar w:fldCharType="end"/>
      </w:r>
      <w:r w:rsidR="00632C34">
        <w:t xml:space="preserve"> </w:t>
      </w:r>
      <w:r w:rsidR="0084600D" w:rsidRPr="004C3E55">
        <w:t>. Based on</w:t>
      </w:r>
      <w:r w:rsidR="005848FF" w:rsidRPr="004C3E55">
        <w:t xml:space="preserve"> Bitcoin options trading data from the </w:t>
      </w:r>
      <w:proofErr w:type="spellStart"/>
      <w:r w:rsidR="005848FF" w:rsidRPr="004C3E55">
        <w:t>Deribit</w:t>
      </w:r>
      <w:proofErr w:type="spellEnd"/>
      <w:r w:rsidR="005848FF" w:rsidRPr="004C3E55">
        <w:t xml:space="preserve"> platform from January 2020 to April 2024, </w:t>
      </w:r>
      <w:r w:rsidR="00AF66F4" w:rsidRPr="004C3E55">
        <w:t>our proposed method</w:t>
      </w:r>
      <w:r w:rsidR="0084600D" w:rsidRPr="004C3E55">
        <w:t xml:space="preserve"> </w:t>
      </w:r>
      <w:r w:rsidR="0077432C" w:rsidRPr="004C3E55">
        <w:t xml:space="preserve">significantly </w:t>
      </w:r>
      <w:r w:rsidR="0084600D" w:rsidRPr="004C3E55">
        <w:t xml:space="preserve">outperforms </w:t>
      </w:r>
      <w:proofErr w:type="spellStart"/>
      <w:r w:rsidR="0084600D" w:rsidRPr="004C3E55">
        <w:t>Birru</w:t>
      </w:r>
      <w:proofErr w:type="spellEnd"/>
      <w:r w:rsidR="0084600D" w:rsidRPr="004C3E55">
        <w:t xml:space="preserve"> &amp; </w:t>
      </w:r>
      <w:proofErr w:type="spellStart"/>
      <w:r w:rsidR="0084600D" w:rsidRPr="004C3E55">
        <w:t>Figlewski</w:t>
      </w:r>
      <w:proofErr w:type="spellEnd"/>
      <w:r w:rsidR="009220A5" w:rsidRPr="004C3E55">
        <w:t xml:space="preserve"> </w:t>
      </w:r>
      <w:r w:rsidR="009220A5" w:rsidRPr="004C3E55">
        <w:fldChar w:fldCharType="begin"/>
      </w:r>
      <w:r w:rsidR="00AB6D45" w:rsidRPr="004C3E55">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77432C" w:rsidRPr="004C3E55">
        <w:t xml:space="preserve"> </w:t>
      </w:r>
      <w:r w:rsidR="00180600" w:rsidRPr="004C3E55">
        <w:t xml:space="preserve">in terms of </w:t>
      </w:r>
      <w:r w:rsidR="0077432C" w:rsidRPr="004C3E55">
        <w:t>daily</w:t>
      </w:r>
      <w:r w:rsidR="00180600" w:rsidRPr="004C3E55">
        <w:t xml:space="preserve"> returns</w:t>
      </w:r>
      <w:r w:rsidR="0077432C" w:rsidRPr="004C3E55">
        <w:t xml:space="preserve"> and slightly </w:t>
      </w:r>
      <w:r w:rsidR="00632C34">
        <w:t xml:space="preserve">surpasses </w:t>
      </w:r>
      <w:r w:rsidR="0077432C" w:rsidRPr="004C3E55">
        <w:t xml:space="preserve">in weekly returns. </w:t>
      </w:r>
      <w:r w:rsidR="00632C34">
        <w:t xml:space="preserve">Further, </w:t>
      </w:r>
      <w:proofErr w:type="spellStart"/>
      <w:r w:rsidR="00632C34">
        <w:t>t</w:t>
      </w:r>
      <w:r w:rsidR="0077432C" w:rsidRPr="004C3E55">
        <w:t>e</w:t>
      </w:r>
      <w:proofErr w:type="spellEnd"/>
      <w:r w:rsidR="0077432C" w:rsidRPr="004C3E55">
        <w:t xml:space="preserve"> robustness tests using rolling window </w:t>
      </w:r>
      <w:commentRangeStart w:id="20"/>
      <w:r w:rsidR="0077432C" w:rsidRPr="004C3E55">
        <w:t>estimation</w:t>
      </w:r>
      <w:commentRangeEnd w:id="20"/>
      <w:r w:rsidR="00632C34">
        <w:rPr>
          <w:rStyle w:val="afe"/>
        </w:rPr>
        <w:commentReference w:id="20"/>
      </w:r>
      <w:r w:rsidR="00632C34">
        <w:t xml:space="preserve"> </w:t>
      </w:r>
      <w:r w:rsidR="0077432C" w:rsidRPr="004C3E55">
        <w:t xml:space="preserve">also confirmed </w:t>
      </w:r>
      <w:r w:rsidR="00AF66F4" w:rsidRPr="004C3E55">
        <w:t>our proposed method</w:t>
      </w:r>
      <w:r w:rsidR="0077432C" w:rsidRPr="004C3E55">
        <w:t xml:space="preserve"> perform superior, in </w:t>
      </w:r>
      <w:r w:rsidR="00632C34" w:rsidRPr="00632C34">
        <w:rPr>
          <w:highlight w:val="yellow"/>
        </w:rPr>
        <w:t>contrast</w:t>
      </w:r>
      <w:r w:rsidR="00632C34">
        <w:t xml:space="preserve"> with </w:t>
      </w:r>
      <w:proofErr w:type="spellStart"/>
      <w:r w:rsidR="00632C34">
        <w:t>Figl</w:t>
      </w:r>
      <w:r w:rsidR="009220A5" w:rsidRPr="004C3E55">
        <w:t>ewski</w:t>
      </w:r>
      <w:proofErr w:type="spellEnd"/>
      <w:r w:rsidR="009220A5" w:rsidRPr="004C3E55">
        <w:t xml:space="preserve"> </w:t>
      </w:r>
      <w:r w:rsidR="009220A5" w:rsidRPr="004C3E55">
        <w:fldChar w:fldCharType="begin"/>
      </w:r>
      <w:r w:rsidR="00AB6D45" w:rsidRPr="004C3E55">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77432C" w:rsidRPr="004C3E55">
        <w:t xml:space="preserve">. </w:t>
      </w:r>
    </w:p>
    <w:p w14:paraId="04C7AD37" w14:textId="59640436" w:rsidR="00ED48AC" w:rsidRPr="007E4D8B" w:rsidRDefault="005848FF" w:rsidP="00387E5B">
      <w:pPr>
        <w:spacing w:before="180" w:after="180"/>
        <w:ind w:firstLine="480"/>
        <w:rPr>
          <w:strike/>
        </w:rPr>
      </w:pPr>
      <w:r w:rsidRPr="004C3E55">
        <w:t>In</w:t>
      </w:r>
      <w:r w:rsidR="007E4D8B">
        <w:t xml:space="preserve"> the</w:t>
      </w:r>
      <w:r w:rsidRPr="004C3E55">
        <w:t xml:space="preserve"> </w:t>
      </w:r>
      <w:r w:rsidRPr="007E4D8B">
        <w:rPr>
          <w:strike/>
        </w:rPr>
        <w:t xml:space="preserve">terms of </w:t>
      </w:r>
      <w:r w:rsidRPr="004C3E55">
        <w:t>daily return prediction,</w:t>
      </w:r>
      <w:r w:rsidR="00EA41CC" w:rsidRPr="004C3E55">
        <w:rPr>
          <w:rFonts w:hint="eastAsia"/>
        </w:rPr>
        <w:t xml:space="preserve"> </w:t>
      </w:r>
      <w:r w:rsidR="00874E87" w:rsidRPr="007E4D8B">
        <w:rPr>
          <w:strike/>
        </w:rPr>
        <w:t xml:space="preserve">our </w:t>
      </w:r>
      <w:r w:rsidR="00EE7DEF" w:rsidRPr="007E4D8B">
        <w:rPr>
          <w:rFonts w:hint="eastAsia"/>
          <w:strike/>
        </w:rPr>
        <w:t>proposed</w:t>
      </w:r>
      <w:r w:rsidR="00874E87" w:rsidRPr="007E4D8B">
        <w:rPr>
          <w:strike/>
        </w:rPr>
        <w:t xml:space="preserve"> method identifies </w:t>
      </w:r>
      <w:r w:rsidR="00874E87" w:rsidRPr="004C3E55">
        <w:t xml:space="preserve">skewness, </w:t>
      </w:r>
      <w:r w:rsidR="00874E87" w:rsidRPr="004C3E55">
        <w:lastRenderedPageBreak/>
        <w:t xml:space="preserve">median, and lagged returns </w:t>
      </w:r>
      <w:r w:rsidR="007E4D8B">
        <w:t xml:space="preserve">are identified </w:t>
      </w:r>
      <w:r w:rsidR="00874E87" w:rsidRPr="004C3E55">
        <w:t>a</w:t>
      </w:r>
      <w:r w:rsidR="00874E87" w:rsidRPr="006108FC">
        <w:t>s significant predictors, with superior explanatory power (R-squared = 0.0130)</w:t>
      </w:r>
      <w:r w:rsidR="007E4D8B">
        <w:t>,</w:t>
      </w:r>
      <w:r w:rsidR="00874E87" w:rsidRPr="006108FC">
        <w:t xml:space="preserve"> compared to </w:t>
      </w:r>
      <w:proofErr w:type="spellStart"/>
      <w:r w:rsidR="00EE7DEF">
        <w:t>Birru</w:t>
      </w:r>
      <w:proofErr w:type="spellEnd"/>
      <w:r w:rsidR="00EE7DEF">
        <w:t xml:space="preserve"> &amp; </w:t>
      </w:r>
      <w:proofErr w:type="spellStart"/>
      <w:r w:rsidR="00EE7DEF">
        <w:t>Figlewski</w:t>
      </w:r>
      <w:proofErr w:type="spellEnd"/>
      <w:r w:rsidR="00EE7DEF">
        <w:t xml:space="preserve"> (2012)</w:t>
      </w:r>
      <w:r w:rsidR="00874E87" w:rsidRPr="006108FC">
        <w:t xml:space="preserve"> (R-squared = 0.0098). The negative skewness coefficient aligns with Conrad et al.</w:t>
      </w:r>
      <w:r w:rsidR="00874E87" w:rsidRPr="006108FC">
        <w:rPr>
          <w:rFonts w:hint="eastAsia"/>
        </w:rPr>
        <w:t xml:space="preserve"> </w:t>
      </w:r>
      <w:r w:rsidR="00874E87" w:rsidRPr="006108FC">
        <w:fldChar w:fldCharType="begin"/>
      </w:r>
      <w:r w:rsidR="00874E87" w:rsidRPr="006108FC">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6108FC">
        <w:fldChar w:fldCharType="separate"/>
      </w:r>
      <w:r w:rsidR="00874E87" w:rsidRPr="006108FC">
        <w:t>(2013)</w:t>
      </w:r>
      <w:r w:rsidR="00874E87" w:rsidRPr="006108FC">
        <w:fldChar w:fldCharType="end"/>
      </w:r>
      <w:r w:rsidR="00874E87" w:rsidRPr="006108FC">
        <w:t xml:space="preserve">, indicating higher pricing for negative risk. The significant predictive power of lagged returns supports Liu </w:t>
      </w:r>
      <w:r w:rsidR="00AF49D9">
        <w:rPr>
          <w:rFonts w:hint="eastAsia"/>
        </w:rPr>
        <w:t>&amp;</w:t>
      </w:r>
      <w:r w:rsidR="00874E87" w:rsidRPr="006108FC">
        <w:t xml:space="preserve"> </w:t>
      </w:r>
      <w:proofErr w:type="spellStart"/>
      <w:r w:rsidR="00874E87" w:rsidRPr="006108FC">
        <w:t>Tsyvinski's</w:t>
      </w:r>
      <w:proofErr w:type="spellEnd"/>
      <w:r w:rsidR="00874E87" w:rsidRPr="006108FC">
        <w:rPr>
          <w:rFonts w:hint="eastAsia"/>
        </w:rPr>
        <w:t xml:space="preserve"> </w:t>
      </w:r>
      <w:r w:rsidR="00874E87" w:rsidRPr="006108FC">
        <w:fldChar w:fldCharType="begin"/>
      </w:r>
      <w:r w:rsidR="00874E87" w:rsidRPr="006108FC">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6108FC">
        <w:fldChar w:fldCharType="separate"/>
      </w:r>
      <w:r w:rsidR="00874E87" w:rsidRPr="006108FC">
        <w:t>(2021)</w:t>
      </w:r>
      <w:r w:rsidR="00874E87" w:rsidRPr="006108FC">
        <w:fldChar w:fldCharType="end"/>
      </w:r>
      <w:r w:rsidR="00874E87" w:rsidRPr="006108FC">
        <w:t xml:space="preserve"> argument about momentum effects in cryptocurrency markets. For weekly returns, both methods identify excess kurtosis, median, and the Crypto Fear and Greed Index as optimal predictors</w:t>
      </w:r>
      <w:r w:rsidR="00387E5B">
        <w:rPr>
          <w:rFonts w:hint="eastAsia"/>
        </w:rPr>
        <w:t xml:space="preserve">. </w:t>
      </w:r>
      <w:r w:rsidR="00387E5B" w:rsidRPr="00387E5B">
        <w:t>Excess kurtosis exhibits a significant negative relationship with returns, consistent with Amaya et al.</w:t>
      </w:r>
      <w:r w:rsidR="00387E5B" w:rsidRPr="006108FC">
        <w:rPr>
          <w:rFonts w:hint="eastAsia"/>
        </w:rPr>
        <w:t xml:space="preserve"> </w:t>
      </w:r>
      <w:r w:rsidR="00387E5B" w:rsidRPr="006108FC">
        <w:fldChar w:fldCharType="begin"/>
      </w:r>
      <w:r w:rsidR="00387E5B" w:rsidRPr="006108FC">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387E5B" w:rsidRPr="006108FC">
        <w:rPr>
          <w:rtl/>
          <w:lang w:bidi="he-IL"/>
        </w:rPr>
        <w:instrText>׳</w:instrText>
      </w:r>
      <w:r w:rsidR="00387E5B" w:rsidRPr="006108FC">
        <w:instrText>s stock returns is positive but not always significant. We do not find a strong relation between realized volatility and next week</w:instrText>
      </w:r>
      <w:r w:rsidR="00387E5B" w:rsidRPr="006108FC">
        <w:rPr>
          <w:rtl/>
          <w:lang w:bidi="he-IL"/>
        </w:rPr>
        <w:instrText>׳</w:instrText>
      </w:r>
      <w:r w:rsidR="00387E5B"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387E5B" w:rsidRPr="006108FC">
        <w:fldChar w:fldCharType="separate"/>
      </w:r>
      <w:r w:rsidR="00387E5B" w:rsidRPr="006108FC">
        <w:t>(2015)</w:t>
      </w:r>
      <w:r w:rsidR="00387E5B" w:rsidRPr="006108FC">
        <w:fldChar w:fldCharType="end"/>
      </w:r>
      <w:r w:rsidR="00387E5B" w:rsidRPr="00387E5B">
        <w:t>, indicating that heightened tail risk leads to subsequent return reversals in longer horizons. The Crypto Fear and Greed Index shows a significant negative relationship with future returns, supporting M. He et al.</w:t>
      </w:r>
      <w:r w:rsidR="00387E5B" w:rsidRPr="006108FC">
        <w:rPr>
          <w:rFonts w:hint="eastAsia"/>
        </w:rPr>
        <w:t xml:space="preserve"> </w:t>
      </w:r>
      <w:r w:rsidR="00387E5B" w:rsidRPr="006108FC">
        <w:fldChar w:fldCharType="begin"/>
      </w:r>
      <w:r w:rsidR="00387E5B" w:rsidRPr="006108FC">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387E5B" w:rsidRPr="006108FC">
        <w:fldChar w:fldCharType="separate"/>
      </w:r>
      <w:r w:rsidR="00387E5B" w:rsidRPr="006108FC">
        <w:t>(2023)</w:t>
      </w:r>
      <w:r w:rsidR="00387E5B" w:rsidRPr="006108FC">
        <w:fldChar w:fldCharType="end"/>
      </w:r>
      <w:r w:rsidR="00387E5B" w:rsidRPr="00387E5B">
        <w:t xml:space="preserve"> that market sentiment serves as a contrarian indicator in cryptocurrency markets.</w:t>
      </w:r>
      <w:r w:rsidR="00387E5B">
        <w:rPr>
          <w:rFonts w:hint="eastAsia"/>
        </w:rPr>
        <w:t xml:space="preserve"> </w:t>
      </w:r>
      <w:r w:rsidR="00874E87" w:rsidRPr="007E4D8B">
        <w:rPr>
          <w:strike/>
        </w:rPr>
        <w:t xml:space="preserve">Out-of-sample tests using rolling window estimation show positive R-squared values for both methods, with </w:t>
      </w:r>
      <w:r w:rsidR="00AF66F4" w:rsidRPr="007E4D8B">
        <w:rPr>
          <w:strike/>
        </w:rPr>
        <w:t>our proposed method</w:t>
      </w:r>
      <w:r w:rsidR="00874E87" w:rsidRPr="007E4D8B">
        <w:rPr>
          <w:strike/>
        </w:rPr>
        <w:t xml:space="preserve"> outperforming the traditional approach, indicating substantial economic value</w:t>
      </w:r>
      <w:r w:rsidR="00874E87" w:rsidRPr="007E4D8B">
        <w:rPr>
          <w:rFonts w:hint="eastAsia"/>
          <w:strike/>
        </w:rPr>
        <w:t xml:space="preserve"> </w:t>
      </w:r>
      <w:r w:rsidR="00874E87" w:rsidRPr="007E4D8B">
        <w:rPr>
          <w:strike/>
        </w:rPr>
        <w:fldChar w:fldCharType="begin"/>
      </w:r>
      <w:r w:rsidR="00874E87" w:rsidRPr="007E4D8B">
        <w:rPr>
          <w:strike/>
        </w:rPr>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874E87" w:rsidRPr="007E4D8B">
        <w:rPr>
          <w:strike/>
        </w:rPr>
        <w:fldChar w:fldCharType="separate"/>
      </w:r>
      <w:r w:rsidR="00874E87" w:rsidRPr="007E4D8B">
        <w:rPr>
          <w:strike/>
        </w:rPr>
        <w:t>(Campbell &amp; Thompson, 2008)</w:t>
      </w:r>
      <w:r w:rsidR="00874E87" w:rsidRPr="007E4D8B">
        <w:rPr>
          <w:strike/>
        </w:rPr>
        <w:fldChar w:fldCharType="end"/>
      </w:r>
      <w:r w:rsidR="00874E87" w:rsidRPr="007E4D8B">
        <w:rPr>
          <w:strike/>
        </w:rPr>
        <w:t>.</w:t>
      </w:r>
    </w:p>
    <w:p w14:paraId="268DDB63" w14:textId="17F391AA" w:rsidR="00ED48AC" w:rsidRPr="006108FC" w:rsidRDefault="00ED48AC" w:rsidP="00ED48AC">
      <w:pPr>
        <w:spacing w:before="180" w:after="180"/>
        <w:ind w:firstLine="480"/>
      </w:pPr>
      <w:commentRangeStart w:id="21"/>
      <w:r w:rsidRPr="006108FC">
        <w:t>Our</w:t>
      </w:r>
      <w:commentRangeEnd w:id="21"/>
      <w:r w:rsidR="00EB097C">
        <w:rPr>
          <w:rStyle w:val="afe"/>
        </w:rPr>
        <w:commentReference w:id="21"/>
      </w:r>
      <w:r w:rsidRPr="006108FC">
        <w:t xml:space="preserve"> methodological innovation goes beyond computational efficiency by more accurately capturing extreme risk characteristics in the Bitcoin options market. While previous research confirms the predictive power of RND higher-order moments</w:t>
      </w:r>
      <w:r w:rsidRPr="006108FC">
        <w:rPr>
          <w:rFonts w:hint="eastAsia"/>
        </w:rPr>
        <w:t xml:space="preserve"> </w:t>
      </w:r>
      <w:r w:rsidRPr="006108FC">
        <w:fldChar w:fldCharType="begin"/>
      </w:r>
      <w:r w:rsidRPr="006108FC">
        <w:instrText xml:space="preserve"> ADDIN ZOTERO_ITEM CSL_CITATION {"citationID":"4EjqPJcE","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6108FC">
        <w:fldChar w:fldCharType="separate"/>
      </w:r>
      <w:r w:rsidRPr="006108FC">
        <w:t>(Chang et al., 2013; Conrad et al., 2013)</w:t>
      </w:r>
      <w:r w:rsidRPr="006108FC">
        <w:fldChar w:fldCharType="end"/>
      </w:r>
      <w:r w:rsidRPr="006108FC">
        <w:t>, their applicability to cryptocurrency markets across different time scales requires further exploration. Furthermore, cryptocurrency investors demonstrate unique behavioral patterns, being more susceptible to emotional factors</w:t>
      </w:r>
      <w:r w:rsidRPr="006108FC">
        <w:rPr>
          <w:rFonts w:hint="eastAsia"/>
        </w:rPr>
        <w:t xml:space="preserve"> </w:t>
      </w:r>
      <w:r w:rsidRPr="006108FC">
        <w:fldChar w:fldCharType="begin"/>
      </w:r>
      <w:r w:rsidRPr="006108FC">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6108FC">
        <w:fldChar w:fldCharType="separate"/>
      </w:r>
      <w:r w:rsidRPr="006108FC">
        <w:t>(M. He et al., 2023)</w:t>
      </w:r>
      <w:r w:rsidRPr="006108FC">
        <w:fldChar w:fldCharType="end"/>
      </w:r>
      <w:r w:rsidRPr="006108FC">
        <w:t>. Incorporating sentiment indicators into prediction models may reveal market dynamics that traditional financial theories cannot fully explain.</w:t>
      </w:r>
    </w:p>
    <w:p w14:paraId="6335C970" w14:textId="5879E8DD" w:rsidR="005D2654" w:rsidRPr="00EB097C" w:rsidRDefault="00EB097C" w:rsidP="005D2654">
      <w:pPr>
        <w:spacing w:before="180" w:after="180"/>
        <w:ind w:firstLine="480"/>
        <w:rPr>
          <w:strike/>
        </w:rPr>
      </w:pPr>
      <w:r>
        <w:rPr>
          <w:rFonts w:hint="eastAsia"/>
        </w:rPr>
        <w:t>T</w:t>
      </w:r>
      <w:r>
        <w:t xml:space="preserve">his research make two main contributions to the literature as follows. </w:t>
      </w:r>
      <w:proofErr w:type="gramStart"/>
      <w:r w:rsidR="005D2654" w:rsidRPr="00EB097C">
        <w:rPr>
          <w:strike/>
        </w:rPr>
        <w:t>The</w:t>
      </w:r>
      <w:proofErr w:type="gramEnd"/>
      <w:r w:rsidR="005D2654" w:rsidRPr="00EB097C">
        <w:rPr>
          <w:strike/>
        </w:rPr>
        <w:t xml:space="preserve"> main contributions of this research can be divided into two aspects:</w:t>
      </w:r>
    </w:p>
    <w:p w14:paraId="5238D777" w14:textId="3F82E18F" w:rsidR="002B172E" w:rsidRPr="006108FC" w:rsidRDefault="005D2654" w:rsidP="002B172E">
      <w:pPr>
        <w:pStyle w:val="a5"/>
        <w:numPr>
          <w:ilvl w:val="0"/>
          <w:numId w:val="41"/>
        </w:numPr>
        <w:spacing w:before="180" w:after="180"/>
        <w:ind w:leftChars="0" w:firstLineChars="0"/>
      </w:pPr>
      <w:commentRangeStart w:id="22"/>
      <w:r w:rsidRPr="006108FC">
        <w:lastRenderedPageBreak/>
        <w:t>Methodological</w:t>
      </w:r>
      <w:commentRangeEnd w:id="22"/>
      <w:r w:rsidR="00EB097C">
        <w:rPr>
          <w:rStyle w:val="afe"/>
        </w:rPr>
        <w:commentReference w:id="22"/>
      </w:r>
      <w:r w:rsidRPr="006108FC">
        <w:t xml:space="preserve"> breakthrough: Our proposed </w:t>
      </w:r>
      <w:r w:rsidR="0078686B">
        <w:rPr>
          <w:rFonts w:hint="eastAsia"/>
        </w:rPr>
        <w:t xml:space="preserve">one </w:t>
      </w:r>
      <w:r w:rsidRPr="006108FC">
        <w:t xml:space="preserve">single point with </w:t>
      </w:r>
      <w:r w:rsidR="0078686B">
        <w:rPr>
          <w:rFonts w:hint="eastAsia"/>
        </w:rPr>
        <w:t>one</w:t>
      </w:r>
      <w:r w:rsidRPr="006108FC">
        <w:t xml:space="preserve"> slope </w:t>
      </w:r>
      <w:r w:rsidR="0078686B">
        <w:rPr>
          <w:rFonts w:hint="eastAsia"/>
        </w:rPr>
        <w:t>approach</w:t>
      </w:r>
      <w:r w:rsidRPr="006108FC">
        <w:t xml:space="preserve"> reduces the calculation of joining reference points compared to </w:t>
      </w:r>
      <w:proofErr w:type="spellStart"/>
      <w:r w:rsidR="0078686B" w:rsidRPr="009220A5">
        <w:t>Birru</w:t>
      </w:r>
      <w:proofErr w:type="spellEnd"/>
      <w:r w:rsidR="0078686B" w:rsidRPr="009220A5">
        <w:t xml:space="preserve"> &amp; </w:t>
      </w:r>
      <w:proofErr w:type="spellStart"/>
      <w:r w:rsidR="0078686B" w:rsidRPr="009220A5">
        <w:t>Figlewski</w:t>
      </w:r>
      <w:proofErr w:type="spellEnd"/>
      <w:r w:rsidR="0078686B" w:rsidRPr="00CC7DCF">
        <w:t xml:space="preserve"> </w:t>
      </w:r>
      <w:r w:rsidR="0078686B" w:rsidRPr="006108FC">
        <w:fldChar w:fldCharType="begin"/>
      </w:r>
      <w:r w:rsidR="00AB6D45">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78686B" w:rsidRPr="006108FC">
        <w:fldChar w:fldCharType="separate"/>
      </w:r>
      <w:r w:rsidR="0078686B" w:rsidRPr="009220A5">
        <w:t>(2012)</w:t>
      </w:r>
      <w:r w:rsidR="0078686B" w:rsidRPr="006108FC">
        <w:fldChar w:fldCharType="end"/>
      </w:r>
      <w:r w:rsidRPr="006108FC">
        <w:t xml:space="preserve">, and ensures the smoothness of tail fitting through the continuity condition of the first derivative, significantly enhancing the stability and efficiency of tail fitting while maintaining theoretical consistency. </w:t>
      </w:r>
      <w:r w:rsidR="00AE2A0B">
        <w:t>The</w:t>
      </w:r>
      <w:r w:rsidRPr="006108FC">
        <w:t xml:space="preserve"> results show that </w:t>
      </w:r>
      <w:r w:rsidR="00AF66F4">
        <w:rPr>
          <w:rFonts w:hint="eastAsia"/>
        </w:rPr>
        <w:t>our proposed method</w:t>
      </w:r>
      <w:r w:rsidRPr="006108FC">
        <w:t xml:space="preserve"> rarely produces kinks when fitting RND tails, and the computational speed is on average 10.95% faster than </w:t>
      </w:r>
      <w:proofErr w:type="spellStart"/>
      <w:r w:rsidR="0078686B" w:rsidRPr="009220A5">
        <w:t>Birru</w:t>
      </w:r>
      <w:proofErr w:type="spellEnd"/>
      <w:r w:rsidR="0078686B" w:rsidRPr="009220A5">
        <w:t xml:space="preserve"> &amp; </w:t>
      </w:r>
      <w:proofErr w:type="spellStart"/>
      <w:r w:rsidR="0078686B" w:rsidRPr="009220A5">
        <w:t>Figlewski</w:t>
      </w:r>
      <w:proofErr w:type="spellEnd"/>
      <w:r w:rsidR="0078686B" w:rsidRPr="00CC7DCF">
        <w:t xml:space="preserve"> </w:t>
      </w:r>
      <w:r w:rsidR="0078686B" w:rsidRPr="006108FC">
        <w:fldChar w:fldCharType="begin"/>
      </w:r>
      <w:r w:rsidR="00AB6D45">
        <w:instrText xml:space="preserve"> ADDIN ZOTERO_ITEM CSL_CITATION {"citationID":"YIPnnOzb","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78686B" w:rsidRPr="006108FC">
        <w:fldChar w:fldCharType="separate"/>
      </w:r>
      <w:r w:rsidR="0078686B" w:rsidRPr="009220A5">
        <w:t>(2012)</w:t>
      </w:r>
      <w:r w:rsidR="0078686B" w:rsidRPr="006108FC">
        <w:fldChar w:fldCharType="end"/>
      </w:r>
      <w:r w:rsidRPr="006108FC">
        <w:t>.</w:t>
      </w:r>
    </w:p>
    <w:p w14:paraId="7B0AC5D8" w14:textId="5AAE1845" w:rsidR="002B172E" w:rsidRDefault="005D2654" w:rsidP="007445AF">
      <w:pPr>
        <w:pStyle w:val="a5"/>
        <w:numPr>
          <w:ilvl w:val="0"/>
          <w:numId w:val="41"/>
        </w:numPr>
        <w:spacing w:before="180" w:after="180"/>
        <w:ind w:leftChars="0" w:firstLineChars="0"/>
      </w:pPr>
      <w:commentRangeStart w:id="23"/>
      <w:r w:rsidRPr="006108FC">
        <w:t>Multi</w:t>
      </w:r>
      <w:commentRangeEnd w:id="23"/>
      <w:r w:rsidR="00EB097C">
        <w:rPr>
          <w:rStyle w:val="afe"/>
        </w:rPr>
        <w:commentReference w:id="23"/>
      </w:r>
      <w:r w:rsidRPr="006108FC">
        <w:t>-time scale prediction framework: By comparing daily and weekly return prediction models, this research reveals the differential predictive capabilities of RND characteristics across different time scales. We find that in daily return prediction, skewness</w:t>
      </w:r>
      <w:r w:rsidRPr="006108FC">
        <w:rPr>
          <w:rFonts w:hint="eastAsia"/>
        </w:rPr>
        <w:t xml:space="preserve"> </w:t>
      </w:r>
      <w:r w:rsidR="007445AF" w:rsidRPr="006108FC">
        <w:fldChar w:fldCharType="begin"/>
      </w:r>
      <w:r w:rsidR="007445AF" w:rsidRPr="006108FC">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rsidRPr="006108FC">
        <w:fldChar w:fldCharType="separate"/>
      </w:r>
      <w:r w:rsidR="007445AF" w:rsidRPr="006108FC">
        <w:t>(Conrad et al., 2013)</w:t>
      </w:r>
      <w:r w:rsidR="007445AF" w:rsidRPr="006108FC">
        <w:fldChar w:fldCharType="end"/>
      </w:r>
      <w:r w:rsidRPr="006108FC">
        <w:t>, median, and lagged returns</w:t>
      </w:r>
      <w:r w:rsidR="007445AF" w:rsidRPr="006108FC">
        <w:rPr>
          <w:rFonts w:hint="eastAsia"/>
        </w:rPr>
        <w:t xml:space="preserve"> </w:t>
      </w:r>
      <w:r w:rsidR="007445AF" w:rsidRPr="006108FC">
        <w:fldChar w:fldCharType="begin"/>
      </w:r>
      <w:r w:rsidR="007445AF" w:rsidRPr="006108FC">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rsidRPr="006108FC">
        <w:fldChar w:fldCharType="separate"/>
      </w:r>
      <w:r w:rsidR="007445AF" w:rsidRPr="006108FC">
        <w:t>(Liu &amp; Tsyvinski, 2021)</w:t>
      </w:r>
      <w:r w:rsidR="007445AF" w:rsidRPr="006108FC">
        <w:fldChar w:fldCharType="end"/>
      </w:r>
      <w:r w:rsidR="007445AF" w:rsidRPr="006108FC">
        <w:rPr>
          <w:rFonts w:hint="eastAsia"/>
        </w:rPr>
        <w:t xml:space="preserve"> </w:t>
      </w:r>
      <w:r w:rsidRPr="006108FC">
        <w:t>have significant predictive power; while in weekly return prediction, excess kurtosis</w:t>
      </w:r>
      <w:r w:rsidRPr="006108FC">
        <w:rPr>
          <w:rFonts w:hint="eastAsia"/>
        </w:rPr>
        <w:t xml:space="preserve"> </w:t>
      </w:r>
      <w:r w:rsidR="007445AF" w:rsidRPr="006108FC">
        <w:fldChar w:fldCharType="begin"/>
      </w:r>
      <w:r w:rsidR="007445AF" w:rsidRPr="006108FC">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sidRPr="006108FC">
        <w:rPr>
          <w:rtl/>
          <w:lang w:bidi="he-IL"/>
        </w:rPr>
        <w:instrText>׳</w:instrText>
      </w:r>
      <w:r w:rsidR="007445AF" w:rsidRPr="006108FC">
        <w:instrText>s stock returns is positive but not always significant. We do not find a strong relation between realized volatility and next week</w:instrText>
      </w:r>
      <w:r w:rsidR="007445AF" w:rsidRPr="006108FC">
        <w:rPr>
          <w:rtl/>
          <w:lang w:bidi="he-IL"/>
        </w:rPr>
        <w:instrText>׳</w:instrText>
      </w:r>
      <w:r w:rsidR="007445AF"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rsidRPr="006108FC">
        <w:fldChar w:fldCharType="separate"/>
      </w:r>
      <w:r w:rsidR="007445AF" w:rsidRPr="006108FC">
        <w:t>(Amaya et al., 2015)</w:t>
      </w:r>
      <w:r w:rsidR="007445AF" w:rsidRPr="006108FC">
        <w:fldChar w:fldCharType="end"/>
      </w:r>
      <w:r w:rsidRPr="006108FC">
        <w:t>, median, and the Crypto Fear and Greed Index</w:t>
      </w:r>
      <w:r w:rsidRPr="006108FC">
        <w:rPr>
          <w:rFonts w:hint="eastAsia"/>
        </w:rPr>
        <w:t xml:space="preserve"> </w:t>
      </w:r>
      <w:r w:rsidR="007445AF" w:rsidRPr="006108FC">
        <w:fldChar w:fldCharType="begin"/>
      </w:r>
      <w:r w:rsidR="007445AF" w:rsidRPr="006108FC">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rsidRPr="006108FC">
        <w:fldChar w:fldCharType="separate"/>
      </w:r>
      <w:r w:rsidR="007445AF" w:rsidRPr="006108FC">
        <w:t>(M. He et al., 2023)</w:t>
      </w:r>
      <w:r w:rsidR="007445AF" w:rsidRPr="006108FC">
        <w:fldChar w:fldCharType="end"/>
      </w:r>
      <w:r w:rsidR="007445AF" w:rsidRPr="006108FC">
        <w:rPr>
          <w:rFonts w:hint="eastAsia"/>
        </w:rPr>
        <w:t xml:space="preserve"> </w:t>
      </w:r>
      <w:r w:rsidRPr="006108FC">
        <w:t>become key predictive factors. The findings of this research fill the research gap in the existing literature</w:t>
      </w:r>
      <w:r w:rsidRPr="005D2654">
        <w:t xml:space="preserve"> regarding return prediction across different time scales in the cryptocurrency domain.</w:t>
      </w:r>
    </w:p>
    <w:p w14:paraId="0DA0019D" w14:textId="363D7BBB" w:rsidR="00C3674E" w:rsidRPr="002B172E" w:rsidRDefault="002F48BB" w:rsidP="002F48BB">
      <w:pPr>
        <w:spacing w:before="180" w:after="180"/>
        <w:ind w:firstLine="480"/>
      </w:pPr>
      <w:commentRangeStart w:id="24"/>
      <w:r w:rsidRPr="002F48BB">
        <w:t>As</w:t>
      </w:r>
      <w:commentRangeEnd w:id="24"/>
      <w:r w:rsidR="00EB097C">
        <w:rPr>
          <w:rStyle w:val="afe"/>
        </w:rPr>
        <w:commentReference w:id="24"/>
      </w:r>
      <w:r w:rsidRPr="002F48BB">
        <w:t xml:space="preserve"> institutional investors continue to enter the cryptocurrency market, demand for professional risk management tools </w:t>
      </w:r>
      <w:r w:rsidRPr="00F75FDC">
        <w:rPr>
          <w:strike/>
        </w:rPr>
        <w:t>will</w:t>
      </w:r>
      <w:r w:rsidRPr="002F48BB">
        <w:t xml:space="preserve"> </w:t>
      </w:r>
      <w:r w:rsidR="00F75FDC" w:rsidRPr="00F75FDC">
        <w:rPr>
          <w:highlight w:val="yellow"/>
        </w:rPr>
        <w:t>tend to</w:t>
      </w:r>
      <w:r w:rsidR="00F75FDC">
        <w:t xml:space="preserve"> </w:t>
      </w:r>
      <w:r w:rsidRPr="002F48BB">
        <w:t>grow substantially. This research addresses this market need while advancing new directions in cryptocurrency derivatives research. By establishing a more robust risk-neutral density estimation framework, we enhance understanding of cryptocurrency market risk characteristics, providing a solid foundation for future research.</w:t>
      </w:r>
    </w:p>
    <w:p w14:paraId="08EAF99D" w14:textId="4F2B074B" w:rsidR="00F940B9" w:rsidRDefault="00F940B9" w:rsidP="00F940B9">
      <w:pPr>
        <w:pStyle w:val="2"/>
      </w:pPr>
      <w:bookmarkStart w:id="25" w:name="_Toc190531566"/>
      <w:bookmarkStart w:id="26" w:name="_Toc190982011"/>
      <w:bookmarkStart w:id="27" w:name="_Toc195004926"/>
      <w:r>
        <w:rPr>
          <w:rFonts w:hint="eastAsia"/>
        </w:rPr>
        <w:t>1.2</w:t>
      </w:r>
      <w:bookmarkEnd w:id="25"/>
      <w:bookmarkEnd w:id="26"/>
      <w:r w:rsidR="003950B4">
        <w:rPr>
          <w:rFonts w:hint="eastAsia"/>
        </w:rPr>
        <w:t xml:space="preserve"> </w:t>
      </w:r>
      <w:r w:rsidR="00924202" w:rsidRPr="00924202">
        <w:rPr>
          <w:highlight w:val="yellow"/>
        </w:rPr>
        <w:t>Thesis</w:t>
      </w:r>
      <w:r w:rsidR="003950B4">
        <w:rPr>
          <w:rFonts w:hint="eastAsia"/>
        </w:rPr>
        <w:t xml:space="preserve"> Structure</w:t>
      </w:r>
      <w:bookmarkEnd w:id="27"/>
    </w:p>
    <w:p w14:paraId="7ED542ED" w14:textId="68D87781" w:rsidR="003950B4" w:rsidRDefault="003950B4" w:rsidP="003950B4">
      <w:pPr>
        <w:spacing w:before="180" w:after="180"/>
        <w:ind w:firstLine="480"/>
      </w:pPr>
      <w:r>
        <w:t>This research is divided into six chapters</w:t>
      </w:r>
      <w:r w:rsidRPr="00EB097C">
        <w:rPr>
          <w:strike/>
        </w:rPr>
        <w:t xml:space="preserve">, with the structure </w:t>
      </w:r>
      <w:r>
        <w:t>as follows:</w:t>
      </w:r>
    </w:p>
    <w:p w14:paraId="746142F5" w14:textId="536D8D71" w:rsidR="003950B4" w:rsidRDefault="003950B4" w:rsidP="003950B4">
      <w:pPr>
        <w:spacing w:before="180" w:after="180"/>
        <w:ind w:firstLine="480"/>
      </w:pPr>
      <w:r>
        <w:lastRenderedPageBreak/>
        <w:t>"Chapter 1: Introduction": Explains the research background, motivation, and contributions.</w:t>
      </w:r>
    </w:p>
    <w:p w14:paraId="4579DD36" w14:textId="2CD81260" w:rsidR="003950B4" w:rsidRPr="003950B4" w:rsidRDefault="003950B4" w:rsidP="003950B4">
      <w:pPr>
        <w:spacing w:before="180" w:after="180"/>
        <w:ind w:firstLine="480"/>
      </w:pPr>
      <w:r>
        <w:t>"Chapter 2: Literature Review": Explores the theoretical development of risk-neutral density (RND), estimation methods, and related empirical research.</w:t>
      </w:r>
    </w:p>
    <w:p w14:paraId="746E96A6" w14:textId="7845BD0C" w:rsidR="003950B4" w:rsidRDefault="003950B4" w:rsidP="003950B4">
      <w:pPr>
        <w:spacing w:before="180" w:after="180"/>
        <w:ind w:firstLine="480"/>
      </w:pPr>
      <w:r>
        <w:t>"Chapter 3: Data Sources": Introduces research data sources and market overview.</w:t>
      </w:r>
    </w:p>
    <w:p w14:paraId="0EEE4769" w14:textId="26725CD6" w:rsidR="003950B4" w:rsidRDefault="003950B4" w:rsidP="003950B4">
      <w:pPr>
        <w:spacing w:before="180" w:after="180"/>
        <w:ind w:firstLine="480"/>
      </w:pPr>
      <w:r>
        <w:t>"Chapter 4: Research Methodology": Details the research methods, including risk-neutral density calculation, tail fitting methods, and empirical regression model design.</w:t>
      </w:r>
    </w:p>
    <w:p w14:paraId="4A458DFE" w14:textId="18E4EEBA" w:rsidR="003950B4" w:rsidRDefault="003950B4" w:rsidP="003950B4">
      <w:pPr>
        <w:spacing w:before="180" w:after="180"/>
        <w:ind w:firstLine="480"/>
      </w:pPr>
      <w:r>
        <w:t>"Chapter 5: Empirical Results": Analyzes regression results and compares performance differences between different fitting methods.</w:t>
      </w:r>
    </w:p>
    <w:p w14:paraId="12D89B82" w14:textId="77777777" w:rsidR="006108FC" w:rsidRDefault="003950B4" w:rsidP="003950B4">
      <w:pPr>
        <w:spacing w:before="180" w:after="180"/>
        <w:ind w:firstLine="480"/>
      </w:pPr>
      <w:r>
        <w:t>"Chapter 6: Conclusion and Recommendations": Summarizes the empirical results of this research and outlines directions for improvement in subsequent research.</w:t>
      </w:r>
    </w:p>
    <w:p w14:paraId="3A8218C0" w14:textId="18D3DD2C" w:rsidR="00175851" w:rsidRPr="00B3145E" w:rsidRDefault="00F86E11" w:rsidP="003950B4">
      <w:pPr>
        <w:spacing w:before="180" w:after="180"/>
        <w:ind w:firstLine="480"/>
      </w:pPr>
      <w:r>
        <w:br w:type="page"/>
      </w:r>
    </w:p>
    <w:p w14:paraId="2B9D5C6D" w14:textId="28BD2169" w:rsidR="0073610D" w:rsidRDefault="003950B4" w:rsidP="0073610D">
      <w:pPr>
        <w:pStyle w:val="1"/>
        <w:spacing w:before="180" w:after="180"/>
      </w:pPr>
      <w:bookmarkStart w:id="28" w:name="_Toc195004927"/>
      <w:r>
        <w:rPr>
          <w:rFonts w:hint="eastAsia"/>
        </w:rPr>
        <w:lastRenderedPageBreak/>
        <w:t>2. Literature Review</w:t>
      </w:r>
      <w:bookmarkEnd w:id="28"/>
    </w:p>
    <w:p w14:paraId="01199615" w14:textId="0BE622D0" w:rsidR="00404225" w:rsidRPr="00A24B9A" w:rsidRDefault="00B67397" w:rsidP="00A24B9A">
      <w:pPr>
        <w:pStyle w:val="2"/>
      </w:pPr>
      <w:bookmarkStart w:id="29" w:name="_Toc190531568"/>
      <w:bookmarkStart w:id="30" w:name="_Toc190982013"/>
      <w:bookmarkStart w:id="31" w:name="_Toc195004928"/>
      <w:r>
        <w:rPr>
          <w:rFonts w:hint="eastAsia"/>
        </w:rPr>
        <w:t>2.1</w:t>
      </w:r>
      <w:bookmarkEnd w:id="29"/>
      <w:bookmarkEnd w:id="30"/>
      <w:r w:rsidR="003950B4">
        <w:rPr>
          <w:rFonts w:hint="eastAsia"/>
        </w:rPr>
        <w:t xml:space="preserve"> Fundamental Theory of </w:t>
      </w:r>
      <w:r w:rsidR="009538FB">
        <w:t xml:space="preserve">the </w:t>
      </w:r>
      <w:r w:rsidR="003950B4">
        <w:rPr>
          <w:rFonts w:hint="eastAsia"/>
        </w:rPr>
        <w:t>Risk-neutral Density</w:t>
      </w:r>
      <w:r w:rsidR="00527BCA">
        <w:t xml:space="preserve"> (RND)</w:t>
      </w:r>
      <w:bookmarkEnd w:id="31"/>
    </w:p>
    <w:p w14:paraId="373FA344" w14:textId="18E0B5D5" w:rsidR="006D6B65" w:rsidRPr="006D6B65" w:rsidRDefault="009538FB" w:rsidP="0013340A">
      <w:pPr>
        <w:spacing w:before="180" w:after="180"/>
        <w:ind w:firstLine="480"/>
      </w:pPr>
      <w:r>
        <w:t>The r</w:t>
      </w:r>
      <w:r w:rsidR="007D0181" w:rsidRPr="007D0181">
        <w:t xml:space="preserve">isk-neutral Density (RND) was first proposed by Breeden </w:t>
      </w:r>
      <w:r w:rsidR="00837B9C">
        <w:rPr>
          <w:rFonts w:hint="eastAsia"/>
        </w:rPr>
        <w:t>&amp;</w:t>
      </w:r>
      <w:r w:rsidR="007D0181" w:rsidRPr="007D0181">
        <w:t xml:space="preserve"> </w:t>
      </w:r>
      <w:proofErr w:type="spellStart"/>
      <w:r w:rsidR="007D0181" w:rsidRPr="007D0181">
        <w:t>Litzenberger</w:t>
      </w:r>
      <w:proofErr w:type="spellEnd"/>
      <w:r w:rsidR="007D0181">
        <w:rPr>
          <w:rFonts w:hint="eastAsia"/>
        </w:rPr>
        <w:t xml:space="preserve">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007D0181">
        <w:rPr>
          <w:rFonts w:hint="eastAsia"/>
        </w:rPr>
        <w:t>.</w:t>
      </w:r>
      <w:r w:rsidR="006D6B65" w:rsidRPr="006D6B65">
        <w:t xml:space="preserve"> </w:t>
      </w:r>
      <w:r w:rsidR="007D0181" w:rsidRPr="007D0181">
        <w:t xml:space="preserve">They demonstrated that market expectations regarding the future price distribution of underlying assets could be extracted from option prices. This pioneering research opened a new direction for option pricing theory. </w:t>
      </w:r>
      <w:proofErr w:type="spellStart"/>
      <w:r w:rsidR="007D0181" w:rsidRPr="007D0181">
        <w:t>Shimko</w:t>
      </w:r>
      <w:proofErr w:type="spellEnd"/>
      <w:r w:rsidR="006D6B65" w:rsidRPr="006D6B65">
        <w:t xml:space="preserve">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006D6B65" w:rsidRPr="006D6B65">
        <w:t xml:space="preserve"> </w:t>
      </w:r>
      <w:r w:rsidR="007D0181" w:rsidRPr="007D0181">
        <w:t xml:space="preserve">further proposed a technique of converting market option prices into implied volatility space for interpolation. This method leverages the characteristic that implied volatility curves are smoother and more continuous than price data, helping to improve the accuracy of </w:t>
      </w:r>
      <w:r>
        <w:t xml:space="preserve">the </w:t>
      </w:r>
      <w:r w:rsidR="007D0181" w:rsidRPr="007D0181">
        <w:t>RND estimation.</w:t>
      </w:r>
    </w:p>
    <w:p w14:paraId="1F67290B" w14:textId="0965E7CF" w:rsidR="006D6B65" w:rsidRPr="006D6B65" w:rsidRDefault="006D6B65" w:rsidP="0013340A">
      <w:pPr>
        <w:spacing w:before="180" w:after="180"/>
        <w:ind w:firstLine="480"/>
      </w:pPr>
      <w:proofErr w:type="spellStart"/>
      <w:r w:rsidRPr="006D6B65">
        <w:t>Christoffersen</w:t>
      </w:r>
      <w:proofErr w:type="spellEnd"/>
      <w:r w:rsidRPr="006D6B65">
        <w:t xml:space="preserve">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conducted an in-depth exploration of the predictive power of option-implied information, discovering that risk-neutral skewness can effectively predict the direction and magnitude of future returns. Chang et al.</w:t>
      </w:r>
      <w:r w:rsidRPr="006D6B65">
        <w:t xml:space="preserve">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approached from another angle, studying the relationship between risk-neutral kurtosis and market returns, indicating that higher risk-neutral kurtosis often presages greater future market volatility.</w:t>
      </w:r>
    </w:p>
    <w:p w14:paraId="5F7E2CC2" w14:textId="7B9BD6D5" w:rsidR="00D52AC3" w:rsidRPr="006D6B65" w:rsidRDefault="007D0181" w:rsidP="0013340A">
      <w:pPr>
        <w:spacing w:before="180" w:after="180"/>
        <w:ind w:firstLine="480"/>
      </w:pPr>
      <w:r w:rsidRPr="007D0181">
        <w:t xml:space="preserve">In extreme market scenarios, </w:t>
      </w:r>
      <w:proofErr w:type="spellStart"/>
      <w:r w:rsidRPr="007D0181">
        <w:t>Birru</w:t>
      </w:r>
      <w:proofErr w:type="spellEnd"/>
      <w:r w:rsidRPr="007D0181">
        <w:t xml:space="preserve"> </w:t>
      </w:r>
      <w:r w:rsidR="00837B9C">
        <w:rPr>
          <w:rFonts w:hint="eastAsia"/>
        </w:rPr>
        <w:t>&amp;</w:t>
      </w:r>
      <w:r w:rsidRPr="007D0181">
        <w:t xml:space="preserve"> </w:t>
      </w:r>
      <w:proofErr w:type="spellStart"/>
      <w:r w:rsidRPr="007D0181">
        <w:t>Figlewski</w:t>
      </w:r>
      <w:proofErr w:type="spellEnd"/>
      <w:r w:rsidR="006D6B65"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006D6B65" w:rsidRPr="006D6B65">
        <w:t xml:space="preserve"> </w:t>
      </w:r>
      <w:r w:rsidRPr="007D0181">
        <w:t xml:space="preserve">conducted research on S&amp;P 500 index options during the 2008 financial crisis, finding that </w:t>
      </w:r>
      <w:r w:rsidR="009538FB">
        <w:t xml:space="preserve">the </w:t>
      </w:r>
      <w:r w:rsidRPr="007D0181">
        <w:t xml:space="preserve">RND shapes undergo significant changes as market stress increases. To more accurately describe such extreme situations, they adopted the Generalized Pareto Distribution (GPD) to refine </w:t>
      </w:r>
      <w:r w:rsidR="009538FB">
        <w:t xml:space="preserve">the </w:t>
      </w:r>
      <w:r w:rsidRPr="007D0181">
        <w:t>RND tail estimation, a method that demonstrates excellent performance when handling extreme market conditions</w:t>
      </w:r>
      <w:r w:rsidR="006D6B65"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Pr>
          <w:rFonts w:hint="eastAsia"/>
        </w:rPr>
        <w:t xml:space="preserve">. </w:t>
      </w:r>
      <w:proofErr w:type="spellStart"/>
      <w:r w:rsidR="006D6B65" w:rsidRPr="006D6B65">
        <w:t>Jackwerth</w:t>
      </w:r>
      <w:proofErr w:type="spellEnd"/>
      <w:r w:rsidR="006D6B65" w:rsidRPr="006D6B65">
        <w:t xml:space="preserve">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006D6B65" w:rsidRPr="006D6B65">
        <w:t xml:space="preserve"> </w:t>
      </w:r>
      <w:r w:rsidRPr="007D0181">
        <w:t>further analyzed the risk-</w:t>
      </w:r>
      <w:r w:rsidRPr="007D0181">
        <w:lastRenderedPageBreak/>
        <w:t>neutral probabilities of S&amp;P 500 index options, discovering that markets often require a certain amount of time to fully reflect the impact of major events, providing important empirical evidence for understanding market information efficiency.</w:t>
      </w:r>
    </w:p>
    <w:p w14:paraId="57F8E8D7" w14:textId="078892DB" w:rsidR="008C28A6" w:rsidRDefault="00B67397" w:rsidP="00B67397">
      <w:pPr>
        <w:pStyle w:val="2"/>
      </w:pPr>
      <w:bookmarkStart w:id="32" w:name="_Toc190531569"/>
      <w:bookmarkStart w:id="33" w:name="_Toc190982014"/>
      <w:bookmarkStart w:id="34" w:name="_Toc195004929"/>
      <w:r>
        <w:rPr>
          <w:rFonts w:hint="eastAsia"/>
        </w:rPr>
        <w:t>2.2</w:t>
      </w:r>
      <w:bookmarkEnd w:id="32"/>
      <w:bookmarkEnd w:id="33"/>
      <w:r w:rsidR="007D0181">
        <w:rPr>
          <w:rFonts w:hint="eastAsia"/>
        </w:rPr>
        <w:t xml:space="preserve"> </w:t>
      </w:r>
      <w:r w:rsidR="007D0181" w:rsidRPr="00924202">
        <w:rPr>
          <w:rFonts w:hint="eastAsia"/>
          <w:strike/>
        </w:rPr>
        <w:t xml:space="preserve">Estimation </w:t>
      </w:r>
      <w:r w:rsidR="007D0181">
        <w:rPr>
          <w:rFonts w:hint="eastAsia"/>
        </w:rPr>
        <w:t xml:space="preserve">Methods for </w:t>
      </w:r>
      <w:r w:rsidR="00924202">
        <w:t xml:space="preserve">Deriving the </w:t>
      </w:r>
      <w:r w:rsidR="007D0181">
        <w:rPr>
          <w:rFonts w:hint="eastAsia"/>
        </w:rPr>
        <w:t>Risk-neutral Density</w:t>
      </w:r>
      <w:bookmarkEnd w:id="34"/>
    </w:p>
    <w:p w14:paraId="619E035A" w14:textId="13EA6018" w:rsidR="006D6B65" w:rsidRPr="006D6B65" w:rsidRDefault="006D6B65" w:rsidP="0013340A">
      <w:pPr>
        <w:spacing w:before="180" w:after="180"/>
        <w:ind w:firstLine="480"/>
      </w:pPr>
      <w:proofErr w:type="spellStart"/>
      <w:r w:rsidRPr="006D6B65">
        <w:t>Figlewski</w:t>
      </w:r>
      <w:proofErr w:type="spellEnd"/>
      <w:r w:rsidRPr="006D6B65">
        <w:t xml:space="preserve">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007D0181" w:rsidRPr="007D0181">
        <w:t xml:space="preserve">conducted in-depth research on U.S. market portfolios, proposing a comprehensive framework for risk-neutral density estimation, categorizing it into parametric and non-parametric methods, providing important references for practical applications. McNeil </w:t>
      </w:r>
      <w:r w:rsidR="00837B9C">
        <w:rPr>
          <w:rFonts w:hint="eastAsia"/>
        </w:rPr>
        <w:t>&amp;</w:t>
      </w:r>
      <w:r w:rsidR="007D0181" w:rsidRPr="007D0181">
        <w:t xml:space="preserve"> Frey</w:t>
      </w:r>
      <w:r w:rsidRPr="006D6B65">
        <w:t xml:space="preserve">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007D0181" w:rsidRPr="007D0181">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26227A23" w:rsidR="006D6B65" w:rsidRPr="006D6B65" w:rsidRDefault="006D6B65" w:rsidP="0013340A">
      <w:pPr>
        <w:spacing w:before="180" w:after="180"/>
        <w:ind w:firstLine="480"/>
      </w:pPr>
      <w:proofErr w:type="spellStart"/>
      <w:r w:rsidRPr="006D6B65">
        <w:t>Orosi</w:t>
      </w:r>
      <w:proofErr w:type="spellEnd"/>
      <w:r w:rsidRPr="006D6B65">
        <w:t xml:space="preserve">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007D0181" w:rsidRPr="007D0181">
        <w:t>proposed a novel parametric method for estimating risk-neutral probability density functions. By setting appropriate functional forms and imposing constraints on model parameters, this method can produce risk-neutral density estimates with good properties. He et al.</w:t>
      </w:r>
      <w:r w:rsidRPr="006D6B65">
        <w:t xml:space="preserve">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7D0181" w:rsidRPr="007D0181">
        <w:t xml:space="preserve">recommended using GPD to estimate </w:t>
      </w:r>
      <w:r w:rsidR="009538FB">
        <w:t xml:space="preserve">the </w:t>
      </w:r>
      <w:r w:rsidR="007D0181" w:rsidRPr="007D0181">
        <w:t>RND tails, a method particularly effective when dealing with extreme market conditions. Recently, Uberti</w:t>
      </w:r>
      <w:r w:rsidR="007D0181">
        <w:rPr>
          <w:rFonts w:hint="eastAsia"/>
        </w:rPr>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007D0181" w:rsidRPr="007D0181">
        <w:t xml:space="preserve">proposed a new semi-parametric estimation method combining the stability of parametric methods with the flexibility of non-parametric methods, offering a new research direction for </w:t>
      </w:r>
      <w:r w:rsidR="009538FB">
        <w:t xml:space="preserve">the </w:t>
      </w:r>
      <w:r w:rsidR="007D0181" w:rsidRPr="007D0181">
        <w:t>RND estimation and demonstrating the continuous refinement trend in risk-neutral density estimation methodology.</w:t>
      </w:r>
    </w:p>
    <w:p w14:paraId="67F46479" w14:textId="44BAE073" w:rsidR="006D6B65" w:rsidRPr="006D6B65" w:rsidRDefault="0013340A" w:rsidP="0013340A">
      <w:pPr>
        <w:spacing w:before="180" w:after="180"/>
        <w:ind w:firstLine="480"/>
      </w:pPr>
      <w:r w:rsidRPr="0013340A">
        <w:t xml:space="preserve">Ammann </w:t>
      </w:r>
      <w:r w:rsidR="00837B9C">
        <w:rPr>
          <w:rFonts w:hint="eastAsia"/>
        </w:rPr>
        <w:t>&amp;</w:t>
      </w:r>
      <w:r w:rsidRPr="0013340A">
        <w:t xml:space="preserve"> </w:t>
      </w:r>
      <w:proofErr w:type="spellStart"/>
      <w:r w:rsidRPr="0013340A">
        <w:t>Feser</w:t>
      </w:r>
      <w:proofErr w:type="spellEnd"/>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7D0181" w:rsidRPr="007D0181">
        <w:t xml:space="preserve">conducted in-depth research on robust estimation methods for risk-neutral moments, proposing improved methods that effectively reduce estimation bias in situations of market noise, extreme price movements, or insufficient liquidity. </w:t>
      </w:r>
      <w:r w:rsidR="007D0181" w:rsidRPr="007D0181">
        <w:lastRenderedPageBreak/>
        <w:t>Hayashi</w:t>
      </w:r>
      <w:r w:rsidR="006D6B65" w:rsidRPr="006D6B65">
        <w:t xml:space="preserve">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7D0181" w:rsidRPr="007D0181">
        <w:t>proposed an innovative method for analyzing risk-neutral probability density functions from volatility smiles, a method that can completely avoid approximation errors that might arise from numerical methods.</w:t>
      </w:r>
    </w:p>
    <w:p w14:paraId="220C77DC" w14:textId="68914EFD" w:rsidR="00042EF4" w:rsidRPr="006D6B65" w:rsidRDefault="007D0181" w:rsidP="0013340A">
      <w:pPr>
        <w:spacing w:before="180" w:after="180"/>
        <w:ind w:firstLine="480"/>
      </w:pPr>
      <w:r w:rsidRPr="007D0181">
        <w:t>Recently, Dong et al.</w:t>
      </w:r>
      <w:r w:rsidR="006D6B65" w:rsidRPr="006D6B65">
        <w:t xml:space="preserve">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006D6B65" w:rsidRPr="006D6B65">
        <w:t xml:space="preserve"> </w:t>
      </w:r>
      <w:r w:rsidRPr="007D0181">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3B81A6C0" w:rsidR="00921A82" w:rsidRPr="00527BCA" w:rsidRDefault="00B67397" w:rsidP="00837B9C">
      <w:pPr>
        <w:pStyle w:val="2"/>
        <w:rPr>
          <w:strike/>
        </w:rPr>
      </w:pPr>
      <w:bookmarkStart w:id="35" w:name="_Toc190531570"/>
      <w:bookmarkStart w:id="36" w:name="_Toc190982015"/>
      <w:bookmarkStart w:id="37" w:name="_Toc195004930"/>
      <w:r>
        <w:rPr>
          <w:rFonts w:hint="eastAsia"/>
        </w:rPr>
        <w:t>2.3</w:t>
      </w:r>
      <w:bookmarkEnd w:id="35"/>
      <w:bookmarkEnd w:id="36"/>
      <w:r w:rsidR="007D0181">
        <w:rPr>
          <w:rFonts w:hint="eastAsia"/>
        </w:rPr>
        <w:t xml:space="preserve"> </w:t>
      </w:r>
      <w:r w:rsidR="00527BCA">
        <w:t>Moments of the RND</w:t>
      </w:r>
      <w:bookmarkEnd w:id="37"/>
    </w:p>
    <w:p w14:paraId="08D32831" w14:textId="77E6D9CE" w:rsidR="006A58BF" w:rsidRPr="006A58BF" w:rsidRDefault="006A58BF" w:rsidP="006A58BF">
      <w:pPr>
        <w:pStyle w:val="3"/>
        <w:spacing w:before="180" w:after="180"/>
      </w:pPr>
      <w:bookmarkStart w:id="38" w:name="_Toc190531571"/>
      <w:bookmarkStart w:id="39" w:name="_Toc190982016"/>
      <w:bookmarkStart w:id="40" w:name="_Toc195004931"/>
      <w:r>
        <w:rPr>
          <w:rFonts w:hint="eastAsia"/>
        </w:rPr>
        <w:t>2.3.1</w:t>
      </w:r>
      <w:bookmarkEnd w:id="38"/>
      <w:bookmarkEnd w:id="39"/>
      <w:r w:rsidR="0049183B">
        <w:rPr>
          <w:rFonts w:hint="eastAsia"/>
        </w:rPr>
        <w:t xml:space="preserve"> </w:t>
      </w:r>
      <w:r w:rsidR="0049183B" w:rsidRPr="0049183B">
        <w:t>Higher-Order Moments</w:t>
      </w:r>
      <w:bookmarkEnd w:id="40"/>
    </w:p>
    <w:p w14:paraId="7B087191" w14:textId="36A03859" w:rsidR="006D6B65" w:rsidRPr="006D6B65" w:rsidRDefault="0049183B" w:rsidP="0013340A">
      <w:pPr>
        <w:spacing w:before="180" w:after="180"/>
        <w:ind w:firstLine="480"/>
      </w:pPr>
      <w:r w:rsidRPr="0049183B">
        <w:t xml:space="preserve">Higher-order moments of risk-neutral distributions, particularly skewness and kurtosis, play crucial roles in financial market research. Studies by Bali </w:t>
      </w:r>
      <w:r w:rsidR="00837B9C">
        <w:rPr>
          <w:rFonts w:hint="eastAsia"/>
        </w:rPr>
        <w:t>&amp;</w:t>
      </w:r>
      <w:r w:rsidRPr="0049183B">
        <w:t xml:space="preserve"> Murray</w:t>
      </w:r>
      <w:r w:rsidR="006D6B65" w:rsidRPr="006D6B65">
        <w:t xml:space="preserve">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and Conrad et al.</w:t>
      </w:r>
      <w:r w:rsidR="006D6B65"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 xml:space="preserve">demonstrate that risk-neutral skewness exhibits a significant negative relationship with future stock returns, consistent with the theoretical expectation that investors prefer positive skewness. Empirical research by Kim </w:t>
      </w:r>
      <w:r w:rsidR="00837B9C">
        <w:rPr>
          <w:rFonts w:hint="eastAsia"/>
        </w:rPr>
        <w:t>&amp;</w:t>
      </w:r>
      <w:r w:rsidRPr="0049183B">
        <w:t xml:space="preserve"> Park</w:t>
      </w:r>
      <w:r w:rsidR="006D6B65" w:rsidRPr="006D6B65">
        <w:t xml:space="preserve">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006D6B65" w:rsidRPr="006D6B65">
        <w:t xml:space="preserve"> </w:t>
      </w:r>
      <w:r w:rsidRPr="0049183B">
        <w:t>further confirms that option-implied skewness is significantly negatively correlated with subsequent stock returns, a relationship that persists even after controlling for multiple firm characteristic variables.</w:t>
      </w:r>
    </w:p>
    <w:p w14:paraId="0DF9C8A1" w14:textId="48B86B6D"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0049183B" w:rsidRPr="0049183B">
        <w:t xml:space="preserve">investigate the impact of realized skewness and realized kurtosis on stock market volatility prediction. </w:t>
      </w:r>
      <w:r w:rsidR="00AE2A0B">
        <w:t>The o</w:t>
      </w:r>
      <w:r w:rsidR="0049183B" w:rsidRPr="0049183B">
        <w:t xml:space="preserve">ut-of-sample prediction results indicate that both have significant negative effects on future volatility, with realized skewness </w:t>
      </w:r>
      <w:r w:rsidR="0049183B" w:rsidRPr="0049183B">
        <w:lastRenderedPageBreak/>
        <w:t>outperforming realized kurtosis in medium to long-term prediction horizons, while showing limited effectiveness in short-term predictions.</w:t>
      </w:r>
    </w:p>
    <w:p w14:paraId="42929331" w14:textId="4CCD82D2" w:rsidR="006D6B65" w:rsidRPr="006D6B65" w:rsidRDefault="006D6B65" w:rsidP="0013340A">
      <w:pPr>
        <w:spacing w:before="180" w:after="180"/>
        <w:ind w:firstLine="480"/>
      </w:pPr>
      <w:r w:rsidRPr="006D6B65">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49183B" w:rsidRPr="0049183B">
        <w:t>find that risk-neutral skewness (RNSK) plays an important role in commodity futures price prediction. Strategies that involve buying futures with positive RNSK values and selling those with negative RNSK values generate significant excess returns, particularly when futures markets are in contango, providing new perspectives for asset allocation and risk management in commodity futures markets.</w:t>
      </w:r>
    </w:p>
    <w:p w14:paraId="0C259C51" w14:textId="346047A9"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0049183B" w:rsidRPr="0049183B">
        <w:t xml:space="preserve">examine the efficacy of using semi-parametric methods to derive implied risk-neutral density functions from West Texas Intermediate crude oil options. </w:t>
      </w:r>
      <w:r w:rsidR="000C67C8">
        <w:t>The r</w:t>
      </w:r>
      <w:r w:rsidR="0049183B" w:rsidRPr="0049183B">
        <w:t>esults indicate that, compared to traditional log-normal distributions, log-SNP distributions more accurately capture the RND of oil prices, with skewness and kurtosis containing important information related to oil market expectations. When the market exhibits negative skewness, it indicates a higher probability of expected declines in the underlying price; high leptokurtosis suggests a higher probability of extreme price changes.</w:t>
      </w:r>
    </w:p>
    <w:p w14:paraId="267B88A2" w14:textId="74F90D57" w:rsidR="00D52AC3" w:rsidRPr="006D6B65" w:rsidRDefault="0049183B" w:rsidP="0013340A">
      <w:pPr>
        <w:spacing w:before="180" w:after="180"/>
        <w:ind w:firstLine="480"/>
      </w:pPr>
      <w:r w:rsidRPr="0049183B">
        <w:t>In recent research,</w:t>
      </w:r>
      <w:r>
        <w:rPr>
          <w:rFonts w:hint="eastAsia"/>
        </w:rPr>
        <w:t xml:space="preserve"> </w:t>
      </w:r>
      <w:proofErr w:type="spellStart"/>
      <w:r w:rsidR="006D6B65" w:rsidRPr="006D6B65">
        <w:t>Böök</w:t>
      </w:r>
      <w:proofErr w:type="spellEnd"/>
      <w:r w:rsidR="006D6B65" w:rsidRPr="006D6B65">
        <w:t xml:space="preserve">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006D6B65" w:rsidRPr="006D6B65">
        <w:t xml:space="preserve"> </w:t>
      </w:r>
      <w:r w:rsidRPr="0049183B">
        <w:t>propose a new method for estimating volatility smiles, deriving robust conditional volatility, skewness,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3B9E7ECE" w:rsidR="00AC00D6" w:rsidRDefault="006A58BF" w:rsidP="006A58BF">
      <w:pPr>
        <w:pStyle w:val="3"/>
        <w:spacing w:before="180" w:after="180"/>
      </w:pPr>
      <w:bookmarkStart w:id="41" w:name="_Toc190531572"/>
      <w:bookmarkStart w:id="42" w:name="_Toc190982017"/>
      <w:bookmarkStart w:id="43" w:name="_Toc195004932"/>
      <w:r>
        <w:rPr>
          <w:rFonts w:hint="eastAsia"/>
        </w:rPr>
        <w:t>2.3.2</w:t>
      </w:r>
      <w:bookmarkEnd w:id="41"/>
      <w:bookmarkEnd w:id="42"/>
      <w:r w:rsidR="0049183B">
        <w:rPr>
          <w:rFonts w:hint="eastAsia"/>
        </w:rPr>
        <w:t xml:space="preserve"> </w:t>
      </w:r>
      <w:r w:rsidR="0049183B" w:rsidRPr="0049183B">
        <w:t>Tail Risk and Extreme Value Theory</w:t>
      </w:r>
      <w:bookmarkEnd w:id="43"/>
    </w:p>
    <w:p w14:paraId="41756769" w14:textId="14820580" w:rsidR="006D6B65" w:rsidRPr="006D6B65" w:rsidRDefault="0049183B" w:rsidP="00CA7510">
      <w:pPr>
        <w:spacing w:before="180" w:after="180"/>
        <w:ind w:firstLine="480"/>
      </w:pPr>
      <w:r w:rsidRPr="0049183B">
        <w:t>Regarding foundational research on extreme val</w:t>
      </w:r>
      <w:r w:rsidR="00DE3099">
        <w:t>ue theory, the threshold exceeda</w:t>
      </w:r>
      <w:r w:rsidRPr="0049183B">
        <w:t xml:space="preserve">nce model proposed by </w:t>
      </w:r>
      <w:proofErr w:type="spellStart"/>
      <w:r w:rsidRPr="0049183B">
        <w:t>Balkema</w:t>
      </w:r>
      <w:proofErr w:type="spellEnd"/>
      <w:r w:rsidRPr="0049183B">
        <w:t xml:space="preserve"> </w:t>
      </w:r>
      <w:r w:rsidR="00837B9C">
        <w:rPr>
          <w:rFonts w:hint="eastAsia"/>
        </w:rPr>
        <w:t>&amp;</w:t>
      </w:r>
      <w:r w:rsidRPr="0049183B">
        <w:t xml:space="preserve"> de </w:t>
      </w:r>
      <w:proofErr w:type="spellStart"/>
      <w:r w:rsidRPr="0049183B">
        <w:t>Haan</w:t>
      </w:r>
      <w:proofErr w:type="spellEnd"/>
      <w:r w:rsidR="006D6B65" w:rsidRPr="006D6B65">
        <w:t xml:space="preserve">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006D6B65" w:rsidRPr="006D6B65">
        <w:t xml:space="preserve"> </w:t>
      </w:r>
      <w:r w:rsidRPr="0049183B">
        <w:t xml:space="preserve">establishes an important foundation for </w:t>
      </w:r>
      <w:r w:rsidRPr="0049183B">
        <w:lastRenderedPageBreak/>
        <w:t>subsequent research on extreme events in financial markets. Their research demonstrates that when samples exceed a sufficiently high threshold, their distribution converges to the Generalized Pareto Distribution, a finding with critical significance for estimating tail risks in financial markets.</w:t>
      </w:r>
    </w:p>
    <w:p w14:paraId="500D0687" w14:textId="554359A9" w:rsidR="006D6B65" w:rsidRPr="006D6B65" w:rsidRDefault="006D6B65" w:rsidP="00CA7510">
      <w:pPr>
        <w:spacing w:before="180" w:after="180"/>
        <w:ind w:firstLine="480"/>
      </w:pPr>
      <w:r w:rsidRPr="006D6B65">
        <w:t>Wang</w:t>
      </w:r>
      <w:r w:rsidR="00DE3099">
        <w:t xml:space="preserve"> </w:t>
      </w:r>
      <w:r w:rsidR="00837B9C">
        <w:rPr>
          <w:rFonts w:hint="eastAsia"/>
        </w:rPr>
        <w:t>&amp;</w:t>
      </w:r>
      <w:r w:rsidR="00DE3099">
        <w:t xml:space="preserve"> </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 xml:space="preserve">demonstrate that option-implied tail risk indicators constructed based on extreme value theory effectively predict future movements of underlying assets. </w:t>
      </w:r>
      <w:r w:rsidR="000C67C8">
        <w:t>The</w:t>
      </w:r>
      <w:r w:rsidR="0049183B" w:rsidRPr="0049183B">
        <w:t xml:space="preserve"> results reveal that tail risks implied by S&amp;P 500 index and VIX options have significant predictive power for future returns, particularly pronounced during economic recessions. Chen et al.</w:t>
      </w:r>
      <w:r w:rsidRPr="006D6B65">
        <w:t xml:space="preserve">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conduct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Skewness exhibits a high positive correlation with risk premiums, while kurtosis shows a positive correlation with foreign exchange swap spreads, with higher kurtosis representing an increased probability of extreme market events.</w:t>
      </w:r>
    </w:p>
    <w:p w14:paraId="1EC04BA7" w14:textId="054A7A10"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0049183B" w:rsidRPr="0049183B">
        <w:t xml:space="preserve">explores the relationship between risk-neutral skewness and hedge fund tail risk. </w:t>
      </w:r>
      <w:r w:rsidR="000C67C8">
        <w:t xml:space="preserve">The </w:t>
      </w:r>
      <w:r w:rsidR="0049183B" w:rsidRPr="0049183B">
        <w:t>results indicate that short-selling behavior in index options markets leads to a negative relationship between risk-neutral market skewness and returns. This research challenges the traditional view of option-implied skewness as a downside risk indicator, providing new perspectives for understanding market risk preferences.</w:t>
      </w:r>
    </w:p>
    <w:p w14:paraId="04225A36" w14:textId="4FD02F14"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 xml:space="preserve">further extend methods combining GARCH models with mixed normal distributions, particularly suitable for capturing asymmetric volatility characteristics in financial markets. Neumann </w:t>
      </w:r>
      <w:r w:rsidR="00837B9C">
        <w:rPr>
          <w:rFonts w:hint="eastAsia"/>
        </w:rPr>
        <w:t>&amp;</w:t>
      </w:r>
      <w:r w:rsidR="0049183B" w:rsidRPr="0049183B">
        <w:t xml:space="preserve"> </w:t>
      </w:r>
      <w:proofErr w:type="spellStart"/>
      <w:r w:rsidR="0049183B" w:rsidRPr="0049183B">
        <w:t>Skiadopoulos</w:t>
      </w:r>
      <w:proofErr w:type="spellEnd"/>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 xml:space="preserve">conduct in-depth research on higher-order risk-neutral moments of S&amp;P 500 options, finding that market expectations regarding volatility, skewness, and kurtosis exhibit significant predictability, </w:t>
      </w:r>
      <w:r w:rsidR="0049183B" w:rsidRPr="0049183B">
        <w:lastRenderedPageBreak/>
        <w:t>especially during periods of greater market volatility.</w:t>
      </w:r>
    </w:p>
    <w:p w14:paraId="0DD50487" w14:textId="53E23EE7" w:rsidR="006A58BF" w:rsidRDefault="006A58BF" w:rsidP="006D6B65">
      <w:pPr>
        <w:pStyle w:val="2"/>
      </w:pPr>
      <w:bookmarkStart w:id="44" w:name="_Toc190531573"/>
      <w:bookmarkStart w:id="45" w:name="_Toc190982018"/>
      <w:bookmarkStart w:id="46" w:name="_Toc195004933"/>
      <w:r>
        <w:rPr>
          <w:rFonts w:hint="eastAsia"/>
        </w:rPr>
        <w:t>2.</w:t>
      </w:r>
      <w:bookmarkEnd w:id="44"/>
      <w:bookmarkEnd w:id="45"/>
      <w:r w:rsidR="006D6B65">
        <w:rPr>
          <w:rFonts w:hint="eastAsia"/>
        </w:rPr>
        <w:t>4</w:t>
      </w:r>
      <w:r w:rsidR="00174FB9">
        <w:rPr>
          <w:rFonts w:hint="eastAsia"/>
        </w:rPr>
        <w:t xml:space="preserve"> </w:t>
      </w:r>
      <w:r w:rsidR="00174FB9" w:rsidRPr="00174FB9">
        <w:t>Empirical Applications in Financial Markets</w:t>
      </w:r>
      <w:bookmarkEnd w:id="46"/>
    </w:p>
    <w:p w14:paraId="3390F7E9" w14:textId="2DC4A793" w:rsidR="006D6B65" w:rsidRPr="006D6B65" w:rsidRDefault="006D6B65" w:rsidP="006D6B65">
      <w:pPr>
        <w:pStyle w:val="3"/>
        <w:spacing w:before="180" w:after="180"/>
      </w:pPr>
      <w:bookmarkStart w:id="47" w:name="_Toc195004934"/>
      <w:r>
        <w:rPr>
          <w:rFonts w:hint="eastAsia"/>
        </w:rPr>
        <w:t>2.4.1</w:t>
      </w:r>
      <w:r w:rsidR="00174FB9">
        <w:rPr>
          <w:rFonts w:hint="eastAsia"/>
        </w:rPr>
        <w:t xml:space="preserve"> </w:t>
      </w:r>
      <w:r w:rsidR="00174FB9" w:rsidRPr="00174FB9">
        <w:t>Traditional Financial Markets</w:t>
      </w:r>
      <w:bookmarkEnd w:id="47"/>
    </w:p>
    <w:p w14:paraId="7421ECFF" w14:textId="357D463C" w:rsidR="006D6B65" w:rsidRPr="006D6B65" w:rsidRDefault="006D6B65" w:rsidP="00CA7510">
      <w:pPr>
        <w:spacing w:before="180" w:after="180"/>
        <w:ind w:firstLine="480"/>
      </w:pPr>
      <w:proofErr w:type="spellStart"/>
      <w:r w:rsidRPr="006D6B65">
        <w:t>Mohrschladt</w:t>
      </w:r>
      <w:proofErr w:type="spellEnd"/>
      <w:r w:rsidR="00174FB9">
        <w:rPr>
          <w:rFonts w:hint="eastAsia"/>
        </w:rPr>
        <w:t xml:space="preserve"> </w:t>
      </w:r>
      <w:r w:rsidR="00837B9C">
        <w:rPr>
          <w:rFonts w:hint="eastAsia"/>
        </w:rPr>
        <w:t>&amp;</w:t>
      </w:r>
      <w:r w:rsidR="00174FB9">
        <w:rPr>
          <w:rFonts w:hint="eastAsia"/>
        </w:rPr>
        <w:t xml:space="preserve"> </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00174FB9" w:rsidRPr="00174FB9">
        <w:t>analyze the differences in implied volatility between in-the-money and out-of-the-money options using high-frequency trading data, finding that in-the-money options contain important market information. Research by Li et al.</w:t>
      </w:r>
      <w:r w:rsidRPr="006D6B65">
        <w:t xml:space="preserve">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00174FB9" w:rsidRPr="00174FB9">
        <w:t xml:space="preserve">indicates that risk-neutral skewness has significant predictive power for future stock returns, particularly pronounced during economic recessions, a finding consistent with the theoretical predictions of </w:t>
      </w:r>
      <w:proofErr w:type="spellStart"/>
      <w:r w:rsidR="00174FB9" w:rsidRPr="00174FB9">
        <w:t>Cujean</w:t>
      </w:r>
      <w:proofErr w:type="spellEnd"/>
      <w:r w:rsidR="00174FB9" w:rsidRPr="00174FB9">
        <w:t xml:space="preserve"> </w:t>
      </w:r>
      <w:r w:rsidR="00837B9C">
        <w:rPr>
          <w:rFonts w:hint="eastAsia"/>
        </w:rPr>
        <w:t>&amp;</w:t>
      </w:r>
      <w:r w:rsidR="00174FB9" w:rsidRPr="00174FB9">
        <w:t xml:space="preserve"> Hasler</w:t>
      </w:r>
      <w:r w:rsidRPr="006D6B65">
        <w:t xml:space="preserve">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00174FB9">
        <w:rPr>
          <w:rFonts w:hint="eastAsia"/>
        </w:rPr>
        <w:t>.</w:t>
      </w:r>
    </w:p>
    <w:p w14:paraId="548DE4E7" w14:textId="50521C9D" w:rsidR="006D6B65" w:rsidRPr="006D6B65" w:rsidRDefault="00174FB9" w:rsidP="00CA7510">
      <w:pPr>
        <w:spacing w:before="180" w:after="180"/>
        <w:ind w:firstLine="480"/>
      </w:pPr>
      <w:r w:rsidRPr="00174FB9">
        <w:t>The latest research by Feng et al.</w:t>
      </w:r>
      <w:r w:rsidR="006D6B65" w:rsidRPr="006D6B65">
        <w:t xml:space="preserve">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 xml:space="preserve">reveals a strong association between market sentiment and option-implied volatility, especially during periods of higher market uncertainty. </w:t>
      </w:r>
      <w:proofErr w:type="spellStart"/>
      <w:r w:rsidRPr="00174FB9">
        <w:t>Köse</w:t>
      </w:r>
      <w:proofErr w:type="spellEnd"/>
      <w:r w:rsidRPr="00174FB9">
        <w:t xml:space="preserve"> et al.</w:t>
      </w:r>
      <w:r w:rsidR="006D6B65" w:rsidRPr="006D6B65">
        <w:t xml:space="preserve">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 xml:space="preserve">study the influence of trader behavior on option price formation from a market microstructure perspective, finding that institutional investors' trading behavior significantly impacts </w:t>
      </w:r>
      <w:r w:rsidR="009538FB">
        <w:t xml:space="preserve">the </w:t>
      </w:r>
      <w:r w:rsidRPr="00174FB9">
        <w:t>RND shape.</w:t>
      </w:r>
    </w:p>
    <w:p w14:paraId="62935772" w14:textId="0A3573B2" w:rsidR="006D6B65" w:rsidRPr="006D6B65" w:rsidRDefault="00174FB9" w:rsidP="00CA7510">
      <w:pPr>
        <w:spacing w:before="180" w:after="180"/>
        <w:ind w:firstLine="480"/>
      </w:pPr>
      <w:r w:rsidRPr="00174FB9">
        <w:t xml:space="preserve">Regarding return prediction, </w:t>
      </w:r>
      <w:r w:rsidRPr="00AE2A0B">
        <w:rPr>
          <w:strike/>
        </w:rPr>
        <w:t xml:space="preserve">empirical research by </w:t>
      </w:r>
      <w:r w:rsidRPr="00174FB9">
        <w:t>Amaya et al.</w:t>
      </w:r>
      <w:r w:rsidR="006D6B65"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006D6B65" w:rsidRPr="006D6B65">
        <w:t xml:space="preserve"> </w:t>
      </w:r>
      <w:r w:rsidRPr="00174FB9">
        <w:t xml:space="preserve">finds that realized skewness has significant explanatory power for cross-sectional stock returns, with this predictive capability remaining significant after controlling for other risk factors. Bali </w:t>
      </w:r>
      <w:r w:rsidR="00837B9C">
        <w:rPr>
          <w:rFonts w:hint="eastAsia"/>
        </w:rPr>
        <w:t>&amp;</w:t>
      </w:r>
      <w:r w:rsidRPr="00174FB9">
        <w:t xml:space="preserve"> Zhou</w:t>
      </w:r>
      <w:r w:rsidR="006D6B65" w:rsidRPr="006D6B65">
        <w:t xml:space="preserve">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006D6B65" w:rsidRPr="006D6B65">
        <w:t xml:space="preserve"> </w:t>
      </w:r>
      <w:r w:rsidRPr="00174FB9">
        <w:t xml:space="preserve">approach from the perspective of risk and uncertainty, finding a significant association between market uncertainty and expected returns, particularly during periods of higher macroeconomic uncertainty. The pioneering research by Campbell </w:t>
      </w:r>
      <w:r w:rsidR="00837B9C">
        <w:rPr>
          <w:rFonts w:hint="eastAsia"/>
        </w:rPr>
        <w:t xml:space="preserve">&amp; </w:t>
      </w:r>
      <w:r w:rsidRPr="00174FB9">
        <w:t>Thompson</w:t>
      </w:r>
      <w:r w:rsidR="006D6B65" w:rsidRPr="006D6B65">
        <w:t xml:space="preserve">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006D6B65" w:rsidRPr="006D6B65">
        <w:t xml:space="preserve"> </w:t>
      </w:r>
      <w:r w:rsidRPr="00174FB9">
        <w:t>proposes a framework for evaluating the economic value of predictive models and confirms that even seemingly minor predictive capabilities can yield considerable economic benefits.</w:t>
      </w:r>
    </w:p>
    <w:p w14:paraId="498E8EF9" w14:textId="4234FEFC" w:rsidR="006D6B65" w:rsidRPr="006D6B65" w:rsidRDefault="006D6B65" w:rsidP="00CA7510">
      <w:pPr>
        <w:spacing w:before="180" w:after="180"/>
        <w:ind w:firstLine="480"/>
      </w:pPr>
      <w:proofErr w:type="spellStart"/>
      <w:r w:rsidRPr="006D6B65">
        <w:lastRenderedPageBreak/>
        <w:t>Jondeau</w:t>
      </w:r>
      <w:proofErr w:type="spellEnd"/>
      <w:r w:rsidR="00174FB9">
        <w:rPr>
          <w:rFonts w:hint="eastAsia"/>
        </w:rPr>
        <w:t xml:space="preserve"> et al.</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00174FB9" w:rsidRPr="00174FB9">
        <w:t xml:space="preserve">investigate the predictive power of individual stock skewness for index futures returns. </w:t>
      </w:r>
      <w:r w:rsidR="000C67C8">
        <w:t>The</w:t>
      </w:r>
      <w:r w:rsidR="00174FB9" w:rsidRPr="00174FB9">
        <w:t xml:space="preserve"> results demonstrate that this indicator exhibits significant effectiveness in predicting S&amp;P 500 index futures returns. This predictive relationship persists even after controlling for liquidity risk and economic cycle factors, and individual skewness also performs excellently in out-of-sample prediction of index futures returns.</w:t>
      </w:r>
    </w:p>
    <w:p w14:paraId="1C2BE0A3" w14:textId="04319AFF" w:rsidR="004E2C42" w:rsidRDefault="006D6B65" w:rsidP="006D6B65">
      <w:pPr>
        <w:pStyle w:val="3"/>
        <w:spacing w:before="180" w:after="180"/>
      </w:pPr>
      <w:bookmarkStart w:id="48" w:name="_Toc195004935"/>
      <w:r>
        <w:rPr>
          <w:rFonts w:hint="eastAsia"/>
        </w:rPr>
        <w:t>2.4.2</w:t>
      </w:r>
      <w:r w:rsidR="00174FB9">
        <w:rPr>
          <w:rFonts w:hint="eastAsia"/>
        </w:rPr>
        <w:t xml:space="preserve"> </w:t>
      </w:r>
      <w:r w:rsidR="00174FB9" w:rsidRPr="00174FB9">
        <w:t>Cryptocurrency Market</w:t>
      </w:r>
      <w:bookmarkEnd w:id="48"/>
    </w:p>
    <w:p w14:paraId="67EBFF4A" w14:textId="5C8C8862" w:rsidR="006D6B65" w:rsidRPr="006D6B65" w:rsidRDefault="00174FB9" w:rsidP="00296BBA">
      <w:pPr>
        <w:spacing w:before="180" w:after="180"/>
        <w:ind w:firstLine="480"/>
      </w:pPr>
      <w:r w:rsidRPr="00174FB9">
        <w:t xml:space="preserve">In the cryptocurrency market, Zulfiqar </w:t>
      </w:r>
      <w:r w:rsidR="00837B9C">
        <w:rPr>
          <w:rFonts w:hint="eastAsia"/>
        </w:rPr>
        <w:t>&amp;</w:t>
      </w:r>
      <w:r w:rsidRPr="00174FB9">
        <w:t xml:space="preserve"> Gulzar</w:t>
      </w:r>
      <w:r>
        <w:rPr>
          <w:rFonts w:hint="eastAsia"/>
        </w:rPr>
        <w:t xml:space="preserve">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006D6B65" w:rsidRPr="006D6B65">
        <w:t xml:space="preserve"> </w:t>
      </w:r>
      <w:r w:rsidRPr="00174FB9">
        <w:t xml:space="preserve">find that options trading provided by major cryptocurrency exchanges offers investors more diverse hedging instruments. Baur </w:t>
      </w:r>
      <w:r w:rsidR="00837B9C">
        <w:rPr>
          <w:rFonts w:hint="eastAsia"/>
        </w:rPr>
        <w:t>&amp;</w:t>
      </w:r>
      <w:r w:rsidRPr="00174FB9">
        <w:t xml:space="preserve"> </w:t>
      </w:r>
      <w:proofErr w:type="spellStart"/>
      <w:r w:rsidRPr="00174FB9">
        <w:t>Smales</w:t>
      </w:r>
      <w:proofErr w:type="spellEnd"/>
      <w:r w:rsidR="006D6B65" w:rsidRPr="006D6B65">
        <w:t xml:space="preserve">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006D6B65" w:rsidRPr="006D6B65">
        <w:t xml:space="preserve"> </w:t>
      </w:r>
      <w:r w:rsidRPr="00174FB9">
        <w:t>conduct in-depth research on trading behavior in the Bitcoin futures market, discovering that leveraged fund traders play a key role in the Bitcoin futures market, not only holding the largest positions but typically maintaining a net short position. These traders demonstrate an ability to accurately predict the largest market fluctuations.</w:t>
      </w:r>
    </w:p>
    <w:p w14:paraId="63ADA94D" w14:textId="4692B829" w:rsidR="006D6B65" w:rsidRPr="006D6B65" w:rsidRDefault="006D6B65" w:rsidP="00610C3C">
      <w:pPr>
        <w:spacing w:before="180" w:after="180"/>
        <w:ind w:firstLine="480"/>
      </w:pPr>
      <w:r w:rsidRPr="006D6B65">
        <w:t>López-</w:t>
      </w:r>
      <w:proofErr w:type="spellStart"/>
      <w:r w:rsidRPr="006D6B65">
        <w:t>Cabarcos</w:t>
      </w:r>
      <w:proofErr w:type="spellEnd"/>
      <w:r w:rsidRPr="006D6B65">
        <w:t xml:space="preserve">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conduct an in-depth analysis of the relationship between investor sentiment and price volatility in the Bitcoin market, finding that social media sentiment indicators have significant predictive power for short-term price movements. This research emphasizes the importance of sentiment factors in cryptocurrency market pricing. Research by Chordia et al.</w:t>
      </w:r>
      <w:r w:rsidRPr="006D6B65">
        <w:t xml:space="preserve">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 xml:space="preserve">indicates that the RND of the Bitcoin options market often exhibits significant left skewness and excess kurtosis. </w:t>
      </w:r>
      <w:proofErr w:type="spellStart"/>
      <w:r w:rsidR="00174FB9" w:rsidRPr="00174FB9">
        <w:t>Akyildirim</w:t>
      </w:r>
      <w:proofErr w:type="spellEnd"/>
      <w:r w:rsidR="00174FB9" w:rsidRPr="00174FB9">
        <w:t xml:space="preserve"> et al.</w:t>
      </w:r>
      <w:r w:rsidRPr="006D6B65">
        <w:t xml:space="preserve">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00174FB9" w:rsidRPr="00174FB9">
        <w:t>further find that the cryptocurrency market exhibits higher volatility when investor fear sentiment rises, showing significant correlation with traditional market volatility indicators.</w:t>
      </w:r>
    </w:p>
    <w:p w14:paraId="1844CCA3" w14:textId="05688230" w:rsidR="006D6B65" w:rsidRPr="006D6B65" w:rsidRDefault="00174FB9" w:rsidP="00174FB9">
      <w:pPr>
        <w:spacing w:before="180" w:after="180"/>
        <w:ind w:firstLine="480"/>
      </w:pPr>
      <w:r w:rsidRPr="00174FB9">
        <w:t xml:space="preserve">In research on the dynamic characteristics of cryptocurrency markets, Liu </w:t>
      </w:r>
      <w:r w:rsidR="00837B9C">
        <w:rPr>
          <w:rFonts w:hint="eastAsia"/>
        </w:rPr>
        <w:t>&amp;</w:t>
      </w:r>
      <w:r w:rsidRPr="00174FB9">
        <w:t xml:space="preserve"> </w:t>
      </w:r>
      <w:proofErr w:type="spellStart"/>
      <w:r w:rsidRPr="00174FB9">
        <w:t>Tsyvinski</w:t>
      </w:r>
      <w:proofErr w:type="spellEnd"/>
      <w:r w:rsidR="006D6B65"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 xml:space="preserve">study the risk and return characteristics of cryptocurrency markets, </w:t>
      </w:r>
      <w:r w:rsidRPr="00174FB9">
        <w:lastRenderedPageBreak/>
        <w:t>finding significant momentum effects. Li et al.</w:t>
      </w:r>
      <w:r w:rsidR="006D6B65"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further confirm that the MAX momentum effect is particularly significant in cryptocurrency markets. Specifically, cryptocurrencies that have performed best in the past tend to maintain better performance in future periods, a phenomenon similar to the momentum effect in traditional financial markets but with greater intensity.</w:t>
      </w:r>
    </w:p>
    <w:p w14:paraId="6ED2AF20" w14:textId="08130348" w:rsidR="006D6B65" w:rsidRPr="006D6B65" w:rsidRDefault="006D6B65" w:rsidP="00174FB9">
      <w:pPr>
        <w:spacing w:before="180" w:after="180"/>
        <w:ind w:firstLine="480"/>
      </w:pPr>
      <w:r w:rsidRPr="006D6B65">
        <w:t xml:space="preserve">Liu </w:t>
      </w:r>
      <w:r w:rsidR="00837B9C">
        <w:rPr>
          <w:rFonts w:hint="eastAsia"/>
        </w:rPr>
        <w:t>&amp;</w:t>
      </w:r>
      <w:r w:rsidRPr="006D6B65">
        <w:t xml:space="preserve">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00174FB9" w:rsidRPr="00174FB9">
        <w:t>find that cryptocurrencies with larger market capitalizations exhibit left-skewed characteristics, while those with smaller market capitalizations show right skewness, and asymmetric risk is negatively correlated with future returns, meaning cryptocurrencies with lower skewness typically generate higher returns. Liu et al.</w:t>
      </w:r>
      <w:r w:rsidRPr="006D6B65">
        <w:t xml:space="preserve">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00174FB9" w:rsidRPr="00174FB9">
        <w:t>use machine learning methods to predict cryptocurrency returns, confirming that lagged returns possess strong predictive power.</w:t>
      </w:r>
    </w:p>
    <w:p w14:paraId="02673F1C" w14:textId="36FF7433" w:rsidR="00CE50A4" w:rsidRPr="00EC48E7" w:rsidRDefault="00731282" w:rsidP="004F7EE0">
      <w:pPr>
        <w:spacing w:before="180" w:after="180"/>
        <w:ind w:firstLine="480"/>
      </w:pPr>
      <w:r>
        <w:br w:type="page"/>
      </w:r>
    </w:p>
    <w:p w14:paraId="5F5F7156" w14:textId="5C718831" w:rsidR="00BD071F" w:rsidRDefault="002E0B4D" w:rsidP="002E0B4D">
      <w:pPr>
        <w:pStyle w:val="1"/>
        <w:spacing w:before="180" w:after="180"/>
      </w:pPr>
      <w:bookmarkStart w:id="49" w:name="_Toc195004936"/>
      <w:r>
        <w:rPr>
          <w:rFonts w:hint="eastAsia"/>
        </w:rPr>
        <w:lastRenderedPageBreak/>
        <w:t>3. Data</w:t>
      </w:r>
      <w:bookmarkEnd w:id="49"/>
    </w:p>
    <w:p w14:paraId="6A7D1B8D" w14:textId="0A82B1FF" w:rsidR="00ED61D0" w:rsidRPr="008E3193" w:rsidRDefault="00E410D8" w:rsidP="008E3193">
      <w:pPr>
        <w:pStyle w:val="2"/>
      </w:pPr>
      <w:bookmarkStart w:id="50" w:name="_Toc190531575"/>
      <w:bookmarkStart w:id="51" w:name="_Toc190982020"/>
      <w:bookmarkStart w:id="52" w:name="_Toc195004937"/>
      <w:r>
        <w:rPr>
          <w:rFonts w:hint="eastAsia"/>
        </w:rPr>
        <w:t>3.1</w:t>
      </w:r>
      <w:bookmarkEnd w:id="50"/>
      <w:bookmarkEnd w:id="51"/>
      <w:r w:rsidR="002E0B4D">
        <w:rPr>
          <w:rFonts w:hint="eastAsia"/>
        </w:rPr>
        <w:t xml:space="preserve"> Data</w:t>
      </w:r>
      <w:bookmarkEnd w:id="52"/>
    </w:p>
    <w:p w14:paraId="0D689EAA" w14:textId="64F6EC04" w:rsidR="00FC6694" w:rsidRPr="00CF00F7" w:rsidRDefault="002E0B4D" w:rsidP="00C927A7">
      <w:pPr>
        <w:spacing w:before="180" w:after="180"/>
        <w:ind w:firstLine="480"/>
      </w:pPr>
      <w:r w:rsidRPr="002E0B4D">
        <w:t xml:space="preserve">This research </w:t>
      </w:r>
      <w:r w:rsidR="00C927A7">
        <w:t>collects</w:t>
      </w:r>
      <w:r w:rsidRPr="002E0B4D">
        <w:t xml:space="preserve"> historical trading data provided by </w:t>
      </w:r>
      <w:proofErr w:type="spellStart"/>
      <w:r w:rsidRPr="002E0B4D">
        <w:t>Deribit</w:t>
      </w:r>
      <w:proofErr w:type="spellEnd"/>
      <w:r w:rsidRPr="002E0B4D">
        <w:t xml:space="preserve"> exchange</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C927A7">
        <w:t>, due to</w:t>
      </w:r>
      <w:r w:rsidR="0067319E">
        <w:rPr>
          <w:rFonts w:hint="eastAsia"/>
        </w:rPr>
        <w:t xml:space="preserve"> </w:t>
      </w:r>
      <w:r w:rsidR="00C927A7" w:rsidRPr="002E0B4D">
        <w:t>its lea</w:t>
      </w:r>
      <w:r w:rsidR="00C927A7" w:rsidRPr="00CF00F7">
        <w:t>dership position in the global cryptocurrency options market.</w:t>
      </w:r>
      <w:r w:rsidR="00837B9C" w:rsidRPr="00CF00F7">
        <w:rPr>
          <w:rFonts w:hint="eastAsia"/>
        </w:rPr>
        <w:t xml:space="preserve"> </w:t>
      </w:r>
      <w:r w:rsidRPr="00CF00F7">
        <w:t xml:space="preserve">The </w:t>
      </w:r>
      <w:r w:rsidR="00C927A7" w:rsidRPr="00CF00F7">
        <w:t xml:space="preserve">data collection </w:t>
      </w:r>
      <w:r w:rsidRPr="00CF00F7">
        <w:t xml:space="preserve">period covers </w:t>
      </w:r>
      <w:r w:rsidR="00C927A7" w:rsidRPr="00CF00F7">
        <w:t xml:space="preserve">from </w:t>
      </w:r>
      <w:r w:rsidRPr="00CF00F7">
        <w:t>January 2020 to April 2024, including daily trading volume, closing prices, impl</w:t>
      </w:r>
      <w:r w:rsidR="00C927A7" w:rsidRPr="00CF00F7">
        <w:t>ied volatility, spot prices,</w:t>
      </w:r>
      <w:r w:rsidRPr="00CF00F7">
        <w:t xml:space="preserve"> futures prices</w:t>
      </w:r>
      <w:r w:rsidR="00C927A7" w:rsidRPr="00CF00F7">
        <w:t xml:space="preserve"> and </w:t>
      </w:r>
      <w:r w:rsidRPr="00CF00F7">
        <w:t>other trading information.</w:t>
      </w:r>
    </w:p>
    <w:p w14:paraId="40445281" w14:textId="17DF6C9B" w:rsidR="00084FEA" w:rsidRDefault="002E0B4D" w:rsidP="00FC6694">
      <w:pPr>
        <w:spacing w:before="180" w:after="180"/>
        <w:ind w:firstLine="480"/>
      </w:pPr>
      <w:r w:rsidRPr="00CF00F7">
        <w:t>According to statistics from cryptocurrency information service provider The Block</w:t>
      </w:r>
      <w:r w:rsidR="00C4257E" w:rsidRPr="00CF00F7">
        <w:rPr>
          <w:rFonts w:hint="eastAsia"/>
        </w:rPr>
        <w:t xml:space="preserve"> </w:t>
      </w:r>
      <w:r w:rsidR="00C4257E" w:rsidRPr="00CF00F7">
        <w:fldChar w:fldCharType="begin"/>
      </w:r>
      <w:r w:rsidR="0063649B" w:rsidRPr="00CF00F7">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rsidRPr="00CF00F7">
        <w:fldChar w:fldCharType="separate"/>
      </w:r>
      <w:r w:rsidR="0063649B" w:rsidRPr="00CF00F7">
        <w:rPr>
          <w:kern w:val="0"/>
        </w:rPr>
        <w:t>(</w:t>
      </w:r>
      <w:r w:rsidR="0063649B" w:rsidRPr="00CF00F7">
        <w:rPr>
          <w:i/>
          <w:iCs/>
          <w:kern w:val="0"/>
        </w:rPr>
        <w:t>The Block</w:t>
      </w:r>
      <w:r w:rsidR="0063649B" w:rsidRPr="00CF00F7">
        <w:rPr>
          <w:kern w:val="0"/>
        </w:rPr>
        <w:t>, 2025)</w:t>
      </w:r>
      <w:r w:rsidR="00C4257E" w:rsidRPr="00CF00F7">
        <w:fldChar w:fldCharType="end"/>
      </w:r>
      <w:r w:rsidRPr="00CF00F7">
        <w:rPr>
          <w:rFonts w:hint="eastAsia"/>
        </w:rPr>
        <w:t>,</w:t>
      </w:r>
      <w:r w:rsidR="00C4257E" w:rsidRPr="00CF00F7">
        <w:rPr>
          <w:rFonts w:hint="eastAsia"/>
        </w:rPr>
        <w:t xml:space="preserve"> </w:t>
      </w:r>
      <w:r w:rsidRPr="00CF00F7">
        <w:t>among the three major trading platforms (</w:t>
      </w:r>
      <w:proofErr w:type="spellStart"/>
      <w:r w:rsidRPr="00CF00F7">
        <w:t>Deribit</w:t>
      </w:r>
      <w:proofErr w:type="spellEnd"/>
      <w:r w:rsidRPr="00CF00F7">
        <w:t xml:space="preserve">, OKX, and </w:t>
      </w:r>
      <w:proofErr w:type="spellStart"/>
      <w:r w:rsidRPr="00CF00F7">
        <w:t>Binance</w:t>
      </w:r>
      <w:proofErr w:type="spellEnd"/>
      <w:r w:rsidRPr="00CF00F7">
        <w:t xml:space="preserve">), </w:t>
      </w:r>
      <w:proofErr w:type="spellStart"/>
      <w:r w:rsidRPr="00CF00F7">
        <w:t>Deribit</w:t>
      </w:r>
      <w:proofErr w:type="spellEnd"/>
      <w:r w:rsidRPr="00CF00F7">
        <w:t xml:space="preserve"> not only possesses the largest trading volume, but its open interest also accounts for over 80% of the overall market share</w:t>
      </w:r>
      <w:r w:rsidRPr="00CF00F7">
        <w:rPr>
          <w:rFonts w:hint="eastAsia"/>
        </w:rPr>
        <w:t xml:space="preserve"> (as shown in </w:t>
      </w:r>
      <w:r w:rsidRPr="00CF00F7">
        <w:fldChar w:fldCharType="begin"/>
      </w:r>
      <w:r w:rsidRPr="00CF00F7">
        <w:instrText xml:space="preserve"> </w:instrText>
      </w:r>
      <w:r w:rsidRPr="00CF00F7">
        <w:rPr>
          <w:rFonts w:hint="eastAsia"/>
        </w:rPr>
        <w:instrText>REF _Ref194457197 \h</w:instrText>
      </w:r>
      <w:r w:rsidRPr="00CF00F7">
        <w:instrText xml:space="preserve"> </w:instrText>
      </w:r>
      <w:r w:rsidR="00CF00F7">
        <w:instrText xml:space="preserve"> \* MERGEFORMAT </w:instrText>
      </w:r>
      <w:r w:rsidRPr="00CF00F7">
        <w:fldChar w:fldCharType="separate"/>
      </w:r>
      <w:r w:rsidR="00E80B53">
        <w:t>Figure 3-1</w:t>
      </w:r>
      <w:r w:rsidRPr="00CF00F7">
        <w:fldChar w:fldCharType="end"/>
      </w:r>
      <w:r w:rsidRPr="00CF00F7">
        <w:rPr>
          <w:rFonts w:hint="eastAsia"/>
        </w:rPr>
        <w:t xml:space="preserve">). </w:t>
      </w:r>
      <w:r w:rsidRPr="00CF00F7">
        <w:t>This advantageous position mainly stems from its long operating history and rob</w:t>
      </w:r>
      <w:r w:rsidRPr="002E0B4D">
        <w:t>ust market development strategy.</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28C72B18" w14:textId="7A6C5A60" w:rsidR="002E0B4D" w:rsidRDefault="002E0B4D" w:rsidP="002E0B4D">
      <w:pPr>
        <w:pStyle w:val="a9"/>
        <w:spacing w:before="180" w:after="180"/>
      </w:pPr>
      <w:bookmarkStart w:id="53" w:name="_Ref194457197"/>
      <w:bookmarkStart w:id="54" w:name="_Toc195004560"/>
      <w:bookmarkStart w:id="55" w:name="_Ref182956642"/>
      <w:r>
        <w:t>Figure 3-</w:t>
      </w:r>
      <w:r w:rsidR="00BA6301">
        <w:fldChar w:fldCharType="begin"/>
      </w:r>
      <w:r w:rsidR="00BA6301">
        <w:instrText xml:space="preserve"> SEQ Figure_3- \* ARABIC </w:instrText>
      </w:r>
      <w:r w:rsidR="00BA6301">
        <w:fldChar w:fldCharType="separate"/>
      </w:r>
      <w:r w:rsidR="00E80B53">
        <w:rPr>
          <w:noProof/>
        </w:rPr>
        <w:t>1</w:t>
      </w:r>
      <w:r w:rsidR="00BA6301">
        <w:rPr>
          <w:noProof/>
        </w:rPr>
        <w:fldChar w:fldCharType="end"/>
      </w:r>
      <w:bookmarkEnd w:id="53"/>
      <w:r>
        <w:rPr>
          <w:rFonts w:hint="eastAsia"/>
        </w:rPr>
        <w:t xml:space="preserve">: </w:t>
      </w:r>
      <w:r w:rsidRPr="002E0B4D">
        <w:t>Statistics on Bitcoin Options Market Trading Volume and Open Interest</w:t>
      </w:r>
      <w:r>
        <w:br/>
      </w:r>
      <w:r w:rsidRPr="002E0B4D">
        <w:t>(Data Source: The Block Official Website)</w:t>
      </w:r>
      <w:bookmarkEnd w:id="54"/>
    </w:p>
    <w:bookmarkEnd w:id="55"/>
    <w:p w14:paraId="0794B0CC" w14:textId="2014612F" w:rsidR="002E0B4D" w:rsidRDefault="002E0B4D" w:rsidP="002E0B4D">
      <w:pPr>
        <w:tabs>
          <w:tab w:val="num" w:pos="720"/>
        </w:tabs>
        <w:spacing w:before="180" w:after="180"/>
        <w:ind w:firstLine="480"/>
      </w:pPr>
      <w:proofErr w:type="spellStart"/>
      <w:r>
        <w:t>Deribit</w:t>
      </w:r>
      <w:proofErr w:type="spellEnd"/>
      <w:r>
        <w:t xml:space="preserve"> was established in 2016 with headquarters in the Netherlands. Its name is a combination of "Derivatives" and "Bitcoin," making it the world's first professional exchange to launch cryptocurrency options products.</w:t>
      </w:r>
    </w:p>
    <w:p w14:paraId="15AB295A" w14:textId="298EDC1E" w:rsidR="002E0B4D" w:rsidRDefault="002E0B4D" w:rsidP="002E0B4D">
      <w:pPr>
        <w:tabs>
          <w:tab w:val="num" w:pos="720"/>
        </w:tabs>
        <w:spacing w:before="180" w:after="180"/>
        <w:ind w:firstLine="480"/>
      </w:pPr>
      <w:r>
        <w:lastRenderedPageBreak/>
        <w:t xml:space="preserve">In terms of product design, Bitcoin European cash-settled options provided by </w:t>
      </w:r>
      <w:proofErr w:type="spellStart"/>
      <w:r>
        <w:t>Deribit</w:t>
      </w:r>
      <w:proofErr w:type="spellEnd"/>
      <w:r>
        <w:t xml:space="preserve"> adopt a 24/7 trading mechanism</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t>, with expiration times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625E0BCE" w:rsidR="00182BF8" w:rsidRPr="00182BF8" w:rsidRDefault="002E0B4D" w:rsidP="002E0B4D">
      <w:pPr>
        <w:tabs>
          <w:tab w:val="num" w:pos="720"/>
        </w:tabs>
        <w:spacing w:before="180" w:after="180"/>
        <w:ind w:firstLine="480"/>
      </w:pPr>
      <w:r>
        <w:t xml:space="preserve">This diversified product design not only satisfies the trading needs of different investors but also helps enhance market liquidity and price discovery efficiency. Particularly after October 2020, </w:t>
      </w:r>
      <w:proofErr w:type="spellStart"/>
      <w:r>
        <w:t>Deribit</w:t>
      </w:r>
      <w:proofErr w:type="spellEnd"/>
      <w:r>
        <w:t xml:space="preserve"> added daily and weekly expiration products, significantly increasing market participation, with trading volume growing markedly as a result.</w:t>
      </w:r>
    </w:p>
    <w:p w14:paraId="633AF837" w14:textId="094A3C4A" w:rsidR="00ED61D0" w:rsidRPr="002A2A2A" w:rsidRDefault="00E410D8" w:rsidP="008E3193">
      <w:pPr>
        <w:pStyle w:val="2"/>
      </w:pPr>
      <w:bookmarkStart w:id="56" w:name="_Toc190531576"/>
      <w:bookmarkStart w:id="57" w:name="_Toc190982021"/>
      <w:bookmarkStart w:id="58" w:name="_Toc195004938"/>
      <w:r>
        <w:rPr>
          <w:rFonts w:hint="eastAsia"/>
        </w:rPr>
        <w:t>3.2</w:t>
      </w:r>
      <w:bookmarkEnd w:id="56"/>
      <w:bookmarkEnd w:id="57"/>
      <w:r w:rsidR="00651705">
        <w:rPr>
          <w:rFonts w:hint="eastAsia"/>
        </w:rPr>
        <w:t xml:space="preserve"> </w:t>
      </w:r>
      <w:r w:rsidR="00651705" w:rsidRPr="00651705">
        <w:t>Overview of Bitcoin Options Trading Market</w:t>
      </w:r>
      <w:bookmarkEnd w:id="58"/>
    </w:p>
    <w:p w14:paraId="439C6195" w14:textId="678426B4" w:rsidR="002233ED" w:rsidRDefault="002233ED" w:rsidP="002233ED">
      <w:pPr>
        <w:spacing w:before="180" w:after="180"/>
        <w:ind w:firstLine="480"/>
      </w:pPr>
      <w:r w:rsidRPr="002233ED">
        <w:t xml:space="preserve">This study examines historical Bitcoin options data to investigate relationships between implied volatility and expected price movements through </w:t>
      </w:r>
      <w:r w:rsidR="009538FB">
        <w:t xml:space="preserve">the </w:t>
      </w:r>
      <w:r w:rsidRPr="002233ED">
        <w:t>Risk-neutral Density (RND) function analysis across varying market conditions.</w:t>
      </w:r>
    </w:p>
    <w:p w14:paraId="17126905" w14:textId="24DBFAA9" w:rsidR="002233ED" w:rsidRDefault="002233ED" w:rsidP="002233ED">
      <w:pPr>
        <w:spacing w:before="180" w:after="180"/>
        <w:ind w:firstLine="480"/>
      </w:pPr>
      <w:r w:rsidRPr="002233ED">
        <w:t xml:space="preserve">Transaction counts </w:t>
      </w:r>
      <w:r w:rsidRPr="00651705">
        <w:t>(</w:t>
      </w:r>
      <w:r>
        <w:fldChar w:fldCharType="begin"/>
      </w:r>
      <w:r>
        <w:instrText xml:space="preserve"> REF _Ref194457450 \h </w:instrText>
      </w:r>
      <w:r>
        <w:fldChar w:fldCharType="separate"/>
      </w:r>
      <w:r w:rsidR="00E80B53">
        <w:t>Figure 3-</w:t>
      </w:r>
      <w:r w:rsidR="00E80B53">
        <w:rPr>
          <w:noProof/>
        </w:rPr>
        <w:t>2</w:t>
      </w:r>
      <w:r>
        <w:fldChar w:fldCharType="end"/>
      </w:r>
      <w:r w:rsidRPr="00651705">
        <w:t>)</w:t>
      </w:r>
      <w:r w:rsidRPr="002233ED">
        <w:t xml:space="preserve"> and trading volumes</w:t>
      </w:r>
      <w:r>
        <w:rPr>
          <w:rFonts w:hint="eastAsia"/>
        </w:rPr>
        <w:t xml:space="preserve"> </w:t>
      </w:r>
      <w:r w:rsidRPr="00651705">
        <w:t>(</w:t>
      </w:r>
      <w:r>
        <w:fldChar w:fldCharType="begin"/>
      </w:r>
      <w:r>
        <w:instrText xml:space="preserve"> REF _Ref194457455 \h </w:instrText>
      </w:r>
      <w:r>
        <w:fldChar w:fldCharType="separate"/>
      </w:r>
      <w:r w:rsidR="00E80B53">
        <w:t>Figure 3-</w:t>
      </w:r>
      <w:r w:rsidR="00E80B53">
        <w:rPr>
          <w:noProof/>
        </w:rPr>
        <w:t>3</w:t>
      </w:r>
      <w:r>
        <w:fldChar w:fldCharType="end"/>
      </w:r>
      <w:r w:rsidRPr="00651705">
        <w:t>)</w:t>
      </w:r>
      <w:r w:rsidRPr="002233ED">
        <w:t xml:space="preserve"> have grown substantially since October 2020, coinciding with </w:t>
      </w:r>
      <w:proofErr w:type="spellStart"/>
      <w:r w:rsidRPr="002233ED">
        <w:t>Deribit's</w:t>
      </w:r>
      <w:proofErr w:type="spellEnd"/>
      <w:r w:rsidRPr="002233ED">
        <w:t xml:space="preserve">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Default="00663F14" w:rsidP="00651705">
      <w:pPr>
        <w:pStyle w:val="aa"/>
        <w:keepNext/>
        <w:spacing w:before="180" w:after="180"/>
      </w:pPr>
      <w:r w:rsidRPr="00663F14">
        <w:lastRenderedPageBreak/>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4607961" cy="2285557"/>
                    </a:xfrm>
                    <a:prstGeom prst="rect">
                      <a:avLst/>
                    </a:prstGeom>
                  </pic:spPr>
                </pic:pic>
              </a:graphicData>
            </a:graphic>
          </wp:inline>
        </w:drawing>
      </w:r>
    </w:p>
    <w:p w14:paraId="3E0578D7" w14:textId="3B028B29" w:rsidR="00B634F1" w:rsidRDefault="00651705" w:rsidP="00651705">
      <w:pPr>
        <w:pStyle w:val="a9"/>
        <w:spacing w:before="180" w:after="180"/>
      </w:pPr>
      <w:bookmarkStart w:id="59" w:name="_Ref194457450"/>
      <w:bookmarkStart w:id="60" w:name="_Toc195004561"/>
      <w:r>
        <w:t>Figure 3-</w:t>
      </w:r>
      <w:r w:rsidR="00BA6301">
        <w:fldChar w:fldCharType="begin"/>
      </w:r>
      <w:r w:rsidR="00BA6301">
        <w:instrText xml:space="preserve"> SEQ Figure_3- \* ARABIC </w:instrText>
      </w:r>
      <w:r w:rsidR="00BA6301">
        <w:fldChar w:fldCharType="separate"/>
      </w:r>
      <w:r w:rsidR="00E80B53">
        <w:rPr>
          <w:noProof/>
        </w:rPr>
        <w:t>2</w:t>
      </w:r>
      <w:r w:rsidR="00BA6301">
        <w:rPr>
          <w:noProof/>
        </w:rPr>
        <w:fldChar w:fldCharType="end"/>
      </w:r>
      <w:bookmarkEnd w:id="59"/>
      <w:r>
        <w:rPr>
          <w:rFonts w:hint="eastAsia"/>
        </w:rPr>
        <w:t xml:space="preserve">: </w:t>
      </w:r>
      <w:r w:rsidRPr="00651705">
        <w:t>Monthly Transaction Counts of Bitcoin Call and Put Options from January 2020 to April 2024</w:t>
      </w:r>
      <w:bookmarkEnd w:id="60"/>
    </w:p>
    <w:p w14:paraId="170EFDDE" w14:textId="77777777" w:rsidR="00651705" w:rsidRDefault="0092596A" w:rsidP="00651705">
      <w:pPr>
        <w:pStyle w:val="aa"/>
        <w:keepNext/>
        <w:spacing w:before="180" w:after="180"/>
      </w:pPr>
      <w:r w:rsidRPr="0092596A">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4623839" cy="2292345"/>
                    </a:xfrm>
                    <a:prstGeom prst="rect">
                      <a:avLst/>
                    </a:prstGeom>
                  </pic:spPr>
                </pic:pic>
              </a:graphicData>
            </a:graphic>
          </wp:inline>
        </w:drawing>
      </w:r>
    </w:p>
    <w:p w14:paraId="56C128DB" w14:textId="02C664A7" w:rsidR="002F31B5" w:rsidRDefault="00651705" w:rsidP="00651705">
      <w:pPr>
        <w:pStyle w:val="a9"/>
        <w:spacing w:before="180" w:after="180"/>
      </w:pPr>
      <w:bookmarkStart w:id="61" w:name="_Ref194457455"/>
      <w:bookmarkStart w:id="62" w:name="_Toc195004562"/>
      <w:r>
        <w:t>Figure 3-</w:t>
      </w:r>
      <w:r w:rsidR="00BA6301">
        <w:fldChar w:fldCharType="begin"/>
      </w:r>
      <w:r w:rsidR="00BA6301">
        <w:instrText xml:space="preserve"> SEQ Figure_3- \* ARABIC </w:instrText>
      </w:r>
      <w:r w:rsidR="00BA6301">
        <w:fldChar w:fldCharType="separate"/>
      </w:r>
      <w:r w:rsidR="00E80B53">
        <w:rPr>
          <w:noProof/>
        </w:rPr>
        <w:t>3</w:t>
      </w:r>
      <w:r w:rsidR="00BA6301">
        <w:rPr>
          <w:noProof/>
        </w:rPr>
        <w:fldChar w:fldCharType="end"/>
      </w:r>
      <w:bookmarkEnd w:id="61"/>
      <w:r>
        <w:rPr>
          <w:rFonts w:hint="eastAsia"/>
        </w:rPr>
        <w:t xml:space="preserve">: </w:t>
      </w:r>
      <w:r w:rsidRPr="00651705">
        <w:t>Monthly Trading Volume of Bitcoin Call and Put Options from January 2020 to April 2024</w:t>
      </w:r>
      <w:bookmarkEnd w:id="62"/>
    </w:p>
    <w:p w14:paraId="1FDE5A7D" w14:textId="75796713" w:rsidR="002233ED" w:rsidRDefault="002233ED" w:rsidP="002233ED">
      <w:pPr>
        <w:spacing w:before="180" w:after="180"/>
        <w:ind w:firstLine="480"/>
      </w:pPr>
      <w:r w:rsidRPr="002233ED">
        <w:t xml:space="preserve">Trading activity heat maps reveal distinct patterns. Call options trading </w:t>
      </w:r>
      <w:r w:rsidRPr="00651705">
        <w:t>(</w:t>
      </w:r>
      <w:r>
        <w:fldChar w:fldCharType="begin"/>
      </w:r>
      <w:r>
        <w:instrText xml:space="preserve"> REF _Ref194457557 \h </w:instrText>
      </w:r>
      <w:r>
        <w:fldChar w:fldCharType="separate"/>
      </w:r>
      <w:r w:rsidR="00E80B53">
        <w:t>Figure 3-</w:t>
      </w:r>
      <w:r w:rsidR="00E80B53">
        <w:rPr>
          <w:noProof/>
        </w:rPr>
        <w:t>4</w:t>
      </w:r>
      <w:r>
        <w:fldChar w:fldCharType="end"/>
      </w:r>
      <w:r w:rsidRPr="00651705">
        <w:t>)</w:t>
      </w:r>
      <w:r w:rsidRPr="002233ED">
        <w:t xml:space="preserve"> concentrates around at-the-money positions (Moneyness ratio</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2233ED">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Default="00B53910" w:rsidP="00651705">
      <w:pPr>
        <w:pStyle w:val="aa"/>
        <w:keepNext/>
        <w:spacing w:before="180" w:after="180"/>
      </w:pPr>
      <w:r w:rsidRPr="00B53910">
        <w:lastRenderedPageBreak/>
        <w:drawing>
          <wp:inline distT="0" distB="0" distL="0" distR="0" wp14:anchorId="7DB7ACC6" wp14:editId="21B776F8">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740CDA9E" w14:textId="6A8CA23F" w:rsidR="00B53910" w:rsidRDefault="00651705" w:rsidP="00651705">
      <w:pPr>
        <w:pStyle w:val="a9"/>
        <w:spacing w:before="180" w:after="180"/>
      </w:pPr>
      <w:bookmarkStart w:id="63" w:name="_Ref194457557"/>
      <w:bookmarkStart w:id="64" w:name="_Toc195004563"/>
      <w:r>
        <w:t>Figure 3-</w:t>
      </w:r>
      <w:r w:rsidR="00BA6301">
        <w:fldChar w:fldCharType="begin"/>
      </w:r>
      <w:r w:rsidR="00BA6301">
        <w:instrText xml:space="preserve"> SEQ Figure_3- \* ARABIC </w:instrText>
      </w:r>
      <w:r w:rsidR="00BA6301">
        <w:fldChar w:fldCharType="separate"/>
      </w:r>
      <w:r w:rsidR="00E80B53">
        <w:rPr>
          <w:noProof/>
        </w:rPr>
        <w:t>4</w:t>
      </w:r>
      <w:r w:rsidR="00BA6301">
        <w:rPr>
          <w:noProof/>
        </w:rPr>
        <w:fldChar w:fldCharType="end"/>
      </w:r>
      <w:bookmarkEnd w:id="63"/>
      <w:r>
        <w:rPr>
          <w:rFonts w:hint="eastAsia"/>
        </w:rPr>
        <w:t xml:space="preserve">: </w:t>
      </w:r>
      <w:r w:rsidRPr="00651705">
        <w:t>Heat Map of Total Bitcoin Call Options Trading Volume from January 2020 to April 2024</w:t>
      </w:r>
      <w:bookmarkEnd w:id="64"/>
    </w:p>
    <w:p w14:paraId="2F566C44" w14:textId="7F5A32F6" w:rsidR="002233ED" w:rsidRDefault="002233ED" w:rsidP="002233ED">
      <w:pPr>
        <w:spacing w:before="180" w:after="180"/>
        <w:ind w:firstLine="480"/>
      </w:pPr>
      <w:r w:rsidRPr="002233ED">
        <w:t>Put options</w:t>
      </w:r>
      <w:r>
        <w:rPr>
          <w:rFonts w:hint="eastAsia"/>
        </w:rPr>
        <w:t xml:space="preserve"> </w:t>
      </w:r>
      <w:r w:rsidRPr="00651705">
        <w:t>(</w:t>
      </w:r>
      <w:r>
        <w:fldChar w:fldCharType="begin"/>
      </w:r>
      <w:r>
        <w:instrText xml:space="preserve"> REF _Ref194457618 \h </w:instrText>
      </w:r>
      <w:r>
        <w:fldChar w:fldCharType="separate"/>
      </w:r>
      <w:r w:rsidR="00E80B53">
        <w:t>Figure 3-</w:t>
      </w:r>
      <w:r w:rsidR="00E80B53">
        <w:rPr>
          <w:noProof/>
        </w:rPr>
        <w:t>5</w:t>
      </w:r>
      <w:r>
        <w:fldChar w:fldCharType="end"/>
      </w:r>
      <w:r w:rsidRPr="00651705">
        <w:t>)</w:t>
      </w:r>
      <w:r>
        <w:rPr>
          <w:rFonts w:hint="eastAsia"/>
        </w:rPr>
        <w:t xml:space="preserve"> </w:t>
      </w:r>
      <w:r w:rsidRPr="002233ED">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Default="00B53910" w:rsidP="00651705">
      <w:pPr>
        <w:pStyle w:val="aa"/>
        <w:keepNext/>
        <w:spacing w:before="180" w:after="180"/>
      </w:pPr>
      <w:r w:rsidRPr="00B53910">
        <w:lastRenderedPageBreak/>
        <w:drawing>
          <wp:inline distT="0" distB="0" distL="0" distR="0" wp14:anchorId="31E5C868" wp14:editId="0352FCC3">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1BB98F0C" w14:textId="4E5A5720" w:rsidR="00B53910" w:rsidRDefault="00651705" w:rsidP="00651705">
      <w:pPr>
        <w:pStyle w:val="a9"/>
        <w:spacing w:before="180" w:after="180"/>
      </w:pPr>
      <w:bookmarkStart w:id="65" w:name="_Ref194457618"/>
      <w:bookmarkStart w:id="66" w:name="_Toc195004564"/>
      <w:r>
        <w:t>Figure 3-</w:t>
      </w:r>
      <w:r w:rsidR="00BA6301">
        <w:fldChar w:fldCharType="begin"/>
      </w:r>
      <w:r w:rsidR="00BA6301">
        <w:instrText xml:space="preserve"> SEQ Figure_3- \* ARABIC </w:instrText>
      </w:r>
      <w:r w:rsidR="00BA6301">
        <w:fldChar w:fldCharType="separate"/>
      </w:r>
      <w:r w:rsidR="00E80B53">
        <w:rPr>
          <w:noProof/>
        </w:rPr>
        <w:t>5</w:t>
      </w:r>
      <w:r w:rsidR="00BA6301">
        <w:rPr>
          <w:noProof/>
        </w:rPr>
        <w:fldChar w:fldCharType="end"/>
      </w:r>
      <w:bookmarkEnd w:id="65"/>
      <w:r>
        <w:rPr>
          <w:rFonts w:hint="eastAsia"/>
        </w:rPr>
        <w:t xml:space="preserve">: </w:t>
      </w:r>
      <w:r w:rsidRPr="00651705">
        <w:t>Heat Map of Total Bitcoin Put Options Trading Volume from January 2020 to April 2024</w:t>
      </w:r>
      <w:bookmarkEnd w:id="66"/>
    </w:p>
    <w:p w14:paraId="7B971181" w14:textId="23B3DA11" w:rsidR="00404225" w:rsidRDefault="0092751F" w:rsidP="0092751F">
      <w:pPr>
        <w:spacing w:before="180" w:after="180"/>
        <w:ind w:firstLine="480"/>
      </w:pPr>
      <w:r w:rsidRPr="0092751F">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br w:type="page"/>
      </w:r>
    </w:p>
    <w:p w14:paraId="47A3A5AD" w14:textId="45679854" w:rsidR="0073610D" w:rsidRDefault="00A94B3E" w:rsidP="0073610D">
      <w:pPr>
        <w:pStyle w:val="1"/>
        <w:spacing w:before="180" w:after="180"/>
      </w:pPr>
      <w:bookmarkStart w:id="67" w:name="_Toc195004939"/>
      <w:r>
        <w:rPr>
          <w:rFonts w:hint="eastAsia"/>
        </w:rPr>
        <w:lastRenderedPageBreak/>
        <w:t>4. Research Methodology</w:t>
      </w:r>
      <w:bookmarkEnd w:id="67"/>
    </w:p>
    <w:p w14:paraId="06D53243" w14:textId="3E23F8F6" w:rsidR="00666B54" w:rsidRPr="00C927A7" w:rsidRDefault="00E410D8" w:rsidP="00837B9C">
      <w:pPr>
        <w:pStyle w:val="2"/>
        <w:rPr>
          <w:strike/>
        </w:rPr>
      </w:pPr>
      <w:bookmarkStart w:id="68" w:name="_Toc190531578"/>
      <w:bookmarkStart w:id="69" w:name="_Toc190982023"/>
      <w:bookmarkStart w:id="70" w:name="_Toc195004940"/>
      <w:r>
        <w:rPr>
          <w:rFonts w:hint="eastAsia"/>
        </w:rPr>
        <w:t>4.1</w:t>
      </w:r>
      <w:bookmarkEnd w:id="68"/>
      <w:bookmarkEnd w:id="69"/>
      <w:r w:rsidR="00A94B3E">
        <w:t xml:space="preserve"> </w:t>
      </w:r>
      <w:r w:rsidR="00C927A7">
        <w:rPr>
          <w:rFonts w:hint="eastAsia"/>
        </w:rPr>
        <w:t>De</w:t>
      </w:r>
      <w:r w:rsidR="00C927A7">
        <w:t>riving</w:t>
      </w:r>
      <w:r w:rsidR="00A94B3E">
        <w:rPr>
          <w:rFonts w:hint="eastAsia"/>
        </w:rPr>
        <w:t xml:space="preserve"> </w:t>
      </w:r>
      <w:r w:rsidR="009538FB">
        <w:t xml:space="preserve">the </w:t>
      </w:r>
      <w:r w:rsidR="00A94B3E">
        <w:rPr>
          <w:rFonts w:hint="eastAsia"/>
        </w:rPr>
        <w:t xml:space="preserve">Risk-neutral Density </w:t>
      </w:r>
      <w:r w:rsidR="005A42CF">
        <w:t>(RND)</w:t>
      </w:r>
      <w:bookmarkEnd w:id="70"/>
    </w:p>
    <w:p w14:paraId="4CC5BE0A" w14:textId="6FC075BE" w:rsidR="0012177C" w:rsidRPr="00837B9C" w:rsidRDefault="00A94B3E" w:rsidP="00837B9C">
      <w:pPr>
        <w:spacing w:before="180" w:after="180"/>
        <w:ind w:firstLine="480"/>
      </w:pPr>
      <w:r w:rsidRPr="00A94B3E">
        <w:t xml:space="preserve">In the following text, symbols </w:t>
      </w:r>
      <m:oMath>
        <m:r>
          <w:rPr>
            <w:rFonts w:ascii="Cambria Math" w:hAnsi="Cambria Math"/>
          </w:rPr>
          <m:t>C</m:t>
        </m:r>
      </m:oMath>
      <w:r w:rsidRPr="00A94B3E">
        <w:t xml:space="preserve">, </w:t>
      </w:r>
      <m:oMath>
        <m:r>
          <w:rPr>
            <w:rFonts w:ascii="Cambria Math" w:hAnsi="Cambria Math" w:hint="eastAsia"/>
          </w:rPr>
          <m:t>P</m:t>
        </m:r>
      </m:oMath>
      <w:r w:rsidRPr="00A94B3E">
        <w:t xml:space="preserve">, </w:t>
      </w:r>
      <m:oMath>
        <m:r>
          <w:rPr>
            <w:rFonts w:ascii="Cambria Math" w:hAnsi="Cambria Math" w:hint="eastAsia"/>
          </w:rPr>
          <m:t>S</m:t>
        </m:r>
      </m:oMath>
      <w:r w:rsidRPr="00A94B3E">
        <w:t xml:space="preserve">, </w:t>
      </w:r>
      <m:oMath>
        <m:r>
          <w:rPr>
            <w:rFonts w:ascii="Cambria Math" w:hAnsi="Cambria Math" w:hint="eastAsia"/>
          </w:rPr>
          <m:t>K</m:t>
        </m:r>
      </m:oMath>
      <w:r w:rsidRPr="00A94B3E">
        <w:t xml:space="preserve">, and </w:t>
      </w:r>
      <m:oMath>
        <m:r>
          <w:rPr>
            <w:rFonts w:ascii="Cambria Math" w:hAnsi="Cambria Math" w:hint="eastAsia"/>
          </w:rPr>
          <m:t>T</m:t>
        </m:r>
      </m:oMath>
      <w:r w:rsidRPr="00A94B3E">
        <w:t xml:space="preserve"> represent</w:t>
      </w:r>
      <w:r w:rsidR="00C927A7">
        <w:t xml:space="preserve"> as follows</w:t>
      </w:r>
      <w:r w:rsidRPr="00A94B3E">
        <w:t xml:space="preserve">: </w:t>
      </w:r>
      <m:oMath>
        <m:r>
          <w:rPr>
            <w:rFonts w:ascii="Cambria Math" w:hAnsi="Cambria Math"/>
          </w:rPr>
          <m:t>C</m:t>
        </m:r>
      </m:oMath>
      <w:r w:rsidRPr="00A94B3E">
        <w:t xml:space="preserve"> is call option price, </w:t>
      </w:r>
      <m:oMath>
        <m:r>
          <w:rPr>
            <w:rFonts w:ascii="Cambria Math" w:hAnsi="Cambria Math" w:hint="eastAsia"/>
          </w:rPr>
          <m:t>P</m:t>
        </m:r>
      </m:oMath>
      <w:r w:rsidRPr="00A94B3E">
        <w:t xml:space="preserve"> is put option price, </w:t>
      </w:r>
      <m:oMath>
        <m:r>
          <w:rPr>
            <w:rFonts w:ascii="Cambria Math" w:hAnsi="Cambria Math" w:hint="eastAsia"/>
          </w:rPr>
          <m:t>S</m:t>
        </m:r>
      </m:oMath>
      <w:r w:rsidRPr="00A94B3E">
        <w:t xml:space="preserve"> is underlying asset current price, </w:t>
      </w:r>
      <m:oMath>
        <m:r>
          <w:rPr>
            <w:rFonts w:ascii="Cambria Math" w:hAnsi="Cambria Math" w:hint="eastAsia"/>
          </w:rPr>
          <m:t>K</m:t>
        </m:r>
      </m:oMath>
      <w:r w:rsidRPr="00A94B3E">
        <w:t xml:space="preserve"> is strike price, </w:t>
      </w:r>
      <m:oMath>
        <m:r>
          <w:rPr>
            <w:rFonts w:ascii="Cambria Math" w:hAnsi="Cambria Math" w:hint="eastAsia"/>
          </w:rPr>
          <m:t>r</m:t>
        </m:r>
      </m:oMath>
      <w:r w:rsidRPr="00A94B3E">
        <w:t xml:space="preserve"> is risk-free rate, </w:t>
      </w:r>
      <m:oMath>
        <m:r>
          <w:rPr>
            <w:rFonts w:ascii="Cambria Math" w:hAnsi="Cambria Math" w:hint="eastAsia"/>
          </w:rPr>
          <m:t>T</m:t>
        </m:r>
      </m:oMath>
      <w:r w:rsidRPr="00A94B3E">
        <w:t xml:space="preserve"> is days to option expiration. This research </w:t>
      </w:r>
      <w:r w:rsidRPr="00F75FDC">
        <w:rPr>
          <w:strike/>
        </w:rPr>
        <w:t xml:space="preserve">will </w:t>
      </w:r>
      <w:r w:rsidRPr="00A94B3E">
        <w:t xml:space="preserve">also </w:t>
      </w:r>
      <w:proofErr w:type="gramStart"/>
      <w:r w:rsidRPr="00A94B3E">
        <w:t>use</w:t>
      </w:r>
      <w:r w:rsidR="00F75FDC">
        <w:t>s</w:t>
      </w:r>
      <w:proofErr w:type="gramEnd"/>
      <w:r>
        <w:rPr>
          <w:rFonts w:hint="eastAsia"/>
        </w:rPr>
        <w:t xml:space="preserve"> </w:t>
      </w:r>
      <m:oMath>
        <m:r>
          <w:rPr>
            <w:rStyle w:val="a8"/>
            <w:rFonts w:ascii="Cambria Math" w:hAnsi="Cambria Math"/>
            <w:color w:val="auto"/>
          </w:rPr>
          <m:t>f(K)</m:t>
        </m:r>
      </m:oMath>
      <w:r w:rsidRPr="00A94B3E">
        <w:t xml:space="preserve"> to represent the Risk-neutral Density Function (RND) and</w:t>
      </w:r>
      <w:r>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A94B3E">
        <w:t xml:space="preserve"> to represent the Risk-neutral Distribution Function.</w:t>
      </w:r>
    </w:p>
    <w:p w14:paraId="58AAA343" w14:textId="1A3E47D3" w:rsidR="00AF758B" w:rsidRDefault="00A94B3E" w:rsidP="0012177C">
      <w:pPr>
        <w:spacing w:before="180" w:after="180"/>
        <w:ind w:firstLine="480"/>
      </w:pPr>
      <w:r w:rsidRPr="00A94B3E">
        <w:t xml:space="preserve">The call option price is the expected payoff before its expiration day </w:t>
      </w:r>
      <m:oMath>
        <m:r>
          <w:rPr>
            <w:rFonts w:ascii="Cambria Math" w:hAnsi="Cambria Math" w:hint="eastAsia"/>
          </w:rPr>
          <m:t>T</m:t>
        </m:r>
      </m:oMath>
      <w:r w:rsidRPr="00A94B3E">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A94B3E">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2513ACAC" w:rsidR="003643C9" w:rsidRDefault="003643C9" w:rsidP="00646BB2">
            <w:pPr>
              <w:pStyle w:val="a9"/>
              <w:spacing w:before="180" w:after="180"/>
              <w:jc w:val="right"/>
            </w:pPr>
            <w:bookmarkStart w:id="71" w:name="_Ref183666859"/>
            <w:r>
              <w:t>(</w:t>
            </w:r>
            <w:r w:rsidR="00BA6301">
              <w:fldChar w:fldCharType="begin"/>
            </w:r>
            <w:r w:rsidR="00BA6301">
              <w:instrText xml:space="preserve"> SEQ ( \* ARABIC </w:instrText>
            </w:r>
            <w:r w:rsidR="00BA6301">
              <w:fldChar w:fldCharType="separate"/>
            </w:r>
            <w:r w:rsidR="00E80B53">
              <w:rPr>
                <w:noProof/>
              </w:rPr>
              <w:t>1</w:t>
            </w:r>
            <w:r w:rsidR="00BA6301">
              <w:rPr>
                <w:noProof/>
              </w:rPr>
              <w:fldChar w:fldCharType="end"/>
            </w:r>
            <w:r>
              <w:rPr>
                <w:rFonts w:hint="eastAsia"/>
              </w:rPr>
              <w:t>)</w:t>
            </w:r>
            <w:bookmarkEnd w:id="71"/>
          </w:p>
        </w:tc>
      </w:tr>
    </w:tbl>
    <w:p w14:paraId="14F70EF2" w14:textId="477018F6" w:rsidR="0012177C" w:rsidRDefault="00A94B3E" w:rsidP="00A94B3E">
      <w:pPr>
        <w:spacing w:before="180" w:after="180"/>
        <w:ind w:firstLine="480"/>
      </w:pPr>
      <w:r w:rsidRPr="00A94B3E">
        <w:t>Next, by taking the first partial derivative of call option price with respect to strike price, we can derive the risk-neutral distribution function</w:t>
      </w:r>
      <w:r w:rsidR="00C927A7">
        <w:t xml:space="preserve"> </w:t>
      </w:r>
      <m:oMath>
        <m:r>
          <w:rPr>
            <w:rFonts w:ascii="Cambria Math" w:hAnsi="Cambria Math"/>
          </w:rPr>
          <m:t>F(K)</m:t>
        </m:r>
      </m:oMath>
      <w:r w:rsidRPr="00A94B3E">
        <w:t>, as follows</w:t>
      </w:r>
      <w:r>
        <w:rPr>
          <w:rFonts w:hint="eastAsia"/>
        </w:rPr>
        <w:t xml:space="preserve">: </w:t>
      </w:r>
    </w:p>
    <w:p w14:paraId="097E37F5" w14:textId="2F76F35E" w:rsidR="00646BB2" w:rsidRPr="00646BB2" w:rsidRDefault="00BA6301"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d>
            <m:dPr>
              <m:begChr m:val="["/>
              <m:endChr m:val="]"/>
              <m:ctrlPr>
                <w:rPr>
                  <w:rFonts w:ascii="Cambria Math" w:hAnsi="Cambria Math"/>
                  <w:i/>
                </w:rPr>
              </m:ctrlPr>
            </m:dPr>
            <m:e>
              <m:r>
                <w:rPr>
                  <w:rFonts w:ascii="Cambria Math" w:hAnsi="Cambria Math"/>
                </w:rPr>
                <m:t>1-</m:t>
              </m:r>
              <m:r>
                <w:rPr>
                  <w:rFonts w:ascii="Cambria Math" w:hAnsi="Cambria Math"/>
                </w:rPr>
                <m:t>F</m:t>
              </m:r>
              <m:r>
                <w:rPr>
                  <w:rFonts w:ascii="Cambria Math" w:hAnsi="Cambria Math"/>
                </w:rPr>
                <m:t>(</m:t>
              </m:r>
              <m:r>
                <w:rPr>
                  <w:rFonts w:ascii="Cambria Math" w:hAnsi="Cambria Math"/>
                </w:rPr>
                <m:t>K</m:t>
              </m:r>
              <m:r>
                <w:rPr>
                  <w:rFonts w:ascii="Cambria Math" w:hAnsi="Cambria Math"/>
                </w:rPr>
                <m:t>)</m:t>
              </m:r>
            </m:e>
          </m:d>
        </m:oMath>
      </m:oMathPara>
    </w:p>
    <w:p w14:paraId="369F3B19" w14:textId="707D9671" w:rsidR="00646BB2" w:rsidRPr="00A94B3E" w:rsidRDefault="00A94B3E" w:rsidP="00646BB2">
      <w:pPr>
        <w:spacing w:before="180" w:after="180"/>
        <w:ind w:firstLine="480"/>
      </w:pPr>
      <w:r w:rsidRPr="00A94B3E">
        <w:t>Rearranging terms, we obtain the risk-neutral distribution function</w:t>
      </w:r>
      <w:r>
        <w:rPr>
          <w:rFonts w:hint="eastAsia"/>
        </w:rPr>
        <w:t xml:space="preserve"> </w:t>
      </w:r>
      <m:oMath>
        <m:r>
          <w:rPr>
            <w:rFonts w:ascii="Cambria Math" w:hAnsi="Cambria Math"/>
          </w:rPr>
          <m:t>F(K)</m:t>
        </m:r>
      </m:oMath>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A94B3E">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4EDE1E7F" w:rsidR="00764F78" w:rsidRPr="00764F78" w:rsidRDefault="00646BB2" w:rsidP="00764F78">
            <w:pPr>
              <w:pStyle w:val="a9"/>
              <w:spacing w:before="180" w:after="180"/>
              <w:jc w:val="right"/>
            </w:pPr>
            <w:bookmarkStart w:id="72" w:name="_Ref183663957"/>
            <w:bookmarkStart w:id="73" w:name="_Ref183663960"/>
            <w:r>
              <w:t>(</w:t>
            </w:r>
            <w:r w:rsidR="00BA6301">
              <w:fldChar w:fldCharType="begin"/>
            </w:r>
            <w:r w:rsidR="00BA6301">
              <w:instrText xml:space="preserve"> SEQ ( \* ARABIC </w:instrText>
            </w:r>
            <w:r w:rsidR="00BA6301">
              <w:fldChar w:fldCharType="separate"/>
            </w:r>
            <w:r w:rsidR="00E80B53">
              <w:rPr>
                <w:noProof/>
              </w:rPr>
              <w:t>2</w:t>
            </w:r>
            <w:r w:rsidR="00BA6301">
              <w:rPr>
                <w:noProof/>
              </w:rPr>
              <w:fldChar w:fldCharType="end"/>
            </w:r>
            <w:bookmarkEnd w:id="72"/>
            <w:r>
              <w:rPr>
                <w:rFonts w:hint="eastAsia"/>
              </w:rPr>
              <w:t>)</w:t>
            </w:r>
            <w:bookmarkEnd w:id="73"/>
          </w:p>
        </w:tc>
      </w:tr>
    </w:tbl>
    <w:p w14:paraId="7ACA79FE" w14:textId="3BF47517" w:rsidR="00764F78" w:rsidRDefault="00A94B3E" w:rsidP="00764F78">
      <w:pPr>
        <w:spacing w:before="180" w:after="180"/>
        <w:ind w:firstLine="480"/>
      </w:pPr>
      <w:r w:rsidRPr="00A94B3E">
        <w:t>Then, by taking another partial derivative of equation</w:t>
      </w:r>
      <w:r>
        <w:rPr>
          <w:rFonts w:hint="eastAsia"/>
        </w:rPr>
        <w:t xml:space="preserve"> </w:t>
      </w:r>
      <w:r w:rsidR="00C451F7">
        <w:fldChar w:fldCharType="begin"/>
      </w:r>
      <w:r w:rsidR="00C451F7">
        <w:instrText xml:space="preserve"> REF _Ref183663960 \h </w:instrText>
      </w:r>
      <w:r w:rsidR="00C451F7">
        <w:fldChar w:fldCharType="separate"/>
      </w:r>
      <w:r w:rsidR="00E80B53">
        <w:t>(</w:t>
      </w:r>
      <w:r w:rsidR="00E80B53">
        <w:rPr>
          <w:noProof/>
        </w:rPr>
        <w:t>2</w:t>
      </w:r>
      <w:r w:rsidR="00E80B53">
        <w:rPr>
          <w:rFonts w:hint="eastAsia"/>
        </w:rPr>
        <w:t>)</w:t>
      </w:r>
      <w:r w:rsidR="00C451F7">
        <w:fldChar w:fldCharType="end"/>
      </w:r>
      <w:r w:rsidRPr="00A94B3E">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7FE573C" w:rsidR="00C451F7" w:rsidRPr="00764F78" w:rsidRDefault="00C451F7" w:rsidP="009703DB">
            <w:pPr>
              <w:pStyle w:val="a9"/>
              <w:spacing w:before="180" w:after="180"/>
              <w:jc w:val="right"/>
            </w:pPr>
            <w:bookmarkStart w:id="74" w:name="_Ref183665445"/>
            <w:r>
              <w:t>(</w:t>
            </w:r>
            <w:r w:rsidR="00BA6301">
              <w:fldChar w:fldCharType="begin"/>
            </w:r>
            <w:r w:rsidR="00BA6301">
              <w:instrText xml:space="preserve"> SEQ ( \* ARABIC </w:instrText>
            </w:r>
            <w:r w:rsidR="00BA6301">
              <w:fldChar w:fldCharType="separate"/>
            </w:r>
            <w:r w:rsidR="00E80B53">
              <w:rPr>
                <w:noProof/>
              </w:rPr>
              <w:t>3</w:t>
            </w:r>
            <w:r w:rsidR="00BA6301">
              <w:rPr>
                <w:noProof/>
              </w:rPr>
              <w:fldChar w:fldCharType="end"/>
            </w:r>
            <w:r>
              <w:rPr>
                <w:rFonts w:hint="eastAsia"/>
              </w:rPr>
              <w:t>)</w:t>
            </w:r>
            <w:bookmarkEnd w:id="74"/>
          </w:p>
        </w:tc>
      </w:tr>
    </w:tbl>
    <w:p w14:paraId="072B8C89" w14:textId="4571FECC" w:rsidR="00C451F7" w:rsidRDefault="00A94B3E" w:rsidP="00764F78">
      <w:pPr>
        <w:spacing w:before="180" w:after="180"/>
        <w:ind w:firstLine="480"/>
      </w:pPr>
      <w:r w:rsidRPr="00A94B3E">
        <w:t xml:space="preserve">In actual options trading markets, since strike prices are in discrete form, we can use observed option prices and apply Finite Difference Methods (FDM) to obtain approximate solutions to equations </w:t>
      </w:r>
      <w:r>
        <w:fldChar w:fldCharType="begin"/>
      </w:r>
      <w:r>
        <w:instrText xml:space="preserve"> REF _Ref183663960 \h </w:instrText>
      </w:r>
      <w:r>
        <w:fldChar w:fldCharType="separate"/>
      </w:r>
      <w:r w:rsidR="00E80B53">
        <w:t>(</w:t>
      </w:r>
      <w:r w:rsidR="00E80B53">
        <w:rPr>
          <w:noProof/>
        </w:rPr>
        <w:t>2</w:t>
      </w:r>
      <w:r w:rsidR="00E80B53">
        <w:rPr>
          <w:rFonts w:hint="eastAsia"/>
        </w:rPr>
        <w:t>)</w:t>
      </w:r>
      <w:r>
        <w:fldChar w:fldCharType="end"/>
      </w:r>
      <w:r w:rsidRPr="00A94B3E">
        <w:t xml:space="preserve"> and </w:t>
      </w:r>
      <w:r>
        <w:fldChar w:fldCharType="begin"/>
      </w:r>
      <w:r>
        <w:instrText xml:space="preserve"> REF _Ref183665445 \h </w:instrText>
      </w:r>
      <w:r>
        <w:fldChar w:fldCharType="separate"/>
      </w:r>
      <w:r w:rsidR="00E80B53">
        <w:t>(</w:t>
      </w:r>
      <w:r w:rsidR="00E80B53">
        <w:rPr>
          <w:noProof/>
        </w:rPr>
        <w:t>3</w:t>
      </w:r>
      <w:r w:rsidR="00E80B53">
        <w:rPr>
          <w:rFonts w:hint="eastAsia"/>
        </w:rPr>
        <w:t>)</w:t>
      </w:r>
      <w:r>
        <w:fldChar w:fldCharType="end"/>
      </w:r>
      <w:r w:rsidRPr="00A94B3E">
        <w:t xml:space="preserve">. Assuming that at time </w:t>
      </w:r>
      <m:oMath>
        <m:r>
          <w:rPr>
            <w:rFonts w:ascii="Cambria Math" w:hAnsi="Cambria Math" w:hint="eastAsia"/>
          </w:rPr>
          <m:t>T</m:t>
        </m:r>
      </m:oMath>
      <w:r w:rsidRPr="00A94B3E">
        <w:t xml:space="preserve"> to expiration, there are </w:t>
      </w:r>
      <m:oMath>
        <m:r>
          <w:rPr>
            <w:rFonts w:ascii="Cambria Math" w:hAnsi="Cambria Math" w:hint="eastAsia"/>
          </w:rPr>
          <m:t>N</m:t>
        </m:r>
      </m:oMath>
      <w:r w:rsidRPr="00A94B3E">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A94B3E">
        <w:t xml:space="preserve"> represe</w:t>
      </w:r>
      <w:proofErr w:type="spellStart"/>
      <w:r w:rsidRPr="00A94B3E">
        <w:t>nts</w:t>
      </w:r>
      <w:proofErr w:type="spellEnd"/>
      <w:r w:rsidRPr="00A94B3E">
        <w:t xml:space="preserve"> the lowest strike price and</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A94B3E">
        <w:t xml:space="preserve"> represents the highest strike price. We</w:t>
      </w:r>
      <w:r w:rsidRPr="00F75FDC">
        <w:rPr>
          <w:strike/>
        </w:rPr>
        <w:t xml:space="preserve"> will </w:t>
      </w:r>
      <w:proofErr w:type="gramStart"/>
      <w:r w:rsidRPr="00A94B3E">
        <w:t>use</w:t>
      </w:r>
      <w:r w:rsidR="00F75FDC">
        <w:t>s</w:t>
      </w:r>
      <w:proofErr w:type="gramEnd"/>
      <w:r w:rsidRPr="00A94B3E">
        <w:t xml:space="preserve"> three options with strike prices</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A94B3E">
        <w:t xml:space="preserve"> to calculate the approximate value centered at</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Pr>
          <w:rFonts w:hint="eastAsia"/>
        </w:rPr>
        <w:t xml:space="preserve">, </w:t>
      </w:r>
      <w:r w:rsidRPr="00A94B3E">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12F806B9" w:rsidR="006A2DA5" w:rsidRPr="00764F78" w:rsidRDefault="006A2DA5" w:rsidP="00CC13BB">
            <w:pPr>
              <w:pStyle w:val="a9"/>
              <w:spacing w:before="180" w:after="180"/>
              <w:ind w:firstLine="480"/>
              <w:jc w:val="right"/>
            </w:pPr>
            <w:bookmarkStart w:id="75" w:name="_Ref189214718"/>
            <w:r>
              <w:t>(</w:t>
            </w:r>
            <w:r w:rsidR="00BA6301">
              <w:fldChar w:fldCharType="begin"/>
            </w:r>
            <w:r w:rsidR="00BA6301">
              <w:instrText xml:space="preserve"> SEQ ( \* ARABIC </w:instrText>
            </w:r>
            <w:r w:rsidR="00BA6301">
              <w:fldChar w:fldCharType="separate"/>
            </w:r>
            <w:r w:rsidR="00E80B53">
              <w:rPr>
                <w:noProof/>
              </w:rPr>
              <w:t>4</w:t>
            </w:r>
            <w:r w:rsidR="00BA6301">
              <w:rPr>
                <w:noProof/>
              </w:rPr>
              <w:fldChar w:fldCharType="end"/>
            </w:r>
            <w:r>
              <w:rPr>
                <w:rFonts w:hint="eastAsia"/>
              </w:rPr>
              <w:t>)</w:t>
            </w:r>
            <w:bookmarkEnd w:id="75"/>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297F5EB7" w:rsidR="006A2DA5" w:rsidRDefault="006A2DA5" w:rsidP="00CC13BB">
            <w:pPr>
              <w:pStyle w:val="a9"/>
              <w:spacing w:before="180" w:after="180"/>
              <w:ind w:firstLine="480"/>
              <w:jc w:val="right"/>
            </w:pPr>
            <w:bookmarkStart w:id="76" w:name="_Ref183666874"/>
            <w:r>
              <w:t>(</w:t>
            </w:r>
            <w:r w:rsidR="00BA6301">
              <w:fldChar w:fldCharType="begin"/>
            </w:r>
            <w:r w:rsidR="00BA6301">
              <w:instrText xml:space="preserve"> SEQ ( \* ARABIC </w:instrText>
            </w:r>
            <w:r w:rsidR="00BA6301">
              <w:fldChar w:fldCharType="separate"/>
            </w:r>
            <w:r w:rsidR="00E80B53">
              <w:rPr>
                <w:noProof/>
              </w:rPr>
              <w:t>5</w:t>
            </w:r>
            <w:r w:rsidR="00BA6301">
              <w:rPr>
                <w:noProof/>
              </w:rPr>
              <w:fldChar w:fldCharType="end"/>
            </w:r>
            <w:r>
              <w:rPr>
                <w:rFonts w:hint="eastAsia"/>
              </w:rPr>
              <w:t>)</w:t>
            </w:r>
            <w:bookmarkEnd w:id="76"/>
          </w:p>
        </w:tc>
      </w:tr>
    </w:tbl>
    <w:p w14:paraId="41486D5F" w14:textId="64A76CAB" w:rsidR="00470204" w:rsidRDefault="00A94B3E" w:rsidP="00470204">
      <w:pPr>
        <w:spacing w:before="180" w:after="180"/>
        <w:ind w:firstLine="480"/>
      </w:pPr>
      <w:r w:rsidRPr="00A94B3E">
        <w:t>Equations</w:t>
      </w:r>
      <w:r>
        <w:rPr>
          <w:rFonts w:hint="eastAsia"/>
        </w:rPr>
        <w:t xml:space="preserve"> </w:t>
      </w:r>
      <w:r w:rsidR="004F631C">
        <w:fldChar w:fldCharType="begin"/>
      </w:r>
      <w:r w:rsidR="004F631C">
        <w:instrText xml:space="preserve"> REF _Ref183666859 \h </w:instrText>
      </w:r>
      <w:r w:rsidR="004F631C">
        <w:fldChar w:fldCharType="separate"/>
      </w:r>
      <w:r w:rsidR="00E80B53">
        <w:t>(</w:t>
      </w:r>
      <w:r w:rsidR="00E80B53">
        <w:rPr>
          <w:noProof/>
        </w:rPr>
        <w:t>1</w:t>
      </w:r>
      <w:r w:rsidR="00E80B53">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E80B53">
        <w:t>(</w:t>
      </w:r>
      <w:r w:rsidR="00E80B53">
        <w:rPr>
          <w:noProof/>
        </w:rPr>
        <w:t>5</w:t>
      </w:r>
      <w:r w:rsidR="00E80B53">
        <w:rPr>
          <w:rFonts w:hint="eastAsia"/>
        </w:rPr>
        <w:t>)</w:t>
      </w:r>
      <w:r w:rsidR="004F631C">
        <w:fldChar w:fldCharType="end"/>
      </w:r>
      <w:r w:rsidRPr="00A94B3E">
        <w:t xml:space="preserve"> explain how to theoretically derive the RND between strike prices</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A94B3E">
        <w:t xml:space="preserve"> from a set of call option prices. Similar derivation methods can also be applied to </w:t>
      </w:r>
      <w:r w:rsidR="002624B5">
        <w:t>extract</w:t>
      </w:r>
      <w:r w:rsidRPr="00A94B3E">
        <w:t xml:space="preserve"> </w:t>
      </w:r>
      <w:r w:rsidR="009538FB">
        <w:t xml:space="preserve">the </w:t>
      </w:r>
      <w:r w:rsidRPr="00A94B3E">
        <w:t>RND from put option prices. For put options, the equivalent expressions corresponding to equations</w:t>
      </w:r>
      <w:r>
        <w:rPr>
          <w:rFonts w:hint="eastAsia"/>
        </w:rPr>
        <w:t xml:space="preserve"> </w:t>
      </w:r>
      <w:r w:rsidR="004F631C">
        <w:fldChar w:fldCharType="begin"/>
      </w:r>
      <w:r w:rsidR="004F631C">
        <w:instrText xml:space="preserve"> REF _Ref183663960 \h </w:instrText>
      </w:r>
      <w:r w:rsidR="004F631C">
        <w:fldChar w:fldCharType="separate"/>
      </w:r>
      <w:r w:rsidR="00E80B53">
        <w:t>(</w:t>
      </w:r>
      <w:r w:rsidR="00E80B53">
        <w:rPr>
          <w:noProof/>
        </w:rPr>
        <w:t>2</w:t>
      </w:r>
      <w:r w:rsidR="00E80B53">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E80B53">
        <w:t>(</w:t>
      </w:r>
      <w:r w:rsidR="00E80B53">
        <w:rPr>
          <w:noProof/>
        </w:rPr>
        <w:t>5</w:t>
      </w:r>
      <w:r w:rsidR="00E80B53">
        <w:rPr>
          <w:rFonts w:hint="eastAsia"/>
        </w:rPr>
        <w:t>)</w:t>
      </w:r>
      <w:r w:rsidR="004F631C">
        <w:fldChar w:fldCharType="end"/>
      </w:r>
      <w:r w:rsidRPr="00A94B3E">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A87468E" w:rsidR="007C0373" w:rsidRPr="007C0373" w:rsidRDefault="004F631C" w:rsidP="007C0373">
            <w:pPr>
              <w:pStyle w:val="a9"/>
              <w:spacing w:before="180" w:after="180"/>
              <w:ind w:firstLine="480"/>
              <w:jc w:val="right"/>
            </w:pPr>
            <w:r>
              <w:t>(</w:t>
            </w:r>
            <w:r w:rsidR="00BA6301">
              <w:fldChar w:fldCharType="begin"/>
            </w:r>
            <w:r w:rsidR="00BA6301">
              <w:instrText xml:space="preserve"> SEQ ( \* ARABIC </w:instrText>
            </w:r>
            <w:r w:rsidR="00BA6301">
              <w:fldChar w:fldCharType="separate"/>
            </w:r>
            <w:r w:rsidR="00E80B53">
              <w:rPr>
                <w:noProof/>
              </w:rPr>
              <w:t>6</w:t>
            </w:r>
            <w:r w:rsidR="00BA6301">
              <w:rPr>
                <w:noProof/>
              </w:rPr>
              <w:fldChar w:fldCharType="end"/>
            </w:r>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4B5F5E39" w:rsidR="004F631C" w:rsidRDefault="004F631C" w:rsidP="00CC13BB">
            <w:pPr>
              <w:pStyle w:val="a9"/>
              <w:spacing w:before="180" w:after="180"/>
              <w:ind w:firstLine="480"/>
              <w:jc w:val="right"/>
            </w:pPr>
            <w:r>
              <w:t>(</w:t>
            </w:r>
            <w:r w:rsidR="00BA6301">
              <w:fldChar w:fldCharType="begin"/>
            </w:r>
            <w:r w:rsidR="00BA6301">
              <w:instrText xml:space="preserve"> SEQ ( \* ARABIC </w:instrText>
            </w:r>
            <w:r w:rsidR="00BA6301">
              <w:fldChar w:fldCharType="separate"/>
            </w:r>
            <w:r w:rsidR="00E80B53">
              <w:rPr>
                <w:noProof/>
              </w:rPr>
              <w:t>7</w:t>
            </w:r>
            <w:r w:rsidR="00BA6301">
              <w:rPr>
                <w:noProof/>
              </w:rPr>
              <w:fldChar w:fldCharType="end"/>
            </w:r>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14C156D3" w:rsidR="004F631C" w:rsidRDefault="00415057" w:rsidP="004F631C">
            <w:pPr>
              <w:pStyle w:val="a9"/>
              <w:spacing w:before="180" w:after="180"/>
              <w:ind w:firstLine="480"/>
              <w:jc w:val="right"/>
            </w:pPr>
            <w:r>
              <w:t>(</w:t>
            </w:r>
            <w:r w:rsidR="00BA6301">
              <w:fldChar w:fldCharType="begin"/>
            </w:r>
            <w:r w:rsidR="00BA6301">
              <w:instrText xml:space="preserve"> SEQ ( \* ARABIC </w:instrText>
            </w:r>
            <w:r w:rsidR="00BA6301">
              <w:fldChar w:fldCharType="separate"/>
            </w:r>
            <w:r w:rsidR="00E80B53">
              <w:rPr>
                <w:noProof/>
              </w:rPr>
              <w:t>8</w:t>
            </w:r>
            <w:r w:rsidR="00BA6301">
              <w:rPr>
                <w:noProof/>
              </w:rPr>
              <w:fldChar w:fldCharType="end"/>
            </w:r>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CF85C6E" w:rsidR="004F631C" w:rsidRDefault="00415057" w:rsidP="004F631C">
            <w:pPr>
              <w:pStyle w:val="a9"/>
              <w:spacing w:before="180" w:after="180"/>
              <w:ind w:firstLine="480"/>
              <w:jc w:val="right"/>
            </w:pPr>
            <w:r>
              <w:t>(</w:t>
            </w:r>
            <w:r w:rsidR="00BA6301">
              <w:fldChar w:fldCharType="begin"/>
            </w:r>
            <w:r w:rsidR="00BA6301">
              <w:instrText xml:space="preserve"> SEQ ( \* ARABIC </w:instrText>
            </w:r>
            <w:r w:rsidR="00BA6301">
              <w:fldChar w:fldCharType="separate"/>
            </w:r>
            <w:r w:rsidR="00E80B53">
              <w:rPr>
                <w:noProof/>
              </w:rPr>
              <w:t>9</w:t>
            </w:r>
            <w:r w:rsidR="00BA6301">
              <w:rPr>
                <w:noProof/>
              </w:rPr>
              <w:fldChar w:fldCharType="end"/>
            </w:r>
            <w:r>
              <w:rPr>
                <w:rFonts w:hint="eastAsia"/>
              </w:rPr>
              <w:t>)</w:t>
            </w:r>
          </w:p>
        </w:tc>
      </w:tr>
    </w:tbl>
    <w:p w14:paraId="140FBF66" w14:textId="2E97BB89" w:rsidR="00470204" w:rsidRDefault="003471C3" w:rsidP="00470204">
      <w:pPr>
        <w:spacing w:before="180" w:after="180"/>
        <w:ind w:firstLine="480"/>
      </w:pPr>
      <w:r w:rsidRPr="003471C3">
        <w:t>In this research,</w:t>
      </w:r>
      <w:r>
        <w:rPr>
          <w:rFonts w:hint="eastAsia"/>
        </w:rPr>
        <w:t xml:space="preserve"> </w:t>
      </w:r>
      <m:oMath>
        <m:r>
          <m:rPr>
            <m:sty m:val="p"/>
          </m:rPr>
          <w:rPr>
            <w:rFonts w:ascii="Cambria Math" w:hAnsi="Cambria Math"/>
          </w:rPr>
          <m:t>Δ</m:t>
        </m:r>
        <m:r>
          <w:rPr>
            <w:rFonts w:ascii="Cambria Math" w:hAnsi="Cambria Math"/>
          </w:rPr>
          <m:t>X</m:t>
        </m:r>
      </m:oMath>
      <w:r w:rsidR="000A54B2">
        <w:rPr>
          <w:rFonts w:hint="eastAsia"/>
        </w:rPr>
        <w:t xml:space="preserve"> </w:t>
      </w:r>
      <w:r w:rsidRPr="003471C3">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r w:rsidRPr="000C67C8">
        <w:rPr>
          <w:strike/>
        </w:rPr>
        <w:t xml:space="preserve"> results</w:t>
      </w:r>
      <w:r w:rsidRPr="003471C3">
        <w:t>.</w:t>
      </w:r>
    </w:p>
    <w:p w14:paraId="3D8F447F" w14:textId="5709448B" w:rsidR="0012177C" w:rsidRPr="005A42CF" w:rsidRDefault="0012177C" w:rsidP="000A54B2">
      <w:pPr>
        <w:pStyle w:val="2"/>
        <w:rPr>
          <w:strike/>
        </w:rPr>
      </w:pPr>
      <w:bookmarkStart w:id="77" w:name="_Toc190531579"/>
      <w:bookmarkStart w:id="78" w:name="_Toc190982024"/>
      <w:bookmarkStart w:id="79" w:name="_Toc195004941"/>
      <w:r>
        <w:rPr>
          <w:rFonts w:hint="eastAsia"/>
        </w:rPr>
        <w:t>4.2</w:t>
      </w:r>
      <w:bookmarkEnd w:id="77"/>
      <w:bookmarkEnd w:id="78"/>
      <w:r w:rsidR="00EA71E0">
        <w:rPr>
          <w:rFonts w:hint="eastAsia"/>
        </w:rPr>
        <w:t xml:space="preserve"> </w:t>
      </w:r>
      <w:r w:rsidR="005A42CF">
        <w:t>Deriving</w:t>
      </w:r>
      <w:r w:rsidR="009538FB">
        <w:t xml:space="preserve"> the</w:t>
      </w:r>
      <w:r w:rsidR="005A42CF">
        <w:t xml:space="preserve"> RND U</w:t>
      </w:r>
      <w:r w:rsidR="005A42CF">
        <w:rPr>
          <w:rFonts w:hint="eastAsia"/>
        </w:rPr>
        <w:t>s</w:t>
      </w:r>
      <w:r w:rsidR="005A42CF">
        <w:t>ing Bitcoin Options</w:t>
      </w:r>
      <w:bookmarkEnd w:id="79"/>
    </w:p>
    <w:p w14:paraId="6A72A1AA" w14:textId="650EC32A" w:rsidR="0012177C" w:rsidRDefault="00EA71E0" w:rsidP="0012177C">
      <w:pPr>
        <w:spacing w:before="180" w:after="180"/>
        <w:ind w:firstLine="480"/>
      </w:pPr>
      <w:r w:rsidRPr="00EA71E0">
        <w:t xml:space="preserve">The method introduced in the previous section assumes the existence of a set of option prices that perfectly conform to theoretical pricing relationships (Equation </w:t>
      </w:r>
      <w:r>
        <w:fldChar w:fldCharType="begin"/>
      </w:r>
      <w:r>
        <w:instrText xml:space="preserve"> REF _Ref183666859 \h </w:instrText>
      </w:r>
      <w:r>
        <w:fldChar w:fldCharType="separate"/>
      </w:r>
      <w:r w:rsidR="00E80B53">
        <w:t>(</w:t>
      </w:r>
      <w:r w:rsidR="00E80B53">
        <w:rPr>
          <w:noProof/>
        </w:rPr>
        <w:t>1</w:t>
      </w:r>
      <w:r w:rsidR="00E80B53">
        <w:rPr>
          <w:rFonts w:hint="eastAsia"/>
        </w:rPr>
        <w:t>)</w:t>
      </w:r>
      <w:r>
        <w:fldChar w:fldCharType="end"/>
      </w:r>
      <w:r w:rsidRPr="00EA71E0">
        <w:t>). However, when applied to option prices traded in actual markets, several important issues and challenges arise. First, market imperfections in observed option prices must be carefully addressed</w:t>
      </w:r>
      <w:r w:rsidR="009538FB">
        <w:t>;</w:t>
      </w:r>
      <w:r w:rsidRPr="00EA71E0">
        <w:t xml:space="preserve"> otherwise</w:t>
      </w:r>
      <w:r w:rsidR="009538FB">
        <w:t>,</w:t>
      </w:r>
      <w:r w:rsidRPr="00EA71E0">
        <w:t xml:space="preserve"> the derived</w:t>
      </w:r>
      <w:r w:rsidR="009538FB">
        <w:t xml:space="preserve"> the</w:t>
      </w:r>
      <w:r w:rsidRPr="00EA71E0">
        <w:t xml:space="preserve"> RND may exhibit unacceptable characteristics, such as negative values in certain regions. Second, appropriate methods must be found to complete the tails of the RND outside the range from</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hint="eastAsia"/>
              </w:rPr>
              <m:t>2</m:t>
            </m:r>
          </m:sub>
        </m:sSub>
      </m:oMath>
      <w:r>
        <w:rPr>
          <w:rFonts w:hint="eastAsia"/>
        </w:rPr>
        <w:t xml:space="preserve"> to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EA71E0">
        <w:t xml:space="preserve">. This section introduces methods proposed in this research and reviewed literature for </w:t>
      </w:r>
      <w:r w:rsidR="009538FB" w:rsidRPr="009538FB">
        <w:rPr>
          <w:highlight w:val="yellow"/>
        </w:rPr>
        <w:t>extracting</w:t>
      </w:r>
      <w:r w:rsidRPr="00EA71E0">
        <w:t xml:space="preserve"> </w:t>
      </w:r>
      <w:r w:rsidR="009538FB">
        <w:t xml:space="preserve">the </w:t>
      </w:r>
      <w:r w:rsidRPr="00EA71E0">
        <w:t>RND from market option prices, and explains the techniques we adopt here.</w:t>
      </w:r>
    </w:p>
    <w:p w14:paraId="6D90E935" w14:textId="500F24B0" w:rsidR="00493B38" w:rsidRDefault="00493B38" w:rsidP="00493B38">
      <w:pPr>
        <w:pStyle w:val="3"/>
        <w:spacing w:before="180" w:after="180"/>
      </w:pPr>
      <w:bookmarkStart w:id="80" w:name="_Toc190531580"/>
      <w:bookmarkStart w:id="81" w:name="_Toc190982025"/>
      <w:bookmarkStart w:id="82" w:name="_Toc195004942"/>
      <w:r>
        <w:rPr>
          <w:rFonts w:hint="eastAsia"/>
        </w:rPr>
        <w:t>4.2.1</w:t>
      </w:r>
      <w:bookmarkEnd w:id="80"/>
      <w:bookmarkEnd w:id="81"/>
      <w:r w:rsidR="00EA71E0">
        <w:rPr>
          <w:rFonts w:hint="eastAsia"/>
        </w:rPr>
        <w:t xml:space="preserve"> </w:t>
      </w:r>
      <w:r w:rsidR="009D7358">
        <w:t>Applying</w:t>
      </w:r>
      <w:r w:rsidR="00EA71E0" w:rsidRPr="00EA71E0">
        <w:t xml:space="preserve"> </w:t>
      </w:r>
      <w:r w:rsidR="009D7358">
        <w:t xml:space="preserve">the </w:t>
      </w:r>
      <w:r w:rsidR="00EA71E0" w:rsidRPr="00EA71E0">
        <w:t>Black-Scholes Model</w:t>
      </w:r>
      <w:bookmarkEnd w:id="82"/>
    </w:p>
    <w:p w14:paraId="6912387C" w14:textId="0F0BB6DA" w:rsidR="00275C2A" w:rsidRDefault="00EA71E0" w:rsidP="00DE3699">
      <w:pPr>
        <w:spacing w:before="180" w:after="180"/>
        <w:ind w:firstLine="480"/>
      </w:pPr>
      <w:r w:rsidRPr="00EA71E0">
        <w:t xml:space="preserve">In traditional financial markets, option pricing models (such as the Black-Scholes </w:t>
      </w:r>
      <w:r w:rsidRPr="00EA71E0">
        <w:lastRenderedPageBreak/>
        <w:t>model) typically use risk-free interest rates as parameters, which are generally represented by the yields of low-risk assets like government bonds. However, in cryptocurrency markets like Bitcoin, the applicability of risk-free interest rates is limited and therefore not widely used. This is because the Bitcoin market lacks a unified risk-free asset. Due to the decentralized nature of cryptocurrency markets, there are no widely accepted risk-free assets like government bonds, making it difficult to determine a single universal risk-free rate, thus limiting its applicability in this market.</w:t>
      </w:r>
    </w:p>
    <w:p w14:paraId="75BE28CF" w14:textId="78002CB8" w:rsidR="00EA71E0" w:rsidRDefault="00EA71E0" w:rsidP="00DE3699">
      <w:pPr>
        <w:spacing w:before="180" w:after="180"/>
        <w:ind w:firstLine="480"/>
      </w:pPr>
      <w:r w:rsidRPr="00EA71E0">
        <w:t>Additionally, Bitcoin price volatility is far higher than traditional assets. This highly volatile characteristic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582F1A73" w:rsidR="00BA0521" w:rsidRDefault="00EA71E0" w:rsidP="00DE3699">
      <w:pPr>
        <w:spacing w:before="180" w:after="180"/>
        <w:ind w:firstLine="480"/>
      </w:pPr>
      <w:r w:rsidRPr="00EA71E0">
        <w:t xml:space="preserve">This research uses Bitcoin option trading prices from the </w:t>
      </w:r>
      <w:proofErr w:type="spellStart"/>
      <w:r w:rsidRPr="00EA71E0">
        <w:t>Deribit</w:t>
      </w:r>
      <w:proofErr w:type="spellEnd"/>
      <w:r w:rsidRPr="00EA71E0">
        <w:t xml:space="preserve"> exchange, which has adopted a more suitable model (priced in Bitcoin) to </w:t>
      </w:r>
      <w:r w:rsidR="002624B5" w:rsidRPr="002624B5">
        <w:rPr>
          <w:highlight w:val="yellow"/>
        </w:rPr>
        <w:t>compute</w:t>
      </w:r>
      <w:r w:rsidRPr="00EA71E0">
        <w:t xml:space="preserve"> option prices, adapting to the characteristics of the cryptocurrency market and meeting trading market needs. To meet research requirements, this study observes the traditional Black-Scholes model (Equation </w:t>
      </w:r>
      <w:r>
        <w:fldChar w:fldCharType="begin"/>
      </w:r>
      <w:r>
        <w:instrText xml:space="preserve"> REF _Ref184140393 \h </w:instrText>
      </w:r>
      <w:r>
        <w:fldChar w:fldCharType="separate"/>
      </w:r>
      <w:r w:rsidR="00E80B53">
        <w:t>(</w:t>
      </w:r>
      <w:r w:rsidR="00E80B53">
        <w:rPr>
          <w:noProof/>
        </w:rPr>
        <w:t>10</w:t>
      </w:r>
      <w:r w:rsidR="00E80B53">
        <w:rPr>
          <w:rFonts w:hint="eastAsia"/>
        </w:rPr>
        <w:t>)</w:t>
      </w:r>
      <w:r>
        <w:fldChar w:fldCharType="end"/>
      </w:r>
      <w:r w:rsidRPr="00EA71E0">
        <w:t xml:space="preserve">) and compares it with the calculation formula provided by </w:t>
      </w:r>
      <w:proofErr w:type="spellStart"/>
      <w:r w:rsidRPr="00EA71E0">
        <w:t>Deribit</w:t>
      </w:r>
      <w:proofErr w:type="spellEnd"/>
      <w:r w:rsidRPr="00EA71E0">
        <w:t xml:space="preserve"> exchange (Equation </w:t>
      </w:r>
      <w:r>
        <w:fldChar w:fldCharType="begin"/>
      </w:r>
      <w:r>
        <w:instrText xml:space="preserve"> REF _Ref184140413 \h </w:instrText>
      </w:r>
      <w:r>
        <w:fldChar w:fldCharType="separate"/>
      </w:r>
      <w:r w:rsidR="00E80B53">
        <w:t>(</w:t>
      </w:r>
      <w:r w:rsidR="00E80B53">
        <w:rPr>
          <w:noProof/>
        </w:rPr>
        <w:t>11</w:t>
      </w:r>
      <w:r w:rsidR="00E80B53">
        <w:rPr>
          <w:rFonts w:hint="eastAsia"/>
        </w:rPr>
        <w:t>)</w:t>
      </w:r>
      <w:r>
        <w:fldChar w:fldCharType="end"/>
      </w:r>
      <w:r w:rsidRPr="00EA71E0">
        <w:t xml:space="preserve">). It can be seen that multiplying the </w:t>
      </w:r>
      <w:proofErr w:type="spellStart"/>
      <w:r w:rsidRPr="00EA71E0">
        <w:t>Deribit</w:t>
      </w:r>
      <w:proofErr w:type="spellEnd"/>
      <w:r w:rsidRPr="00EA71E0">
        <w:t xml:space="preserve"> exchange quote</w:t>
      </w:r>
      <w:r>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Pr>
          <w:rFonts w:hint="eastAsia"/>
        </w:rPr>
        <w:t xml:space="preserve"> </w:t>
      </w:r>
      <w:r w:rsidRPr="00EA71E0">
        <w:t>by the Bitcoin spot price</w:t>
      </w:r>
      <w:r>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Pr>
          <w:rFonts w:hint="eastAsia"/>
        </w:rPr>
        <w:t xml:space="preserve"> </w:t>
      </w:r>
      <w:r w:rsidRPr="00EA71E0">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w:lastRenderedPageBreak/>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2FA7DC36" w:rsidR="00C96DE9" w:rsidRDefault="00C96DE9" w:rsidP="00C96DE9">
            <w:pPr>
              <w:pStyle w:val="a9"/>
              <w:spacing w:before="180" w:after="180"/>
              <w:jc w:val="right"/>
            </w:pPr>
            <w:bookmarkStart w:id="83" w:name="_Ref184140393"/>
            <w:r>
              <w:t>(</w:t>
            </w:r>
            <w:r w:rsidR="00BA6301">
              <w:fldChar w:fldCharType="begin"/>
            </w:r>
            <w:r w:rsidR="00BA6301">
              <w:instrText xml:space="preserve"> SEQ ( \* ARABIC </w:instrText>
            </w:r>
            <w:r w:rsidR="00BA6301">
              <w:fldChar w:fldCharType="separate"/>
            </w:r>
            <w:r w:rsidR="00E80B53">
              <w:rPr>
                <w:noProof/>
              </w:rPr>
              <w:t>10</w:t>
            </w:r>
            <w:r w:rsidR="00BA6301">
              <w:rPr>
                <w:noProof/>
              </w:rPr>
              <w:fldChar w:fldCharType="end"/>
            </w:r>
            <w:r>
              <w:rPr>
                <w:rFonts w:hint="eastAsia"/>
              </w:rPr>
              <w:t>)</w:t>
            </w:r>
            <w:bookmarkEnd w:id="83"/>
          </w:p>
        </w:tc>
      </w:tr>
      <w:tr w:rsidR="002116B3" w14:paraId="3D5E5BE0" w14:textId="77777777" w:rsidTr="002116B3">
        <w:tc>
          <w:tcPr>
            <w:tcW w:w="7933" w:type="dxa"/>
            <w:vAlign w:val="center"/>
          </w:tcPr>
          <w:p w14:paraId="2D3AD2BF" w14:textId="23C1D851" w:rsidR="002116B3" w:rsidRPr="002116B3" w:rsidRDefault="00BA6301"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259DA61" w:rsidR="002116B3" w:rsidRDefault="002116B3" w:rsidP="002116B3">
            <w:pPr>
              <w:pStyle w:val="a9"/>
              <w:spacing w:before="180" w:after="180"/>
              <w:jc w:val="right"/>
            </w:pPr>
            <w:bookmarkStart w:id="84" w:name="_Ref184140413"/>
            <w:r>
              <w:t>(</w:t>
            </w:r>
            <w:r w:rsidR="00BA6301">
              <w:fldChar w:fldCharType="begin"/>
            </w:r>
            <w:r w:rsidR="00BA6301">
              <w:instrText xml:space="preserve"> SEQ ( \* ARABIC </w:instrText>
            </w:r>
            <w:r w:rsidR="00BA6301">
              <w:fldChar w:fldCharType="separate"/>
            </w:r>
            <w:r w:rsidR="00E80B53">
              <w:rPr>
                <w:noProof/>
              </w:rPr>
              <w:t>11</w:t>
            </w:r>
            <w:r w:rsidR="00BA6301">
              <w:rPr>
                <w:noProof/>
              </w:rPr>
              <w:fldChar w:fldCharType="end"/>
            </w:r>
            <w:r>
              <w:rPr>
                <w:rFonts w:hint="eastAsia"/>
              </w:rPr>
              <w:t>)</w:t>
            </w:r>
            <w:bookmarkEnd w:id="84"/>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7DA98A74" w:rsidR="008214E7" w:rsidRPr="008214E7" w:rsidRDefault="00EA71E0" w:rsidP="00EA71E0">
            <w:pPr>
              <w:spacing w:before="180" w:after="180"/>
              <w:ind w:firstLine="480"/>
            </w:pPr>
            <w:r>
              <w:rPr>
                <w:rFonts w:hint="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Pr>
                <w:rFonts w:hint="eastAsia"/>
              </w:rPr>
              <w:t xml:space="preserve"> i</w:t>
            </w:r>
            <w:proofErr w:type="spellStart"/>
            <w:r w:rsidRPr="00EA71E0">
              <w:t>s</w:t>
            </w:r>
            <w:proofErr w:type="spellEnd"/>
            <w:r w:rsidRPr="00EA71E0">
              <w:t xml:space="preserve">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A432B5" w:rsidRPr="00A432B5">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A432B5">
              <w:rPr>
                <w:rFonts w:hint="eastAsia"/>
              </w:rPr>
              <w:t xml:space="preserve"> i</w:t>
            </w:r>
            <w:proofErr w:type="spellStart"/>
            <w:r w:rsidR="00A432B5" w:rsidRPr="00A432B5">
              <w:t>s</w:t>
            </w:r>
            <w:proofErr w:type="spellEnd"/>
            <w:r w:rsidR="00A432B5" w:rsidRPr="00A432B5">
              <w:t xml:space="preserve">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A432B5">
              <w:t xml:space="preserve"> </w:t>
            </w:r>
            <w:r w:rsidR="00A432B5" w:rsidRPr="00A432B5">
              <w:t xml:space="preserve">is the cumulative distribution function of the normal distribution, </w:t>
            </w:r>
            <m:oMath>
              <m:r>
                <w:rPr>
                  <w:rFonts w:ascii="Cambria Math" w:hAnsi="Cambria Math"/>
                </w:rPr>
                <m:t>K</m:t>
              </m:r>
            </m:oMath>
            <w:r w:rsidR="00A432B5">
              <w:rPr>
                <w:rFonts w:hint="eastAsia"/>
              </w:rPr>
              <w:t xml:space="preserve"> </w:t>
            </w:r>
            <w:r w:rsidR="00A432B5" w:rsidRPr="00A432B5">
              <w:t xml:space="preserve">is the strike price, </w:t>
            </w:r>
            <m:oMath>
              <m:r>
                <w:rPr>
                  <w:rFonts w:ascii="Cambria Math" w:hAnsi="Cambria Math"/>
                </w:rPr>
                <m:t>r</m:t>
              </m:r>
            </m:oMath>
            <w:r w:rsidR="00A432B5">
              <w:rPr>
                <w:rFonts w:hint="eastAsia"/>
              </w:rPr>
              <w:t xml:space="preserve"> </w:t>
            </w:r>
            <w:r w:rsidR="00A432B5" w:rsidRPr="00A432B5">
              <w:t xml:space="preserve">is the risk-free interest rate, </w:t>
            </w:r>
            <m:oMath>
              <m:r>
                <w:rPr>
                  <w:rFonts w:ascii="Cambria Math" w:hAnsi="Cambria Math"/>
                </w:rPr>
                <m:t>T</m:t>
              </m:r>
            </m:oMath>
            <w:r w:rsidR="00A432B5">
              <w:rPr>
                <w:rFonts w:hint="eastAsia"/>
              </w:rPr>
              <w:t xml:space="preserve"> </w:t>
            </w:r>
            <w:r w:rsidR="00A432B5" w:rsidRPr="00A432B5">
              <w:t>is the option's time to expiration</w:t>
            </w:r>
            <w:r w:rsidR="00A432B5">
              <w:rPr>
                <w:rFonts w:hint="eastAsia"/>
              </w:rPr>
              <w:t xml:space="preserve">, </w:t>
            </w:r>
            <m:oMath>
              <m:r>
                <w:rPr>
                  <w:rFonts w:ascii="Cambria Math" w:hAnsi="Cambria Math"/>
                </w:rPr>
                <m:t>F</m:t>
              </m:r>
            </m:oMath>
            <w:r w:rsidR="00A432B5">
              <w:rPr>
                <w:rFonts w:hint="eastAsia"/>
              </w:rPr>
              <w:t xml:space="preserve"> </w:t>
            </w:r>
            <w:r w:rsidR="00A432B5" w:rsidRPr="00A432B5">
              <w:t xml:space="preserve">is the Bitcoin futures price, </w:t>
            </w:r>
            <w:r w:rsidR="008214E7">
              <w:rPr>
                <w:rFonts w:hint="eastAsia"/>
              </w:rPr>
              <w:t>ln</w:t>
            </w:r>
            <w:r w:rsidR="00A432B5">
              <w:rPr>
                <w:rFonts w:hint="eastAsia"/>
              </w:rPr>
              <w:t xml:space="preserve"> </w:t>
            </w:r>
            <w:r w:rsidR="00A432B5" w:rsidRPr="00A432B5">
              <w:t>is the natural logarithm,</w:t>
            </w:r>
            <w:r w:rsidR="00F55D80">
              <w:rPr>
                <w:rFonts w:ascii="Cambria Math" w:hAnsi="Cambria Math"/>
                <w:i/>
              </w:rPr>
              <w:t xml:space="preserve"> </w:t>
            </w:r>
            <m:oMath>
              <m:r>
                <w:rPr>
                  <w:rFonts w:ascii="Cambria Math" w:hAnsi="Cambria Math"/>
                </w:rPr>
                <m:t>σ</m:t>
              </m:r>
            </m:oMath>
            <w:r w:rsidR="00F55D80" w:rsidRPr="00A432B5">
              <w:t xml:space="preserve"> </w:t>
            </w:r>
            <w:r w:rsidR="00A432B5" w:rsidRPr="00A432B5">
              <w:t>is the annualized standard deviation.</w:t>
            </w:r>
          </w:p>
        </w:tc>
        <w:tc>
          <w:tcPr>
            <w:tcW w:w="561" w:type="dxa"/>
            <w:vAlign w:val="center"/>
          </w:tcPr>
          <w:p w14:paraId="15F193A1" w14:textId="77777777" w:rsidR="005D344F" w:rsidRDefault="005D344F" w:rsidP="002116B3">
            <w:pPr>
              <w:pStyle w:val="a9"/>
              <w:spacing w:before="180" w:after="180"/>
              <w:jc w:val="right"/>
            </w:pPr>
          </w:p>
        </w:tc>
      </w:tr>
    </w:tbl>
    <w:p w14:paraId="322A8AC6" w14:textId="023220A2" w:rsidR="00493B38" w:rsidRDefault="00493B38" w:rsidP="00493B38">
      <w:pPr>
        <w:pStyle w:val="3"/>
        <w:spacing w:before="180" w:after="180"/>
      </w:pPr>
      <w:bookmarkStart w:id="85" w:name="_Toc190531581"/>
      <w:bookmarkStart w:id="86" w:name="_Toc190982026"/>
      <w:bookmarkStart w:id="87" w:name="_Toc195004943"/>
      <w:r>
        <w:rPr>
          <w:rFonts w:hint="eastAsia"/>
        </w:rPr>
        <w:t>4.2.2</w:t>
      </w:r>
      <w:bookmarkEnd w:id="85"/>
      <w:bookmarkEnd w:id="86"/>
      <w:r w:rsidR="002F6778">
        <w:rPr>
          <w:rFonts w:hint="eastAsia"/>
        </w:rPr>
        <w:t xml:space="preserve"> </w:t>
      </w:r>
      <w:r w:rsidR="002F6778" w:rsidRPr="002F6778">
        <w:t>Calculat</w:t>
      </w:r>
      <w:r w:rsidR="00A350FD">
        <w:t>ing</w:t>
      </w:r>
      <w:r w:rsidR="002F6778" w:rsidRPr="002F6778">
        <w:t xml:space="preserve"> Bitcoin Option Implied Volatility</w:t>
      </w:r>
      <w:bookmarkEnd w:id="87"/>
    </w:p>
    <w:p w14:paraId="0B2D87D9" w14:textId="5E5B0A76" w:rsidR="00C40C3F" w:rsidRDefault="002F6778" w:rsidP="005F66D1">
      <w:pPr>
        <w:spacing w:before="180" w:after="180"/>
        <w:ind w:firstLine="480"/>
      </w:pPr>
      <w:r w:rsidRPr="002F6778">
        <w:t xml:space="preserve">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w:t>
      </w:r>
      <w:r w:rsidRPr="002F6778">
        <w:lastRenderedPageBreak/>
        <w:t xml:space="preserve">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w:t>
      </w:r>
      <w:r w:rsidRPr="00F75FDC">
        <w:rPr>
          <w:strike/>
        </w:rPr>
        <w:t>will</w:t>
      </w:r>
      <w:r w:rsidRPr="002F6778">
        <w:t xml:space="preserve"> </w:t>
      </w:r>
      <w:proofErr w:type="gramStart"/>
      <w:r w:rsidRPr="002F6778">
        <w:t>use</w:t>
      </w:r>
      <w:r w:rsidR="00F75FDC">
        <w:t>s</w:t>
      </w:r>
      <w:proofErr w:type="gramEnd"/>
      <w:r w:rsidRPr="002F6778">
        <w:t xml:space="preserve"> OTM option trading data to </w:t>
      </w:r>
      <w:r w:rsidR="002624B5" w:rsidRPr="002624B5">
        <w:rPr>
          <w:highlight w:val="yellow"/>
        </w:rPr>
        <w:t>compute</w:t>
      </w:r>
      <w:r w:rsidRPr="002F6778">
        <w:t xml:space="preserve"> implied volatility; however, to avoid anomalies caused by unreasonable trades in deeply out-of-the-money areas, options data with strike prices below $10 </w:t>
      </w:r>
      <w:r w:rsidRPr="00F75FDC">
        <w:rPr>
          <w:strike/>
        </w:rPr>
        <w:t>will be</w:t>
      </w:r>
      <w:r w:rsidRPr="002F6778">
        <w:t xml:space="preserve"> </w:t>
      </w:r>
      <w:r w:rsidR="00F75FDC">
        <w:t xml:space="preserve">is </w:t>
      </w:r>
      <w:r w:rsidRPr="002F6778">
        <w:t>excluded.</w:t>
      </w:r>
    </w:p>
    <w:p w14:paraId="5EAF7B5D" w14:textId="35CC6146" w:rsidR="00653CFB" w:rsidRDefault="002D2803" w:rsidP="002D2803">
      <w:pPr>
        <w:spacing w:before="180" w:after="180"/>
        <w:ind w:firstLine="480"/>
      </w:pPr>
      <w:proofErr w:type="spellStart"/>
      <w:r>
        <w:rPr>
          <w:rFonts w:hint="eastAsia"/>
        </w:rPr>
        <w:t>Shimko</w:t>
      </w:r>
      <w:proofErr w:type="spellEnd"/>
      <w:r>
        <w:rPr>
          <w:rFonts w:hint="eastAsia"/>
        </w:rPr>
        <w:t xml:space="preserve">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2F6778" w:rsidRPr="002F677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9538FB">
        <w:rPr>
          <w:highlight w:val="yellow"/>
        </w:rPr>
        <w:t>extract</w:t>
      </w:r>
      <w:r w:rsidR="009538FB">
        <w:t xml:space="preserve"> the</w:t>
      </w:r>
      <w:r w:rsidR="002F6778" w:rsidRPr="002F6778">
        <w:t xml:space="preserve"> RND. This method does not rely on option prices conforming to Black-Scholes model assumptions, but rather uses the Black-Scholes formula merely as a calculation tool to convert data into a form more suitable for smoothing.</w:t>
      </w:r>
    </w:p>
    <w:p w14:paraId="6CC14CBF" w14:textId="4DC7BCD2"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2F6778" w:rsidRPr="002F677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t xml:space="preserve">the </w:t>
      </w:r>
      <w:r w:rsidR="002F6778" w:rsidRPr="002F6778">
        <w:t xml:space="preserve">RND calculation </w:t>
      </w:r>
      <w:r w:rsidR="002F6778" w:rsidRPr="009538FB">
        <w:rPr>
          <w:strike/>
        </w:rPr>
        <w:t>results</w:t>
      </w:r>
      <w:r w:rsidR="002F6778" w:rsidRPr="002F6778">
        <w:t>. Following this method, if a strike price is between 0.9 and 1.1 times the futures price, the average of call and put implied volatilities is taken as the data point. The formula is as follows:</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3BDBA992" w:rsidR="004D7F17" w:rsidRDefault="002F6778" w:rsidP="005F66D1">
      <w:pPr>
        <w:spacing w:before="180" w:after="180"/>
        <w:ind w:firstLine="480"/>
      </w:pPr>
      <w:r>
        <w:lastRenderedPageBreak/>
        <w:fldChar w:fldCharType="begin"/>
      </w:r>
      <w:r>
        <w:instrText xml:space="preserve"> REF _Ref194469749 \h </w:instrText>
      </w:r>
      <w:r>
        <w:fldChar w:fldCharType="separate"/>
      </w:r>
      <w:r w:rsidR="00E80B53">
        <w:t>Figure 4-</w:t>
      </w:r>
      <w:r w:rsidR="00E80B53">
        <w:rPr>
          <w:noProof/>
        </w:rPr>
        <w:t>1</w:t>
      </w:r>
      <w:r>
        <w:fldChar w:fldCharType="end"/>
      </w:r>
      <w:r>
        <w:rPr>
          <w:rFonts w:hint="eastAsia"/>
        </w:rPr>
        <w:t xml:space="preserve"> </w:t>
      </w:r>
      <w:r w:rsidRPr="002F6778">
        <w:t xml:space="preserve">presents the relationship between Bitcoin option implied volatility and strike price, showing that the market has a higher preference for OTM options. At the same time, significant fluctuations in implied volatility can be observed near the at-th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fldChar w:fldCharType="begin"/>
      </w:r>
      <w:r>
        <w:instrText xml:space="preserve"> REF _Ref194469769 \h </w:instrText>
      </w:r>
      <w:r>
        <w:fldChar w:fldCharType="separate"/>
      </w:r>
      <w:r w:rsidR="00E80B53">
        <w:t>Figure 4-</w:t>
      </w:r>
      <w:r w:rsidR="00E80B53">
        <w:rPr>
          <w:noProof/>
        </w:rPr>
        <w:t>2</w:t>
      </w:r>
      <w:r>
        <w:fldChar w:fldCharType="end"/>
      </w:r>
      <w:r w:rsidRPr="002F6778">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fldChar w:fldCharType="begin"/>
      </w:r>
      <w:r>
        <w:instrText xml:space="preserve"> REF _Ref194469787 \h </w:instrText>
      </w:r>
      <w:r>
        <w:fldChar w:fldCharType="separate"/>
      </w:r>
      <w:r w:rsidR="00E80B53">
        <w:t>Figure 4-</w:t>
      </w:r>
      <w:r w:rsidR="00E80B53">
        <w:rPr>
          <w:noProof/>
        </w:rPr>
        <w:t>3</w:t>
      </w:r>
      <w:r>
        <w:fldChar w:fldCharType="end"/>
      </w:r>
      <w:r w:rsidRPr="002F6778">
        <w:t>.</w:t>
      </w:r>
    </w:p>
    <w:p w14:paraId="6ACFD3E0" w14:textId="77777777" w:rsidR="002F6778" w:rsidRDefault="00473435" w:rsidP="002F6778">
      <w:pPr>
        <w:pStyle w:val="aa"/>
        <w:keepNext/>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2ABFBFD" w14:textId="6B204D42" w:rsidR="00473435" w:rsidRDefault="002F6778" w:rsidP="002F6778">
      <w:pPr>
        <w:pStyle w:val="a9"/>
        <w:spacing w:before="180" w:after="180"/>
      </w:pPr>
      <w:bookmarkStart w:id="88" w:name="_Ref194469749"/>
      <w:bookmarkStart w:id="89" w:name="_Toc195004565"/>
      <w:r>
        <w:t>Figure 4-</w:t>
      </w:r>
      <w:r w:rsidR="00BA6301">
        <w:fldChar w:fldCharType="begin"/>
      </w:r>
      <w:r w:rsidR="00BA6301">
        <w:instrText xml:space="preserve"> SEQ Figure_4- \* ARABIC </w:instrText>
      </w:r>
      <w:r w:rsidR="00BA6301">
        <w:fldChar w:fldCharType="separate"/>
      </w:r>
      <w:r w:rsidR="00E80B53">
        <w:rPr>
          <w:noProof/>
        </w:rPr>
        <w:t>1</w:t>
      </w:r>
      <w:r w:rsidR="00BA6301">
        <w:rPr>
          <w:noProof/>
        </w:rPr>
        <w:fldChar w:fldCharType="end"/>
      </w:r>
      <w:bookmarkEnd w:id="88"/>
      <w:r>
        <w:rPr>
          <w:rFonts w:hint="eastAsia"/>
        </w:rPr>
        <w:t xml:space="preserve">: </w:t>
      </w:r>
      <w:r w:rsidRPr="002F6778">
        <w:t>Bitcoin Option Implied Volatility Distribution on November 20, 2023 (Expiring December 29, 2023)</w:t>
      </w:r>
      <w:bookmarkEnd w:id="89"/>
    </w:p>
    <w:p w14:paraId="219285D9" w14:textId="77777777" w:rsidR="002F6778" w:rsidRDefault="00473435" w:rsidP="002F6778">
      <w:pPr>
        <w:pStyle w:val="a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7C7ABCCD" w14:textId="566AFF4D" w:rsidR="00473435" w:rsidRDefault="002F6778" w:rsidP="002F6778">
      <w:pPr>
        <w:pStyle w:val="a9"/>
        <w:spacing w:before="180" w:after="180"/>
      </w:pPr>
      <w:bookmarkStart w:id="90" w:name="_Ref194469769"/>
      <w:bookmarkStart w:id="91" w:name="_Toc195004566"/>
      <w:r>
        <w:t>Figure 4-</w:t>
      </w:r>
      <w:r w:rsidR="00BA6301">
        <w:fldChar w:fldCharType="begin"/>
      </w:r>
      <w:r w:rsidR="00BA6301">
        <w:instrText xml:space="preserve"> SEQ Figure_4- \* ARABIC </w:instrText>
      </w:r>
      <w:r w:rsidR="00BA6301">
        <w:fldChar w:fldCharType="separate"/>
      </w:r>
      <w:r w:rsidR="00E80B53">
        <w:rPr>
          <w:noProof/>
        </w:rPr>
        <w:t>2</w:t>
      </w:r>
      <w:r w:rsidR="00BA6301">
        <w:rPr>
          <w:noProof/>
        </w:rPr>
        <w:fldChar w:fldCharType="end"/>
      </w:r>
      <w:bookmarkEnd w:id="90"/>
      <w:r>
        <w:rPr>
          <w:rFonts w:hint="eastAsia"/>
        </w:rPr>
        <w:t xml:space="preserve">: </w:t>
      </w:r>
      <w:r w:rsidRPr="002F6778">
        <w:t>Bitcoin Option Implied Volatility Distribution on November 20, 2023 (Expiring December 29, 2023)</w:t>
      </w:r>
      <w:bookmarkEnd w:id="91"/>
    </w:p>
    <w:p w14:paraId="302BBB7A" w14:textId="77777777" w:rsidR="002F6778" w:rsidRDefault="009D4D5D" w:rsidP="002F6778">
      <w:pPr>
        <w:pStyle w:val="a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5B167FB0" w14:textId="77DFCC2F" w:rsidR="009D4D5D" w:rsidRDefault="002F6778" w:rsidP="002F6778">
      <w:pPr>
        <w:pStyle w:val="a9"/>
        <w:spacing w:before="180" w:after="180"/>
      </w:pPr>
      <w:bookmarkStart w:id="92" w:name="_Ref194469787"/>
      <w:bookmarkStart w:id="93" w:name="_Toc195004567"/>
      <w:r>
        <w:t>Figure 4-</w:t>
      </w:r>
      <w:r w:rsidR="00BA6301">
        <w:fldChar w:fldCharType="begin"/>
      </w:r>
      <w:r w:rsidR="00BA6301">
        <w:instrText xml:space="preserve"> SEQ Figure_4- \* ARABIC </w:instrText>
      </w:r>
      <w:r w:rsidR="00BA6301">
        <w:fldChar w:fldCharType="separate"/>
      </w:r>
      <w:r w:rsidR="00E80B53">
        <w:rPr>
          <w:noProof/>
        </w:rPr>
        <w:t>3</w:t>
      </w:r>
      <w:r w:rsidR="00BA6301">
        <w:rPr>
          <w:noProof/>
        </w:rPr>
        <w:fldChar w:fldCharType="end"/>
      </w:r>
      <w:bookmarkEnd w:id="92"/>
      <w:r>
        <w:rPr>
          <w:rFonts w:hint="eastAsia"/>
        </w:rPr>
        <w:t xml:space="preserve">: </w:t>
      </w:r>
      <w:r w:rsidRPr="002F6778">
        <w:t>Bitcoin Option Implied Volatility Distribution on November 20, 2023 (Expiring December 29, 2023)</w:t>
      </w:r>
      <w:bookmarkEnd w:id="93"/>
    </w:p>
    <w:p w14:paraId="42FF25D1" w14:textId="77777777" w:rsidR="00064427" w:rsidRDefault="00064427">
      <w:pPr>
        <w:widowControl/>
        <w:spacing w:beforeLines="0" w:before="0" w:afterLines="0" w:after="0" w:line="240" w:lineRule="auto"/>
        <w:ind w:firstLineChars="0" w:firstLine="0"/>
        <w:jc w:val="left"/>
        <w:rPr>
          <w:rFonts w:cstheme="majorBidi"/>
          <w:b/>
          <w:bCs/>
          <w:sz w:val="32"/>
          <w:szCs w:val="36"/>
        </w:rPr>
      </w:pPr>
      <w:bookmarkStart w:id="94" w:name="_Toc190531582"/>
      <w:bookmarkStart w:id="95" w:name="_Toc190982027"/>
      <w:r>
        <w:br w:type="page"/>
      </w:r>
    </w:p>
    <w:p w14:paraId="36844DD9" w14:textId="581A98C1" w:rsidR="00493B38" w:rsidRDefault="00493B38" w:rsidP="00493B38">
      <w:pPr>
        <w:pStyle w:val="3"/>
        <w:spacing w:before="180" w:after="180"/>
      </w:pPr>
      <w:bookmarkStart w:id="96" w:name="_Toc195004944"/>
      <w:r>
        <w:rPr>
          <w:rFonts w:hint="eastAsia"/>
        </w:rPr>
        <w:lastRenderedPageBreak/>
        <w:t>4.2.3</w:t>
      </w:r>
      <w:bookmarkEnd w:id="94"/>
      <w:bookmarkEnd w:id="95"/>
      <w:r w:rsidR="00C5214A">
        <w:rPr>
          <w:rFonts w:hint="eastAsia"/>
        </w:rPr>
        <w:t xml:space="preserve"> </w:t>
      </w:r>
      <w:r w:rsidR="00C5214A" w:rsidRPr="00C5214A">
        <w:t>Fitting Bitcoin Option Implied Volatility Curve</w:t>
      </w:r>
      <w:bookmarkEnd w:id="96"/>
    </w:p>
    <w:p w14:paraId="74D25F28" w14:textId="35A285FB" w:rsidR="00C5214A" w:rsidRPr="00C5214A" w:rsidRDefault="00C5214A" w:rsidP="00C5214A">
      <w:pPr>
        <w:spacing w:before="180" w:after="180"/>
        <w:ind w:firstLine="480"/>
      </w:pPr>
      <w:r w:rsidRPr="00C5214A">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Pr>
          <w:rFonts w:hint="eastAsia"/>
        </w:rPr>
        <w:t xml:space="preserve"> (</w:t>
      </w:r>
      <w:r w:rsidR="004F5F74">
        <w:rPr>
          <w:rFonts w:hint="eastAsia"/>
        </w:rPr>
        <w:t>C</w:t>
      </w:r>
      <w:r w:rsidR="004F5F74">
        <w:rPr>
          <w:rFonts w:hint="eastAsia"/>
        </w:rPr>
        <w:t>³</w:t>
      </w:r>
      <w:r w:rsidR="004F5F74">
        <w:rPr>
          <w:rFonts w:hint="eastAsia"/>
        </w:rPr>
        <w:t xml:space="preserve"> continuity</w:t>
      </w:r>
      <w:r>
        <w:rPr>
          <w:rFonts w:hint="eastAsia"/>
        </w:rPr>
        <w:t>)</w:t>
      </w:r>
      <w:r>
        <w:t>, effectively capturing subtle changes in the implied volatility curve while avoiding over-fitting problems.</w:t>
      </w:r>
    </w:p>
    <w:p w14:paraId="04A96A42" w14:textId="4599670F" w:rsidR="004F5F74" w:rsidRDefault="00C5214A" w:rsidP="00C5214A">
      <w:pPr>
        <w:spacing w:before="180" w:after="180"/>
        <w:ind w:firstLine="480"/>
      </w:pPr>
      <w:r>
        <w:t>The mathematical representation of the 4th-order spline function is as follows:</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Default="00C5214A" w:rsidP="00A50D4D">
      <w:pPr>
        <w:spacing w:before="180" w:after="180"/>
        <w:ind w:firstLine="480"/>
      </w:pPr>
      <w:r>
        <w:rPr>
          <w:rFonts w:hint="eastAsia"/>
        </w:rPr>
        <w:t xml:space="preserve">Where </w:t>
      </w:r>
      <m:oMath>
        <m:r>
          <w:rPr>
            <w:rFonts w:ascii="Cambria Math" w:eastAsia="Cambria Math" w:hAnsi="Cambria Math" w:cs="Cambria Math"/>
          </w:rPr>
          <m:t>k</m:t>
        </m:r>
      </m:oMath>
      <w:r>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Pr>
          <w:rFonts w:hint="eastAsia"/>
        </w:rPr>
        <w:t xml:space="preserve"> is the reference point, and</w:t>
      </w:r>
      <w:r>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Pr>
          <w:rFonts w:hint="eastAsia"/>
        </w:rPr>
        <w:t xml:space="preserve"> are coefficients to be </w:t>
      </w:r>
      <w:proofErr w:type="gramStart"/>
      <w:r>
        <w:rPr>
          <w:rFonts w:hint="eastAsia"/>
        </w:rPr>
        <w:t>determined.</w:t>
      </w:r>
      <w:proofErr w:type="gramEnd"/>
      <w:r>
        <w:rPr>
          <w:rFonts w:hint="eastAsia"/>
        </w:rPr>
        <w:t xml:space="preserve"> </w:t>
      </w:r>
      <w:r w:rsidRPr="00C5214A">
        <w:t>At the knot, the function must satisfy the following continuity conditions:</w:t>
      </w:r>
    </w:p>
    <w:p w14:paraId="5A632769" w14:textId="2741A002" w:rsidR="00830EEC" w:rsidRPr="004A3BE2" w:rsidRDefault="00BA6301"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sup>
                    </m:sSup>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sup>
                        </m:sSup>
                      </m:e>
                    </m:nary>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3</m:t>
                            </m:r>
                          </m:sup>
                        </m:sSup>
                      </m:e>
                    </m:nary>
                  </m:e>
                </m:mr>
              </m:m>
            </m:e>
          </m:d>
        </m:oMath>
      </m:oMathPara>
    </w:p>
    <w:p w14:paraId="022F9A86" w14:textId="16305D09" w:rsidR="00C5214A" w:rsidRDefault="00C5214A" w:rsidP="00C5214A">
      <w:pPr>
        <w:spacing w:before="180" w:after="180"/>
        <w:ind w:firstLine="480"/>
      </w:pPr>
      <w:r>
        <w:t>These conditions ensure the continuity of the function value and its first, second, and third derivatives at the knot.</w:t>
      </w:r>
    </w:p>
    <w:p w14:paraId="3B93146E" w14:textId="7747BD26" w:rsidR="004F5F74" w:rsidRDefault="00C5214A" w:rsidP="00C5214A">
      <w:pPr>
        <w:spacing w:before="180" w:after="180"/>
        <w:ind w:firstLine="480"/>
      </w:pPr>
      <w:r>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25F85B57" w:rsidR="00A96F87" w:rsidRDefault="00C5214A" w:rsidP="00206F16">
      <w:pPr>
        <w:spacing w:before="180" w:after="180"/>
        <w:ind w:firstLine="480"/>
      </w:pPr>
      <w:r w:rsidRPr="00C5214A">
        <w:t xml:space="preserve">At the implementation level, this research uses the </w:t>
      </w:r>
      <w:proofErr w:type="spellStart"/>
      <w:r w:rsidRPr="00C5214A">
        <w:t>LSQUnivariateSpline</w:t>
      </w:r>
      <w:proofErr w:type="spellEnd"/>
      <w:r w:rsidRPr="00C5214A">
        <w:t xml:space="preserv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w:t>
      </w:r>
      <w:proofErr w:type="gramStart"/>
      <w:r w:rsidRPr="00C5214A">
        <w:t>squares</w:t>
      </w:r>
      <w:proofErr w:type="gramEnd"/>
      <w:r w:rsidRPr="00C5214A">
        <w:t xml:space="preserve"> method and knot placement, </w:t>
      </w:r>
      <w:proofErr w:type="spellStart"/>
      <w:r w:rsidRPr="00C5214A">
        <w:t>LSQUnivariateSpline</w:t>
      </w:r>
      <w:proofErr w:type="spellEnd"/>
      <w:r w:rsidRPr="00C5214A">
        <w:t xml:space="preserve"> provides a flexible and stable mathematical tool capable of fitting smooth and accurate implied volatility curves in non-uniformly distributed data (as shown in </w:t>
      </w:r>
      <w:r>
        <w:fldChar w:fldCharType="begin"/>
      </w:r>
      <w:r>
        <w:instrText xml:space="preserve"> REF _Ref194470468 \h </w:instrText>
      </w:r>
      <w:r>
        <w:fldChar w:fldCharType="separate"/>
      </w:r>
      <w:r w:rsidR="00E80B53">
        <w:t>Figure 4-</w:t>
      </w:r>
      <w:r w:rsidR="00E80B53">
        <w:rPr>
          <w:noProof/>
        </w:rPr>
        <w:t>4</w:t>
      </w:r>
      <w:r>
        <w:fldChar w:fldCharType="end"/>
      </w:r>
      <w:r w:rsidRPr="00C5214A">
        <w:t>), providing a solid foundation for subsequent risk-neutral density function (RND) calculations. The least squares method formula is as follows:</w:t>
      </w:r>
    </w:p>
    <w:p w14:paraId="5072A63A" w14:textId="77777777" w:rsidR="00206F16" w:rsidRDefault="00BA6301"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m:t>
              </m:r>
              <m:r>
                <w:rPr>
                  <w:rFonts w:ascii="Cambria Math" w:eastAsia="Cambria Math" w:hAnsi="Cambria Math" w:cs="Cambria Math"/>
                </w:rPr>
                <m:t>=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m:t>
                  </m:r>
                  <m:r>
                    <w:rPr>
                      <w:rFonts w:ascii="Cambria Math" w:eastAsia="Cambria Math" w:hAnsi="Cambria Math" w:cs="Cambria Math"/>
                    </w:rPr>
                    <m:t>S</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A96F87" w:rsidRDefault="00C5214A" w:rsidP="00206F16">
      <w:pPr>
        <w:spacing w:before="180" w:after="180"/>
        <w:ind w:firstLine="480"/>
      </w:pPr>
      <w:r>
        <w:t>W</w:t>
      </w:r>
      <w:r>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 xml:space="preserve"> </w:t>
      </w:r>
      <w:r w:rsidRPr="00C5214A">
        <w:t>is the actual observed value,</w:t>
      </w:r>
      <w:r>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 xml:space="preserve"> </w:t>
      </w:r>
      <w:r w:rsidRPr="00C5214A">
        <w:t>is the observed value of the spline function at</w:t>
      </w:r>
      <w:r>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 xml:space="preserve"> </w:t>
      </w:r>
      <w:r w:rsidRPr="00C5214A">
        <w:t>is the set of parameters to be estimated for the spline function, and</w:t>
      </w:r>
      <w:r>
        <w:rPr>
          <w:rFonts w:hint="eastAsia"/>
        </w:rPr>
        <w:t xml:space="preserve"> </w:t>
      </w:r>
      <m:oMath>
        <m:r>
          <w:rPr>
            <w:rFonts w:ascii="Cambria Math" w:eastAsia="Cambria Math" w:hAnsi="Cambria Math" w:cs="Cambria Math"/>
          </w:rPr>
          <m:t>n</m:t>
        </m:r>
      </m:oMath>
      <w:r>
        <w:rPr>
          <w:rFonts w:hint="eastAsia"/>
        </w:rPr>
        <w:t xml:space="preserve"> </w:t>
      </w:r>
      <w:r w:rsidRPr="00C5214A">
        <w:t>is the total number of data points.</w:t>
      </w:r>
    </w:p>
    <w:p w14:paraId="64D3AF57" w14:textId="77777777" w:rsidR="00C5214A" w:rsidRDefault="00830EEC" w:rsidP="00C5214A">
      <w:pPr>
        <w:pStyle w:val="aa"/>
        <w:keepNext/>
        <w:spacing w:before="180" w:after="180"/>
      </w:pPr>
      <w:r w:rsidRPr="00830EEC">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3749669" cy="2422029"/>
                    </a:xfrm>
                    <a:prstGeom prst="rect">
                      <a:avLst/>
                    </a:prstGeom>
                  </pic:spPr>
                </pic:pic>
              </a:graphicData>
            </a:graphic>
          </wp:inline>
        </w:drawing>
      </w:r>
    </w:p>
    <w:p w14:paraId="5E33C302" w14:textId="0F5FF060" w:rsidR="00830EEC" w:rsidRPr="00716605" w:rsidRDefault="00C5214A" w:rsidP="00C5214A">
      <w:pPr>
        <w:pStyle w:val="a9"/>
        <w:spacing w:before="180" w:after="180"/>
      </w:pPr>
      <w:bookmarkStart w:id="97" w:name="_Ref194470468"/>
      <w:bookmarkStart w:id="98" w:name="_Toc195004568"/>
      <w:r>
        <w:t>Figure 4-</w:t>
      </w:r>
      <w:r w:rsidR="00BA6301">
        <w:fldChar w:fldCharType="begin"/>
      </w:r>
      <w:r w:rsidR="00BA6301">
        <w:instrText xml:space="preserve"> SEQ Figure_4- \* ARABIC </w:instrText>
      </w:r>
      <w:r w:rsidR="00BA6301">
        <w:fldChar w:fldCharType="separate"/>
      </w:r>
      <w:r w:rsidR="00E80B53">
        <w:rPr>
          <w:noProof/>
        </w:rPr>
        <w:t>4</w:t>
      </w:r>
      <w:r w:rsidR="00BA6301">
        <w:rPr>
          <w:noProof/>
        </w:rPr>
        <w:fldChar w:fldCharType="end"/>
      </w:r>
      <w:bookmarkEnd w:id="97"/>
      <w:r>
        <w:rPr>
          <w:rFonts w:hint="eastAsia"/>
        </w:rPr>
        <w:t xml:space="preserve">: </w:t>
      </w:r>
      <w:r w:rsidRPr="00C5214A">
        <w:t>Bitcoin Option Implied Volatility Fitted Curve on November 20, 2023 (Expiring December 29, 2023)</w:t>
      </w:r>
      <w:bookmarkEnd w:id="98"/>
    </w:p>
    <w:p w14:paraId="432686A7" w14:textId="32A9EB89" w:rsidR="00493B38" w:rsidRPr="009D7358" w:rsidRDefault="00493B38" w:rsidP="00493B38">
      <w:pPr>
        <w:pStyle w:val="3"/>
        <w:spacing w:before="180" w:after="180"/>
        <w:rPr>
          <w:strike/>
        </w:rPr>
      </w:pPr>
      <w:bookmarkStart w:id="99" w:name="_Toc190531583"/>
      <w:bookmarkStart w:id="100" w:name="_Toc190982028"/>
      <w:bookmarkStart w:id="101" w:name="_Toc195004945"/>
      <w:r>
        <w:rPr>
          <w:rFonts w:hint="eastAsia"/>
        </w:rPr>
        <w:t>4.2.4</w:t>
      </w:r>
      <w:bookmarkEnd w:id="99"/>
      <w:bookmarkEnd w:id="100"/>
      <w:r w:rsidR="00C5214A">
        <w:rPr>
          <w:rFonts w:hint="eastAsia"/>
        </w:rPr>
        <w:t xml:space="preserve"> </w:t>
      </w:r>
      <w:r w:rsidR="009D7358">
        <w:t xml:space="preserve">Extracting </w:t>
      </w:r>
      <w:r w:rsidR="009538FB">
        <w:t xml:space="preserve">the </w:t>
      </w:r>
      <w:r w:rsidR="009D7358">
        <w:t xml:space="preserve">RND from </w:t>
      </w:r>
      <w:r w:rsidR="00C5214A" w:rsidRPr="00C5214A">
        <w:t>Bitcoin Option</w:t>
      </w:r>
      <w:r w:rsidR="009D7358">
        <w:t>s</w:t>
      </w:r>
      <w:bookmarkEnd w:id="101"/>
    </w:p>
    <w:p w14:paraId="7E7B25F1" w14:textId="49248C11" w:rsidR="00FE59E1" w:rsidRDefault="00C5214A" w:rsidP="00852AA5">
      <w:pPr>
        <w:spacing w:before="180" w:after="180"/>
        <w:ind w:firstLine="480"/>
      </w:pPr>
      <w:r w:rsidRPr="00C5214A">
        <w:t xml:space="preserve">After completing the fitting of the implied volatility curve, the calculation of the risk-neutral probability density follows. First, this research uses the fitted implied volatility curve, combined with the pricing model adopted by the </w:t>
      </w:r>
      <w:proofErr w:type="spellStart"/>
      <w:r w:rsidRPr="00C5214A">
        <w:t>Deribit</w:t>
      </w:r>
      <w:proofErr w:type="spellEnd"/>
      <w:r w:rsidRPr="00C5214A">
        <w:t xml:space="preserve"> exchange (Formula </w:t>
      </w:r>
      <w:r>
        <w:fldChar w:fldCharType="begin"/>
      </w:r>
      <w:r>
        <w:instrText xml:space="preserve"> REF _Ref184140413 \h </w:instrText>
      </w:r>
      <w:r>
        <w:fldChar w:fldCharType="separate"/>
      </w:r>
      <w:r w:rsidR="00E80B53">
        <w:t>(</w:t>
      </w:r>
      <w:r w:rsidR="00E80B53">
        <w:rPr>
          <w:noProof/>
        </w:rPr>
        <w:t>11</w:t>
      </w:r>
      <w:r w:rsidR="00E80B53">
        <w:rPr>
          <w:rFonts w:hint="eastAsia"/>
        </w:rPr>
        <w:t>)</w:t>
      </w:r>
      <w:r>
        <w:fldChar w:fldCharType="end"/>
      </w:r>
      <w:r w:rsidRPr="00C5214A">
        <w:t xml:space="preserve">), to calculate theoretical call option prices at different strike prices, </w:t>
      </w:r>
      <w:r w:rsidRPr="000C67C8">
        <w:rPr>
          <w:strike/>
        </w:rPr>
        <w:t>with the calculation results</w:t>
      </w:r>
      <w:r w:rsidRPr="00C5214A">
        <w:t xml:space="preserve"> </w:t>
      </w:r>
      <w:r w:rsidR="000C67C8">
        <w:t xml:space="preserve">as </w:t>
      </w:r>
      <w:r w:rsidRPr="00C5214A">
        <w:t xml:space="preserve">shown in </w:t>
      </w:r>
      <w:r>
        <w:fldChar w:fldCharType="begin"/>
      </w:r>
      <w:r>
        <w:instrText xml:space="preserve"> REF _Ref194470692 \h </w:instrText>
      </w:r>
      <w:r>
        <w:fldChar w:fldCharType="separate"/>
      </w:r>
      <w:r w:rsidR="00E80B53">
        <w:t>Figure 4-</w:t>
      </w:r>
      <w:r w:rsidR="00E80B53">
        <w:rPr>
          <w:noProof/>
        </w:rPr>
        <w:t>5</w:t>
      </w:r>
      <w:r>
        <w:fldChar w:fldCharType="end"/>
      </w:r>
      <w:r w:rsidRPr="00C5214A">
        <w:t>.</w:t>
      </w:r>
    </w:p>
    <w:p w14:paraId="1E0BD480" w14:textId="77777777" w:rsidR="00C5214A" w:rsidRDefault="00601A99" w:rsidP="00C5214A">
      <w:pPr>
        <w:pStyle w:val="aa"/>
        <w:keepNext/>
        <w:spacing w:before="180" w:after="180"/>
      </w:pPr>
      <w:r w:rsidRPr="00601A99">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208268" cy="2647982"/>
                    </a:xfrm>
                    <a:prstGeom prst="rect">
                      <a:avLst/>
                    </a:prstGeom>
                  </pic:spPr>
                </pic:pic>
              </a:graphicData>
            </a:graphic>
          </wp:inline>
        </w:drawing>
      </w:r>
    </w:p>
    <w:p w14:paraId="23B7FCC0" w14:textId="79260F8E" w:rsidR="00601A99" w:rsidRDefault="00C5214A" w:rsidP="00C5214A">
      <w:pPr>
        <w:pStyle w:val="a9"/>
        <w:spacing w:before="180" w:after="180"/>
      </w:pPr>
      <w:bookmarkStart w:id="102" w:name="_Ref194470692"/>
      <w:bookmarkStart w:id="103" w:name="_Toc195004569"/>
      <w:r>
        <w:t>Figure 4-</w:t>
      </w:r>
      <w:r w:rsidR="00BA6301">
        <w:fldChar w:fldCharType="begin"/>
      </w:r>
      <w:r w:rsidR="00BA6301">
        <w:instrText xml:space="preserve"> SEQ Figure_4- \* ARABIC </w:instrText>
      </w:r>
      <w:r w:rsidR="00BA6301">
        <w:fldChar w:fldCharType="separate"/>
      </w:r>
      <w:r w:rsidR="00E80B53">
        <w:rPr>
          <w:noProof/>
        </w:rPr>
        <w:t>5</w:t>
      </w:r>
      <w:r w:rsidR="00BA6301">
        <w:rPr>
          <w:noProof/>
        </w:rPr>
        <w:fldChar w:fldCharType="end"/>
      </w:r>
      <w:bookmarkEnd w:id="102"/>
      <w:r>
        <w:rPr>
          <w:rFonts w:hint="eastAsia"/>
        </w:rPr>
        <w:t xml:space="preserve">: </w:t>
      </w:r>
      <w:r w:rsidRPr="00C5214A">
        <w:t>Bitcoin Option Theoretical Call Option Prices on November 20, 2023 (Expiring December 29, 2023)</w:t>
      </w:r>
      <w:bookmarkEnd w:id="103"/>
    </w:p>
    <w:p w14:paraId="6AD0F83E" w14:textId="12C4BB3A" w:rsidR="007F37F0" w:rsidRDefault="000F4260" w:rsidP="00852AA5">
      <w:pPr>
        <w:spacing w:before="180" w:after="180"/>
        <w:ind w:firstLine="480"/>
      </w:pPr>
      <w:r w:rsidRPr="000F4260">
        <w:lastRenderedPageBreak/>
        <w:t xml:space="preserve">After obtaining the theoretical call option prices, this research employs the finite difference method (central difference method) for discrete data differentiation to </w:t>
      </w:r>
      <w:r w:rsidR="002624B5">
        <w:t>derive</w:t>
      </w:r>
      <w:r w:rsidRPr="000F4260">
        <w:t xml:space="preserve"> the risk-neutral probability density. Compared to forward or backward differences, the central difference method can effectively reduce truncation errors (Formulas </w:t>
      </w:r>
      <w:r>
        <w:fldChar w:fldCharType="begin"/>
      </w:r>
      <w:r>
        <w:instrText xml:space="preserve"> REF _Ref189214718 \h </w:instrText>
      </w:r>
      <w:r>
        <w:fldChar w:fldCharType="separate"/>
      </w:r>
      <w:r w:rsidR="00E80B53">
        <w:t>(</w:t>
      </w:r>
      <w:r w:rsidR="00E80B53">
        <w:rPr>
          <w:noProof/>
        </w:rPr>
        <w:t>4</w:t>
      </w:r>
      <w:r w:rsidR="00E80B53">
        <w:rPr>
          <w:rFonts w:hint="eastAsia"/>
        </w:rPr>
        <w:t>)</w:t>
      </w:r>
      <w:r>
        <w:fldChar w:fldCharType="end"/>
      </w:r>
      <w:r w:rsidRPr="000F4260">
        <w:t xml:space="preserve"> and </w:t>
      </w:r>
      <w:r>
        <w:fldChar w:fldCharType="begin"/>
      </w:r>
      <w:r>
        <w:instrText xml:space="preserve"> REF _Ref183666874 \h </w:instrText>
      </w:r>
      <w:r>
        <w:fldChar w:fldCharType="separate"/>
      </w:r>
      <w:r w:rsidR="00E80B53">
        <w:t>(</w:t>
      </w:r>
      <w:r w:rsidR="00E80B53">
        <w:rPr>
          <w:noProof/>
        </w:rPr>
        <w:t>5</w:t>
      </w:r>
      <w:r w:rsidR="00E80B53">
        <w:rPr>
          <w:rFonts w:hint="eastAsia"/>
        </w:rPr>
        <w:t>)</w:t>
      </w:r>
      <w:r>
        <w:fldChar w:fldCharType="end"/>
      </w:r>
      <w:r w:rsidRPr="000F4260">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0F4260">
        <w:t xml:space="preserve"> set to 0.1. Choosing a smaller price spacing not only provides more refined density estimation </w:t>
      </w:r>
      <w:r w:rsidRPr="000C67C8">
        <w:rPr>
          <w:strike/>
        </w:rPr>
        <w:t>results</w:t>
      </w:r>
      <w:r w:rsidRPr="000F4260">
        <w:t>, but the equidistant partitioning approach also helps improve the stability of numerical differentiation calculations.</w:t>
      </w:r>
    </w:p>
    <w:p w14:paraId="5AB18C0E" w14:textId="57F69D0B" w:rsidR="00E01870" w:rsidRDefault="000F4260" w:rsidP="00412FB0">
      <w:pPr>
        <w:spacing w:before="180" w:after="180"/>
        <w:ind w:firstLine="480"/>
      </w:pPr>
      <w:r w:rsidRPr="000F4260">
        <w:t>After completing the risk-neutral probability density calculation, to ensure the reliability and reasonableness of the data, this research focuses on the cumulative distribution function (CDF) and right cumulative probability for data validation. In terms of data integrity validation, this research first ensures that both cumulative distribution function values and right cumulative probability values do not contain missing values, with observations containing missing values excluded from the analysis scope. Furthermore, to maintain theoretical consistency of calculation</w:t>
      </w:r>
      <w:r w:rsidRPr="000C67C8">
        <w:rPr>
          <w:strike/>
        </w:rPr>
        <w:t xml:space="preserve"> results</w:t>
      </w:r>
      <w:r w:rsidRPr="000F4260">
        <w:t>, this research further restricts these two probability values to be strictly between 0 and 1, while excluding boundary values equal to 0 or 1, to avoid extreme cases affecting subsequent analysis.</w:t>
      </w:r>
    </w:p>
    <w:p w14:paraId="67F94CFD" w14:textId="63F3FF85" w:rsidR="00E01870" w:rsidRPr="00E01870" w:rsidRDefault="00BA6301"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m:t>
                    </m:r>
                    <m:r>
                      <w:rPr>
                        <w:rFonts w:ascii="Cambria Math" w:eastAsia="Cambria Math" w:hAnsi="Cambria Math" w:cs="Cambria Math"/>
                      </w:rPr>
                      <m:t xml:space="preserve"> (</m:t>
                    </m:r>
                    <m:r>
                      <w:rPr>
                        <w:rFonts w:ascii="Cambria Math" w:eastAsia="Cambria Math" w:hAnsi="Cambria Math" w:cs="Cambria Math"/>
                      </w:rPr>
                      <m:t>non</m:t>
                    </m:r>
                    <m:r>
                      <w:rPr>
                        <w:rFonts w:ascii="Cambria Math" w:eastAsia="Cambria Math" w:hAnsi="Cambria Math" w:cs="Cambria Math"/>
                      </w:rPr>
                      <m:t>-</m:t>
                    </m:r>
                    <m:r>
                      <w:rPr>
                        <w:rFonts w:ascii="Cambria Math" w:eastAsia="Cambria Math" w:hAnsi="Cambria Math" w:cs="Cambria Math"/>
                      </w:rPr>
                      <m:t>missing</m:t>
                    </m:r>
                    <m:r>
                      <w:rPr>
                        <w:rFonts w:ascii="Cambria Math" w:eastAsia="Cambria Math" w:hAnsi="Cambria Math" w:cs="Cambria Math"/>
                      </w:rPr>
                      <m:t>)</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m:t>
                    </m:r>
                    <m:r>
                      <w:rPr>
                        <w:rFonts w:ascii="Cambria Math" w:eastAsia="Cambria Math" w:hAnsi="Cambria Math" w:cs="Cambria Math"/>
                      </w:rPr>
                      <m:t xml:space="preserve"> (</m:t>
                    </m:r>
                    <m:r>
                      <w:rPr>
                        <w:rFonts w:ascii="Cambria Math" w:eastAsia="Cambria Math" w:hAnsi="Cambria Math" w:cs="Cambria Math"/>
                      </w:rPr>
                      <m:t>non</m:t>
                    </m:r>
                    <m:r>
                      <w:rPr>
                        <w:rFonts w:ascii="Cambria Math" w:eastAsia="Cambria Math" w:hAnsi="Cambria Math" w:cs="Cambria Math"/>
                      </w:rPr>
                      <m:t>-</m:t>
                    </m:r>
                    <m:r>
                      <w:rPr>
                        <w:rFonts w:ascii="Cambria Math" w:eastAsia="Cambria Math" w:hAnsi="Cambria Math" w:cs="Cambria Math"/>
                      </w:rPr>
                      <m:t>missing</m:t>
                    </m:r>
                    <m:r>
                      <w:rPr>
                        <w:rFonts w:ascii="Cambria Math" w:eastAsia="Cambria Math" w:hAnsi="Cambria Math" w:cs="Cambria Math"/>
                      </w:rPr>
                      <m:t>)</m:t>
                    </m:r>
                  </m:e>
                </m:mr>
                <m:mr>
                  <m:e>
                    <m:r>
                      <w:rPr>
                        <w:rFonts w:ascii="Cambria Math" w:eastAsia="Cambria Math" w:hAnsi="Cambria Math" w:cs="Cambria Math"/>
                      </w:rPr>
                      <m:t>0&lt;</m:t>
                    </m:r>
                    <m:r>
                      <w:rPr>
                        <w:rFonts w:ascii="Cambria Math" w:eastAsia="Cambria Math" w:hAnsi="Cambria Math" w:cs="Cambria Math"/>
                      </w:rPr>
                      <m:t>F</m:t>
                    </m:r>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lt;1</m:t>
                    </m:r>
                  </m:e>
                </m:mr>
              </m:m>
            </m:e>
          </m:d>
        </m:oMath>
      </m:oMathPara>
    </w:p>
    <w:p w14:paraId="57F836FF" w14:textId="1812063D" w:rsidR="00E01870" w:rsidRPr="00E01870" w:rsidRDefault="000F4260" w:rsidP="00E01870">
      <w:pPr>
        <w:spacing w:before="180" w:after="180"/>
        <w:ind w:firstLine="480"/>
        <w:rPr>
          <w:rFonts w:eastAsiaTheme="minorEastAsia"/>
          <w:i/>
        </w:rPr>
      </w:pPr>
      <w:r w:rsidRPr="000F4260">
        <w:rPr>
          <w:kern w:val="0"/>
          <w:szCs w:val="24"/>
        </w:rPr>
        <w:t>Where</w:t>
      </w:r>
      <w:r>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 xml:space="preserve"> </w:t>
      </w:r>
      <w:r w:rsidRPr="000F4260">
        <w:t xml:space="preserve">is the cumulative distribution function,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 xml:space="preserve"> </w:t>
      </w:r>
      <w:r w:rsidRPr="000F4260">
        <w:t>is the right cumulative probability, and</w:t>
      </w:r>
      <w:r>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Pr>
          <w:rFonts w:hint="eastAsia"/>
        </w:rPr>
        <w:t>。</w:t>
      </w:r>
    </w:p>
    <w:p w14:paraId="26DC4611" w14:textId="1A1E4072" w:rsidR="00506C97" w:rsidRDefault="000F4260" w:rsidP="00412FB0">
      <w:pPr>
        <w:spacing w:before="180" w:after="180"/>
        <w:ind w:firstLine="480"/>
      </w:pPr>
      <w:r w:rsidRPr="000F4260">
        <w:t xml:space="preserve">The validation criteria are set based on three aspects of consideration. First, from the </w:t>
      </w:r>
      <w:r w:rsidRPr="000F4260">
        <w:lastRenderedPageBreak/>
        <w:t>perspective of theoretical consistency, these criteria ensure that the estimation</w:t>
      </w:r>
      <w:r w:rsidRPr="000C67C8">
        <w:rPr>
          <w:strike/>
        </w:rPr>
        <w:t xml:space="preserve"> results</w:t>
      </w:r>
      <w:r w:rsidRPr="000F4260">
        <w:t xml:space="preserve"> </w:t>
      </w:r>
      <w:proofErr w:type="gramStart"/>
      <w:r w:rsidRPr="000F4260">
        <w:t>conform</w:t>
      </w:r>
      <w:r w:rsidR="000C67C8">
        <w:t>s</w:t>
      </w:r>
      <w:proofErr w:type="gramEnd"/>
      <w:r w:rsidRPr="000F4260">
        <w:t xml:space="preserve"> to the basic properties of cumulative distribution functions in probability theory, while also satisfying the basic requirements of probability density functions. Second, in terms of numerical stability, this filtering approach can avoid computational problems in subsequent analyses due to extreme or abnormal values, effectively improving the reliability of the overall estimation</w:t>
      </w:r>
      <w:r w:rsidRPr="000C67C8">
        <w:rPr>
          <w:strike/>
        </w:rPr>
        <w:t xml:space="preserve"> results</w:t>
      </w:r>
      <w:r w:rsidRPr="000F4260">
        <w:t>. Finally, from a practical application perspective, removing abnormal values that might lead to misinterpretation better ensures that results accurately reflect market participants' true price expectations.</w:t>
      </w:r>
    </w:p>
    <w:p w14:paraId="05A053D9" w14:textId="040D6EC2" w:rsidR="00506C97" w:rsidRPr="00506C97" w:rsidRDefault="000F4260" w:rsidP="00506C97">
      <w:pPr>
        <w:spacing w:before="180" w:after="180"/>
        <w:ind w:firstLine="480"/>
      </w:pPr>
      <w:r w:rsidRPr="000F4260">
        <w:t xml:space="preserve">The </w:t>
      </w:r>
      <w:r w:rsidR="002624B5">
        <w:t>derive</w:t>
      </w:r>
      <w:r w:rsidRPr="000F4260">
        <w:t xml:space="preserve"> risk-neutral probability density function and its cumulative distribution function are shown in </w:t>
      </w:r>
      <w:r>
        <w:fldChar w:fldCharType="begin"/>
      </w:r>
      <w:r>
        <w:instrText xml:space="preserve"> REF _Ref194471020 \h </w:instrText>
      </w:r>
      <w:r>
        <w:fldChar w:fldCharType="separate"/>
      </w:r>
      <w:r w:rsidR="00E80B53">
        <w:t>Figure 4-</w:t>
      </w:r>
      <w:r w:rsidR="00E80B53">
        <w:rPr>
          <w:noProof/>
        </w:rPr>
        <w:t>6</w:t>
      </w:r>
      <w:r>
        <w:fldChar w:fldCharType="end"/>
      </w:r>
      <w:r w:rsidRPr="000F4260">
        <w:t xml:space="preserve"> and </w:t>
      </w:r>
      <w:r>
        <w:fldChar w:fldCharType="begin"/>
      </w:r>
      <w:r>
        <w:instrText xml:space="preserve"> REF _Ref194471035 \h </w:instrText>
      </w:r>
      <w:r>
        <w:fldChar w:fldCharType="separate"/>
      </w:r>
      <w:r w:rsidR="00E80B53" w:rsidRPr="000F4260">
        <w:t>Bitcoin Option Risk-</w:t>
      </w:r>
      <w:r w:rsidR="00E80B53">
        <w:rPr>
          <w:rFonts w:hint="eastAsia"/>
        </w:rPr>
        <w:t>n</w:t>
      </w:r>
      <w:r w:rsidR="00E80B53" w:rsidRPr="000F4260">
        <w:t>eutral Probability Cumulative Distribution Function on November 20, 2023 (Expiring December 29, 2023)</w:t>
      </w:r>
      <w:r>
        <w:fldChar w:fldCharType="end"/>
      </w:r>
      <w:r w:rsidR="001E6CBA">
        <w:rPr>
          <w:rFonts w:hint="eastAsia"/>
        </w:rPr>
        <w:t xml:space="preserve"> </w:t>
      </w:r>
      <w:r>
        <w:fldChar w:fldCharType="begin"/>
      </w:r>
      <w:r>
        <w:instrText xml:space="preserve"> REF _Ref194471044 \h </w:instrText>
      </w:r>
      <w:r>
        <w:fldChar w:fldCharType="separate"/>
      </w:r>
      <w:r w:rsidR="00E80B53">
        <w:t>Figure 4-</w:t>
      </w:r>
      <w:r w:rsidR="00E80B53">
        <w:rPr>
          <w:noProof/>
        </w:rPr>
        <w:t>7</w:t>
      </w:r>
      <w:r>
        <w:fldChar w:fldCharType="end"/>
      </w:r>
      <w:r w:rsidRPr="000F4260">
        <w:t>:</w:t>
      </w:r>
    </w:p>
    <w:p w14:paraId="52AA3E1F" w14:textId="77777777" w:rsidR="000F4260" w:rsidRDefault="00D258FA" w:rsidP="000F4260">
      <w:pPr>
        <w:pStyle w:val="aa"/>
        <w:keepNext/>
        <w:spacing w:before="180" w:after="180"/>
      </w:pPr>
      <w:r w:rsidRPr="00D258FA">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6C5F0043" w:rsidR="00506C97" w:rsidRDefault="000F4260" w:rsidP="000F4260">
      <w:pPr>
        <w:pStyle w:val="a9"/>
        <w:spacing w:before="180" w:after="180"/>
      </w:pPr>
      <w:bookmarkStart w:id="104" w:name="_Ref194471020"/>
      <w:bookmarkStart w:id="105" w:name="_Toc195004570"/>
      <w:r>
        <w:t>Figure 4-</w:t>
      </w:r>
      <w:r w:rsidR="00BA6301">
        <w:fldChar w:fldCharType="begin"/>
      </w:r>
      <w:r w:rsidR="00BA6301">
        <w:instrText xml:space="preserve"> SEQ Figure_4- \* ARABIC </w:instrText>
      </w:r>
      <w:r w:rsidR="00BA6301">
        <w:fldChar w:fldCharType="separate"/>
      </w:r>
      <w:r w:rsidR="00E80B53">
        <w:rPr>
          <w:noProof/>
        </w:rPr>
        <w:t>6</w:t>
      </w:r>
      <w:r w:rsidR="00BA6301">
        <w:rPr>
          <w:noProof/>
        </w:rPr>
        <w:fldChar w:fldCharType="end"/>
      </w:r>
      <w:bookmarkEnd w:id="104"/>
      <w:r>
        <w:rPr>
          <w:rFonts w:hint="eastAsia"/>
        </w:rPr>
        <w:t xml:space="preserve">: </w:t>
      </w:r>
      <w:r w:rsidRPr="000F4260">
        <w:t>Bitcoin Option Risk-</w:t>
      </w:r>
      <w:r>
        <w:rPr>
          <w:rFonts w:hint="eastAsia"/>
        </w:rPr>
        <w:t>n</w:t>
      </w:r>
      <w:r w:rsidRPr="000F4260">
        <w:t>eutral Probability Density Function on November 20, 2023 (Expiring December 29, 2023)</w:t>
      </w:r>
      <w:bookmarkEnd w:id="105"/>
    </w:p>
    <w:p w14:paraId="0F49F7FC" w14:textId="77777777" w:rsidR="000F4260" w:rsidRDefault="00D258FA" w:rsidP="000F4260">
      <w:pPr>
        <w:pStyle w:val="aa"/>
        <w:keepNext/>
        <w:spacing w:before="180" w:after="180"/>
      </w:pPr>
      <w:r w:rsidRPr="00D258FA">
        <w:lastRenderedPageBreak/>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622ECB24" w14:textId="69A5A245" w:rsidR="00F36D4C" w:rsidRDefault="000F4260" w:rsidP="000F4260">
      <w:pPr>
        <w:pStyle w:val="a9"/>
        <w:spacing w:before="180" w:after="180"/>
      </w:pPr>
      <w:bookmarkStart w:id="106" w:name="_Ref194471044"/>
      <w:bookmarkStart w:id="107" w:name="_Toc195004571"/>
      <w:r>
        <w:t>Figure 4-</w:t>
      </w:r>
      <w:r w:rsidR="00BA6301">
        <w:fldChar w:fldCharType="begin"/>
      </w:r>
      <w:r w:rsidR="00BA6301">
        <w:instrText xml:space="preserve"> SEQ Figure_4- \* ARABIC </w:instrText>
      </w:r>
      <w:r w:rsidR="00BA6301">
        <w:fldChar w:fldCharType="separate"/>
      </w:r>
      <w:r w:rsidR="00E80B53">
        <w:rPr>
          <w:noProof/>
        </w:rPr>
        <w:t>7</w:t>
      </w:r>
      <w:r w:rsidR="00BA6301">
        <w:rPr>
          <w:noProof/>
        </w:rPr>
        <w:fldChar w:fldCharType="end"/>
      </w:r>
      <w:bookmarkEnd w:id="106"/>
      <w:r>
        <w:rPr>
          <w:rFonts w:hint="eastAsia"/>
        </w:rPr>
        <w:t xml:space="preserve">: </w:t>
      </w:r>
      <w:bookmarkStart w:id="108" w:name="_Ref194471035"/>
      <w:r w:rsidRPr="000F4260">
        <w:t>Bitcoin Option Risk-</w:t>
      </w:r>
      <w:r>
        <w:rPr>
          <w:rFonts w:hint="eastAsia"/>
        </w:rPr>
        <w:t>n</w:t>
      </w:r>
      <w:r w:rsidRPr="000F4260">
        <w:t>eutral Probability Cumulative Distribution Function on November 20, 2023 (Expiring December 29, 2023)</w:t>
      </w:r>
      <w:bookmarkEnd w:id="107"/>
      <w:bookmarkEnd w:id="108"/>
    </w:p>
    <w:p w14:paraId="4BEA8A89" w14:textId="7192CC22" w:rsidR="0012177C" w:rsidRPr="009D7358" w:rsidRDefault="0012177C" w:rsidP="001900C0">
      <w:pPr>
        <w:pStyle w:val="2"/>
        <w:rPr>
          <w:strike/>
        </w:rPr>
      </w:pPr>
      <w:bookmarkStart w:id="109" w:name="_Toc190531584"/>
      <w:bookmarkStart w:id="110" w:name="_Toc190982029"/>
      <w:bookmarkStart w:id="111" w:name="_Toc195004946"/>
      <w:r>
        <w:rPr>
          <w:rFonts w:hint="eastAsia"/>
        </w:rPr>
        <w:t>4.3</w:t>
      </w:r>
      <w:bookmarkEnd w:id="109"/>
      <w:bookmarkEnd w:id="110"/>
      <w:r w:rsidR="00A35D49">
        <w:rPr>
          <w:rFonts w:hint="eastAsia"/>
        </w:rPr>
        <w:t xml:space="preserve"> </w:t>
      </w:r>
      <w:r w:rsidR="00A35D49" w:rsidRPr="00A35D49">
        <w:t xml:space="preserve">Fitting </w:t>
      </w:r>
      <w:r w:rsidR="009D7358">
        <w:t>the Tails of the RND</w:t>
      </w:r>
      <w:bookmarkEnd w:id="111"/>
    </w:p>
    <w:p w14:paraId="696FAF3E" w14:textId="38AFC348" w:rsidR="00493B38" w:rsidRPr="00493B38" w:rsidRDefault="00493B38" w:rsidP="00493B38">
      <w:pPr>
        <w:pStyle w:val="3"/>
        <w:spacing w:before="180" w:after="180"/>
      </w:pPr>
      <w:bookmarkStart w:id="112" w:name="_Toc190531585"/>
      <w:bookmarkStart w:id="113" w:name="_Toc190982030"/>
      <w:bookmarkStart w:id="114" w:name="_Toc195004947"/>
      <w:r>
        <w:rPr>
          <w:rFonts w:hint="eastAsia"/>
        </w:rPr>
        <w:t>4.3.1</w:t>
      </w:r>
      <w:bookmarkEnd w:id="112"/>
      <w:bookmarkEnd w:id="113"/>
      <w:r w:rsidR="00A35D49">
        <w:rPr>
          <w:rFonts w:hint="eastAsia"/>
        </w:rPr>
        <w:t xml:space="preserve"> Two</w:t>
      </w:r>
      <w:r w:rsidR="00A350FD">
        <w:t>-</w:t>
      </w:r>
      <w:r w:rsidR="00A35D49" w:rsidRPr="00A35D49">
        <w:t>Point Fitting Method with GEV</w:t>
      </w:r>
      <w:bookmarkEnd w:id="114"/>
    </w:p>
    <w:p w14:paraId="50E34D06" w14:textId="63495B45" w:rsidR="001A6EE8" w:rsidRDefault="00A35D49" w:rsidP="0000624B">
      <w:pPr>
        <w:spacing w:before="180" w:after="180"/>
        <w:ind w:firstLine="480"/>
      </w:pPr>
      <w:r w:rsidRPr="00A35D49">
        <w:t xml:space="preserve">The risk-neutral probability density (RND) extracted from market option prices can only cover the range of effective trading strike prices. To fully describe market expectations, the tails of the RND need to be extended. </w:t>
      </w:r>
      <w:proofErr w:type="spellStart"/>
      <w:r w:rsidRPr="00A35D49">
        <w:t>Figlewski</w:t>
      </w:r>
      <w:proofErr w:type="spellEnd"/>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A35D49">
        <w:t>proposed using the Generalized Extreme Value Distribution (GEV) to fit the tails of the RND. This method requires setting three conditions for each tail to ensure the continuity of tail fitting:</w:t>
      </w:r>
    </w:p>
    <w:p w14:paraId="49AA120B" w14:textId="7200014A" w:rsidR="00896866" w:rsidRPr="00E650C5" w:rsidRDefault="00A35D49" w:rsidP="00896866">
      <w:pPr>
        <w:spacing w:before="180" w:after="180"/>
        <w:ind w:firstLine="480"/>
      </w:pPr>
      <w:r>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E650C5" w:rsidRDefault="00A35D49" w:rsidP="00896866">
      <w:pPr>
        <w:spacing w:before="180" w:after="180"/>
        <w:ind w:firstLine="480"/>
      </w:pPr>
      <w:r>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37A7914B" w:rsidR="00896866" w:rsidRPr="004324D2" w:rsidRDefault="00A35D49" w:rsidP="004324D2">
      <w:pPr>
        <w:spacing w:before="180" w:after="180"/>
        <w:ind w:firstLine="480"/>
      </w:pPr>
      <w:r>
        <w:rPr>
          <w:rFonts w:hint="eastAsia"/>
        </w:rPr>
        <w:lastRenderedPageBreak/>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w:t>
      </w:r>
      <w:r w:rsidRPr="00A35D49">
        <w:t xml:space="preserve">are the cumulative distribution function and probability density function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 xml:space="preserve"> </w:t>
      </w:r>
      <w:r w:rsidRPr="00A35D49">
        <w:t xml:space="preserve">is the cumulative distribution function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Pr>
          <w:rFonts w:hint="eastAsia"/>
        </w:rPr>
        <w:t xml:space="preserve"> </w:t>
      </w:r>
      <w:r w:rsidRPr="00A35D49">
        <w:t xml:space="preserve">is the </w:t>
      </w:r>
      <w:r w:rsidR="004324D2">
        <w:rPr>
          <w:rFonts w:hint="eastAsia"/>
        </w:rPr>
        <w:t>RND</w:t>
      </w:r>
      <w:r w:rsidRPr="00A35D49">
        <w:t xml:space="preserve"> function </w:t>
      </w:r>
      <w:r w:rsidR="002624B5" w:rsidRPr="002624B5">
        <w:rPr>
          <w:highlight w:val="yellow"/>
        </w:rPr>
        <w:t>deriv</w:t>
      </w:r>
      <w:r w:rsidRPr="002624B5">
        <w:rPr>
          <w:highlight w:val="yellow"/>
        </w:rPr>
        <w:t>ed</w:t>
      </w:r>
      <w:r w:rsidRPr="00A35D49">
        <w:t xml:space="preserve">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A35D49">
        <w:t xml:space="preserve"> is the strike price corresponding to the</w:t>
      </w:r>
      <w:r>
        <w:rPr>
          <w:rFonts w:hint="eastAsia"/>
        </w:rPr>
        <w:t xml:space="preserve"> </w:t>
      </w:r>
      <m:oMath>
        <m:r>
          <w:rPr>
            <w:rFonts w:ascii="Cambria Math" w:eastAsia="Cambria Math" w:hAnsi="Cambria Math" w:cs="Cambria Math"/>
          </w:rPr>
          <m:t>α</m:t>
        </m:r>
      </m:oMath>
      <w:r w:rsidRPr="00A35D49">
        <w:t>quantile of the Empirical RND. The fitting conditions from Figlewski</w:t>
      </w:r>
      <w:r>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Pr="00A35D49">
        <w:t>can be summarized as:</w:t>
      </w:r>
    </w:p>
    <w:p w14:paraId="758D5BE3" w14:textId="691781AC" w:rsidR="001A6EE8" w:rsidRDefault="00A35D49" w:rsidP="00985E70">
      <w:pPr>
        <w:pStyle w:val="a5"/>
        <w:numPr>
          <w:ilvl w:val="0"/>
          <w:numId w:val="18"/>
        </w:numPr>
        <w:spacing w:before="180" w:after="180"/>
        <w:ind w:leftChars="0" w:firstLineChars="0"/>
        <w:jc w:val="left"/>
      </w:pPr>
      <w:r w:rsidRPr="00A35D49">
        <w:t>At the first joining point, the cumulative probability of the GEV tail must equal the cumulative probability of the RND</w:t>
      </w:r>
    </w:p>
    <w:p w14:paraId="35F70B3C" w14:textId="0AF3D8B5" w:rsidR="001A6EE8" w:rsidRDefault="00A35D49" w:rsidP="00985E70">
      <w:pPr>
        <w:pStyle w:val="a5"/>
        <w:numPr>
          <w:ilvl w:val="0"/>
          <w:numId w:val="18"/>
        </w:numPr>
        <w:spacing w:before="180" w:after="180"/>
        <w:ind w:leftChars="0" w:firstLineChars="0"/>
        <w:jc w:val="left"/>
      </w:pPr>
      <w:r w:rsidRPr="00A35D49">
        <w:t>At the first joining point, the GEV density function value must equal the density function value of the RND</w:t>
      </w:r>
    </w:p>
    <w:p w14:paraId="6920C801" w14:textId="55BA64BD" w:rsidR="001A6EE8" w:rsidRDefault="00A35D49" w:rsidP="00985E70">
      <w:pPr>
        <w:pStyle w:val="a5"/>
        <w:numPr>
          <w:ilvl w:val="0"/>
          <w:numId w:val="18"/>
        </w:numPr>
        <w:spacing w:before="180" w:after="180"/>
        <w:ind w:leftChars="0" w:firstLineChars="0"/>
        <w:jc w:val="left"/>
      </w:pPr>
      <w:r w:rsidRPr="00A35D49">
        <w:t>At the second joining point, the GEV density function value must equal the density function value of the RND</w:t>
      </w:r>
    </w:p>
    <w:p w14:paraId="280F55D2" w14:textId="19BF9C1A" w:rsidR="00493B38" w:rsidRDefault="00493B38" w:rsidP="00493B38">
      <w:pPr>
        <w:pStyle w:val="3"/>
        <w:spacing w:before="180" w:after="180"/>
      </w:pPr>
      <w:bookmarkStart w:id="115" w:name="_Toc190531586"/>
      <w:bookmarkStart w:id="116" w:name="_Toc190982031"/>
      <w:bookmarkStart w:id="117" w:name="_Toc195004948"/>
      <w:r>
        <w:rPr>
          <w:rFonts w:hint="eastAsia"/>
        </w:rPr>
        <w:t xml:space="preserve">4.3.2 </w:t>
      </w:r>
      <w:bookmarkEnd w:id="115"/>
      <w:bookmarkEnd w:id="116"/>
      <w:r w:rsidR="00A35D49" w:rsidRPr="00A35D49">
        <w:t>GPD Distribution Theory</w:t>
      </w:r>
      <w:bookmarkEnd w:id="117"/>
    </w:p>
    <w:p w14:paraId="2A6AA699" w14:textId="366FF678" w:rsidR="00FB3472" w:rsidRDefault="00A35D49" w:rsidP="002D2803">
      <w:pPr>
        <w:spacing w:before="180" w:after="180"/>
        <w:ind w:firstLine="480"/>
      </w:pPr>
      <w:r w:rsidRPr="00A35D49">
        <w:t xml:space="preserve">This research adopts the Generalized Pareto Distribution (GPD) for tail fitting. The central position of GPD in extreme value theory stems from the groundbreaking research by </w:t>
      </w:r>
      <w:proofErr w:type="spellStart"/>
      <w:r w:rsidRPr="00A35D49">
        <w:t>Balkema</w:t>
      </w:r>
      <w:proofErr w:type="spellEnd"/>
      <w:r w:rsidRPr="00A35D49">
        <w:t xml:space="preserve"> </w:t>
      </w:r>
      <w:r w:rsidR="009678A3">
        <w:rPr>
          <w:rFonts w:hint="eastAsia"/>
        </w:rPr>
        <w:t>&amp;</w:t>
      </w:r>
      <w:r w:rsidRPr="00A35D49">
        <w:t xml:space="preserve"> </w:t>
      </w:r>
      <w:proofErr w:type="spellStart"/>
      <w:r w:rsidRPr="00A35D49">
        <w:t>Haan</w:t>
      </w:r>
      <w:proofErr w:type="spellEnd"/>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Pr="00A35D49">
        <w:t xml:space="preserve">,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w:t>
      </w:r>
      <w:r w:rsidR="009678A3">
        <w:rPr>
          <w:rFonts w:hint="eastAsia"/>
        </w:rPr>
        <w:t>&amp;</w:t>
      </w:r>
      <w:r w:rsidRPr="00A35D49">
        <w:t xml:space="preserve"> Wallis</w:t>
      </w:r>
      <w:r w:rsidR="002D2803">
        <w:rPr>
          <w:rFonts w:hint="eastAsia"/>
        </w:rPr>
        <w:t xml:space="preserve">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Pr="00A35D49">
        <w:t xml:space="preserve">further verified the threshold stability property of GPD, making it more advantageous in practical applications. According to extreme value theory, GPD and GEV </w:t>
      </w:r>
      <w:r w:rsidRPr="00A35D49">
        <w:lastRenderedPageBreak/>
        <w:t xml:space="preserve">share the same shape parameter in the tail, meaning that both distributions have the same asymptotic properties when describing extreme events. However, GPD is more intuitive in practical applications, especially in the field of financial risk management, as shown in the research by McNeil </w:t>
      </w:r>
      <w:r w:rsidR="009678A3">
        <w:rPr>
          <w:rFonts w:hint="eastAsia"/>
        </w:rPr>
        <w:t>&amp;</w:t>
      </w:r>
      <w:r w:rsidRPr="00A35D49">
        <w:t xml:space="preserve"> 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Pr>
          <w:rFonts w:hint="eastAsia"/>
        </w:rPr>
        <w:t>.</w:t>
      </w:r>
      <w:r w:rsidRPr="00AE2A0B">
        <w:rPr>
          <w:strike/>
        </w:rPr>
        <w:t xml:space="preserve"> In terms of empirical research, </w:t>
      </w:r>
      <w:proofErr w:type="spellStart"/>
      <w:r w:rsidRPr="00A35D49">
        <w:t>Birru</w:t>
      </w:r>
      <w:proofErr w:type="spellEnd"/>
      <w:r w:rsidRPr="00A35D49">
        <w:t xml:space="preserve"> </w:t>
      </w:r>
      <w:r w:rsidR="009678A3">
        <w:rPr>
          <w:rFonts w:hint="eastAsia"/>
        </w:rPr>
        <w:t>&amp;</w:t>
      </w:r>
      <w:r w:rsidRPr="00A35D49">
        <w:t xml:space="preserve"> </w:t>
      </w:r>
      <w:proofErr w:type="spellStart"/>
      <w:r w:rsidRPr="00A35D49">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Pr="00A35D49">
        <w:t>further confirmed that the performance of GPD and GEV in tail fitting is quite similar, and both outperform the lognormal distribution.</w:t>
      </w:r>
    </w:p>
    <w:p w14:paraId="78DC15FE" w14:textId="7B79B731" w:rsidR="00F83C73" w:rsidRDefault="00A35D49" w:rsidP="00560A40">
      <w:pPr>
        <w:spacing w:before="180" w:after="180"/>
        <w:ind w:firstLine="480"/>
      </w:pPr>
      <w:r w:rsidRPr="00A35D49">
        <w:t>The mathematical expression of the GPD cumulative distribution function (CDF) is as follows:</w:t>
      </w:r>
    </w:p>
    <w:p w14:paraId="00D41C5E" w14:textId="39C67856" w:rsidR="00F83C73" w:rsidRDefault="00BA6301"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x</m:t>
          </m:r>
          <m:r>
            <w:rPr>
              <w:rFonts w:ascii="Cambria Math" w:eastAsia="Cambria Math" w:hAnsi="Cambria Math" w:cs="Cambria Math"/>
            </w:rPr>
            <m:t>;</m:t>
          </m:r>
          <m:r>
            <w:rPr>
              <w:rFonts w:ascii="Cambria Math" w:eastAsia="Cambria Math" w:hAnsi="Cambria Math" w:cs="Cambria Math"/>
            </w:rPr>
            <m:t>σ</m:t>
          </m:r>
          <m:r>
            <w:rPr>
              <w:rFonts w:ascii="Cambria Math" w:eastAsia="Cambria Math" w:hAnsi="Cambria Math" w:cs="Cambria Math"/>
            </w:rPr>
            <m:t>,</m:t>
          </m:r>
          <m:r>
            <w:rPr>
              <w:rFonts w:ascii="Cambria Math" w:eastAsia="Cambria Math" w:hAnsi="Cambria Math" w:cs="Cambria Math"/>
            </w:rPr>
            <m:t>ξ</m:t>
          </m:r>
          <m:r>
            <w:rPr>
              <w:rFonts w:ascii="Cambria Math" w:eastAsia="Cambria Math" w:hAnsi="Cambria Math" w:cs="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m:t>
                    </m:r>
                    <m:r>
                      <w:rPr>
                        <w:rFonts w:ascii="Cambria Math" w:eastAsia="Cambria Math" w:hAnsi="Cambria Math" w:cs="Cambria Math"/>
                      </w:rPr>
                      <m:t>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r>
                  <m:e>
                    <m:r>
                      <w:rPr>
                        <w:rFonts w:ascii="Cambria Math" w:eastAsia="Cambria Math" w:hAnsi="Cambria Math" w:cs="Cambria Math"/>
                      </w:rPr>
                      <m:t>1-</m:t>
                    </m:r>
                    <m:r>
                      <w:rPr>
                        <w:rFonts w:ascii="Cambria Math" w:eastAsia="Cambria Math" w:hAnsi="Cambria Math" w:cs="Cambria Math"/>
                      </w:rPr>
                      <m:t>exp</m:t>
                    </m:r>
                    <m:r>
                      <w:rPr>
                        <w:rFonts w:ascii="Cambria Math" w:eastAsia="Cambria Math" w:hAnsi="Cambria Math" w:cs="Cambria Math"/>
                      </w:rPr>
                      <m:t>⁡</m:t>
                    </m:r>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
            </m:e>
          </m:d>
        </m:oMath>
      </m:oMathPara>
    </w:p>
    <w:p w14:paraId="3F04EEFF" w14:textId="28180EF2" w:rsidR="00F83C73" w:rsidRDefault="00A35D49" w:rsidP="00F83C73">
      <w:pPr>
        <w:spacing w:before="180" w:after="180"/>
        <w:ind w:firstLine="480"/>
      </w:pPr>
      <w:r w:rsidRPr="00A35D49">
        <w:t>The mathematical expression of the GPD probability density function (PDF) is as follows:</w:t>
      </w:r>
    </w:p>
    <w:p w14:paraId="744976B9" w14:textId="00191D05" w:rsidR="00F83C73" w:rsidRDefault="00BA6301"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x</m:t>
          </m:r>
          <m:r>
            <w:rPr>
              <w:rFonts w:ascii="Cambria Math" w:eastAsia="Cambria Math" w:hAnsi="Cambria Math" w:cs="Cambria Math"/>
            </w:rPr>
            <m:t>;</m:t>
          </m:r>
          <m:r>
            <w:rPr>
              <w:rFonts w:ascii="Cambria Math" w:eastAsia="Cambria Math" w:hAnsi="Cambria Math" w:cs="Cambria Math"/>
            </w:rPr>
            <m:t>σ</m:t>
          </m:r>
          <m:r>
            <w:rPr>
              <w:rFonts w:ascii="Cambria Math" w:eastAsia="Cambria Math" w:hAnsi="Cambria Math" w:cs="Cambria Math"/>
            </w:rPr>
            <m:t>,</m:t>
          </m:r>
          <m:r>
            <w:rPr>
              <w:rFonts w:ascii="Cambria Math" w:eastAsia="Cambria Math" w:hAnsi="Cambria Math" w:cs="Cambria Math"/>
            </w:rPr>
            <m:t>ξ</m:t>
          </m:r>
          <m:r>
            <w:rPr>
              <w:rFonts w:ascii="Cambria Math" w:eastAsia="Cambria Math" w:hAnsi="Cambria Math" w:cs="Cambria Math"/>
            </w:rPr>
            <m:t>)=</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m:t>
                    </m:r>
                    <m:r>
                      <w:rPr>
                        <w:rFonts w:ascii="Cambria Math" w:eastAsia="Cambria Math" w:hAnsi="Cambria Math" w:cs="Cambria Math"/>
                      </w:rPr>
                      <m:t>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m:t>
                        </m:r>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r>
                      <w:rPr>
                        <w:rFonts w:ascii="Cambria Math" w:eastAsia="Cambria Math" w:hAnsi="Cambria Math" w:cs="Cambria Math"/>
                      </w:rPr>
                      <m:t>⁡</m:t>
                    </m:r>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
            </m:e>
          </m:d>
        </m:oMath>
      </m:oMathPara>
    </w:p>
    <w:p w14:paraId="7D4FFE1A" w14:textId="1D51A47C" w:rsidR="00F83C73" w:rsidRDefault="00A35D49" w:rsidP="00560A40">
      <w:pPr>
        <w:spacing w:before="180" w:after="180"/>
        <w:ind w:firstLine="480"/>
      </w:pPr>
      <w:r w:rsidRPr="00A35D49">
        <w:t>Where</w:t>
      </w:r>
      <w:r>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Pr>
          <w:rFonts w:hint="eastAsia"/>
        </w:rPr>
        <w:t xml:space="preserve"> </w:t>
      </w:r>
      <w:r w:rsidRPr="00A35D49">
        <w:t>is the scale parameter, used to control the degree of dispersion of the distribution, with larger</w:t>
      </w:r>
      <w:r>
        <w:rPr>
          <w:rFonts w:hint="eastAsia"/>
        </w:rPr>
        <w:t xml:space="preserve"> </w:t>
      </w:r>
      <m:oMath>
        <m:r>
          <w:rPr>
            <w:rFonts w:ascii="Cambria Math" w:eastAsia="Cambria Math" w:hAnsi="Cambria Math" w:cs="Cambria Math"/>
          </w:rPr>
          <m:t>σ</m:t>
        </m:r>
      </m:oMath>
      <w:r>
        <w:rPr>
          <w:rFonts w:hint="eastAsia"/>
        </w:rPr>
        <w:t xml:space="preserve"> </w:t>
      </w:r>
      <w:r w:rsidRPr="00A35D49">
        <w:t xml:space="preserve">values indicating greater variability in the </w:t>
      </w:r>
      <w:proofErr w:type="gramStart"/>
      <w:r w:rsidRPr="00A35D49">
        <w:t>data.</w:t>
      </w:r>
      <w:proofErr w:type="gramEnd"/>
      <w:r w:rsidRPr="00A35D49">
        <w:t xml:space="preserve"> The shape parameter ξ determines the type and tail characteristics of the distribution:</w:t>
      </w:r>
    </w:p>
    <w:p w14:paraId="5E9AE3A1" w14:textId="31AF2E9D"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A35D49">
        <w:rPr>
          <w:rFonts w:hint="eastAsia"/>
        </w:rPr>
        <w:t>: The distribution is a Pareto Distribution with heavy-tailed characteristics; the distribution has i</w:t>
      </w:r>
      <w:proofErr w:type="spellStart"/>
      <w:r w:rsidRPr="00A35D49">
        <w:rPr>
          <w:rFonts w:hint="eastAsia"/>
        </w:rPr>
        <w:t>nfinite</w:t>
      </w:r>
      <w:proofErr w:type="spellEnd"/>
      <w:r w:rsidRPr="00A35D49">
        <w:rPr>
          <w:rFonts w:hint="eastAsia"/>
        </w:rPr>
        <w:t xml:space="preserve"> support, with domain [0,</w:t>
      </w:r>
      <w:r w:rsidRPr="00A35D49">
        <w:rPr>
          <w:rFonts w:hint="eastAsia"/>
        </w:rPr>
        <w:t>∞</w:t>
      </w:r>
      <w:r w:rsidRPr="00A35D49">
        <w:rPr>
          <w:rFonts w:hint="eastAsia"/>
        </w:rPr>
        <w:t>); the tail decays more slowly</w:t>
      </w:r>
    </w:p>
    <w:p w14:paraId="7DDC81A4" w14:textId="655F58F7"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91906">
        <w:t xml:space="preserve">: The distribution degenerates to an Exponential Distribution with a fixed decay rate; it is the simplest continuous memoryless distribution; the tail </w:t>
      </w:r>
      <w:r w:rsidR="00C91906" w:rsidRPr="00C91906">
        <w:lastRenderedPageBreak/>
        <w:t>decays at a moderate speed</w:t>
      </w:r>
    </w:p>
    <w:p w14:paraId="59CF62D1" w14:textId="466CF425" w:rsidR="004A2B89" w:rsidRPr="00090EBD" w:rsidRDefault="00C91906" w:rsidP="00090EBD">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C91906">
        <w:t>: The distribution belongs to the Beta Family with finite support characteristics; the distribution function is only defined on the interval</w:t>
      </w:r>
      <w:r>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C91906">
        <w:t>; it is less commonly used in financial market applications because asset returns typically do not have a clear upper limit</w:t>
      </w:r>
      <w:bookmarkStart w:id="118" w:name="_Toc190531587"/>
      <w:bookmarkStart w:id="119" w:name="_Toc190982032"/>
    </w:p>
    <w:p w14:paraId="6427A813" w14:textId="5BA2DD7C" w:rsidR="00493B38" w:rsidRDefault="00493B38" w:rsidP="00493B38">
      <w:pPr>
        <w:pStyle w:val="3"/>
        <w:spacing w:before="180" w:after="180"/>
      </w:pPr>
      <w:bookmarkStart w:id="120" w:name="_Toc195004949"/>
      <w:r>
        <w:rPr>
          <w:rFonts w:hint="eastAsia"/>
        </w:rPr>
        <w:t>4.3.3</w:t>
      </w:r>
      <w:bookmarkEnd w:id="118"/>
      <w:bookmarkEnd w:id="119"/>
      <w:r w:rsidR="00C91906">
        <w:rPr>
          <w:rFonts w:hint="eastAsia"/>
        </w:rPr>
        <w:t xml:space="preserve"> Two</w:t>
      </w:r>
      <w:r w:rsidR="00A350FD">
        <w:t>-</w:t>
      </w:r>
      <w:r w:rsidR="00C91906" w:rsidRPr="00C91906">
        <w:t>Point Fitting Method with GPD</w:t>
      </w:r>
      <w:bookmarkEnd w:id="120"/>
    </w:p>
    <w:p w14:paraId="331773A1" w14:textId="5226F7D9" w:rsidR="008317BE" w:rsidRPr="008E6833" w:rsidRDefault="002D2803" w:rsidP="001A6EE8">
      <w:pPr>
        <w:spacing w:before="180" w:after="180"/>
        <w:ind w:firstLine="480"/>
      </w:pPr>
      <w:proofErr w:type="spellStart"/>
      <w:r w:rsidRPr="00BC0ED0">
        <w:t>Birru</w:t>
      </w:r>
      <w:proofErr w:type="spellEnd"/>
      <w:r w:rsidR="00C91906">
        <w:rPr>
          <w:rFonts w:hint="eastAsia"/>
        </w:rPr>
        <w:t xml:space="preserve"> </w:t>
      </w:r>
      <w:r w:rsidR="00A24796">
        <w:rPr>
          <w:rFonts w:hint="eastAsia"/>
        </w:rPr>
        <w:t>&amp;</w:t>
      </w:r>
      <w:r w:rsidR="00C91906">
        <w:rPr>
          <w:rFonts w:hint="eastAsia"/>
        </w:rPr>
        <w:t xml:space="preserve"> </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C91906" w:rsidRPr="00C91906">
        <w:t xml:space="preserve">proposed a </w:t>
      </w:r>
      <w:r w:rsidR="00C91906">
        <w:rPr>
          <w:rFonts w:hint="eastAsia"/>
        </w:rPr>
        <w:t xml:space="preserve">two </w:t>
      </w:r>
      <w:r w:rsidR="00C91906" w:rsidRPr="00C91906">
        <w:t>point</w:t>
      </w:r>
      <w:r w:rsidR="00C91906">
        <w:rPr>
          <w:rFonts w:hint="eastAsia"/>
        </w:rPr>
        <w:t>s</w:t>
      </w:r>
      <w:r w:rsidR="00C91906" w:rsidRPr="00C91906">
        <w:t xml:space="preserve"> fitting method for GPD tails, using two joining points to compare the density function values of GPD and </w:t>
      </w:r>
      <w:r w:rsidR="009538FB">
        <w:t xml:space="preserve">the </w:t>
      </w:r>
      <w:r w:rsidR="00C91906" w:rsidRPr="00C91906">
        <w:t>RND. The tail fitting conditions are set as follows:</w:t>
      </w:r>
    </w:p>
    <w:p w14:paraId="1C1A27C1" w14:textId="13ABE3CA" w:rsidR="008E6833" w:rsidRPr="008E6833" w:rsidRDefault="00C91906" w:rsidP="008E6833">
      <w:pPr>
        <w:pStyle w:val="a5"/>
        <w:numPr>
          <w:ilvl w:val="0"/>
          <w:numId w:val="20"/>
        </w:numPr>
        <w:spacing w:before="180" w:after="180"/>
        <w:ind w:leftChars="0" w:firstLineChars="0"/>
      </w:pPr>
      <w:r w:rsidRPr="00C91906">
        <w:t>At the first joining point, the GPD density function value must equal the RND density function value</w:t>
      </w:r>
    </w:p>
    <w:p w14:paraId="3273E0C5" w14:textId="58FE8CB3" w:rsidR="008E6833" w:rsidRPr="008E6833" w:rsidRDefault="00C91906" w:rsidP="008E6833">
      <w:pPr>
        <w:pStyle w:val="a5"/>
        <w:numPr>
          <w:ilvl w:val="0"/>
          <w:numId w:val="20"/>
        </w:numPr>
        <w:spacing w:before="180" w:after="180"/>
        <w:ind w:leftChars="0" w:firstLineChars="0"/>
      </w:pPr>
      <w:r w:rsidRPr="00C91906">
        <w:t>At the second joining point, the GPD density function value must equal the RND density function value</w:t>
      </w:r>
    </w:p>
    <w:p w14:paraId="6AA3C2E1" w14:textId="48080DFE" w:rsidR="008317BE" w:rsidRDefault="00C91906" w:rsidP="001A6EE8">
      <w:pPr>
        <w:spacing w:before="180" w:after="180"/>
        <w:ind w:firstLine="480"/>
      </w:pPr>
      <w:r w:rsidRPr="00C91906">
        <w:t>The mathematical expressions are as follows:</w:t>
      </w:r>
    </w:p>
    <w:p w14:paraId="77E91923" w14:textId="1701BA11" w:rsidR="005638DE" w:rsidRDefault="00C91906" w:rsidP="005638DE">
      <w:pPr>
        <w:spacing w:before="180" w:after="180"/>
        <w:ind w:firstLineChars="0" w:firstLine="0"/>
      </w:pPr>
      <w:r w:rsidRPr="00C91906">
        <w:t>Right tail conditions:</w:t>
      </w:r>
    </w:p>
    <w:p w14:paraId="44765B43" w14:textId="25A5E679" w:rsidR="005638DE" w:rsidRDefault="00BA6301"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0B97E373" w14:textId="0BD9929D" w:rsidR="005638DE" w:rsidRDefault="00C91906" w:rsidP="005638DE">
      <w:pPr>
        <w:spacing w:before="180" w:after="180"/>
        <w:ind w:firstLineChars="0" w:firstLine="0"/>
      </w:pPr>
      <w:r w:rsidRPr="00C91906">
        <w:t>Left tail conditions:</w:t>
      </w:r>
    </w:p>
    <w:p w14:paraId="3F6C5B6B" w14:textId="5B8D604D" w:rsidR="005638DE" w:rsidRDefault="00BA6301"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47EC8349" w14:textId="761D09F1" w:rsidR="005638DE" w:rsidRDefault="00C91906" w:rsidP="005638DE">
      <w:pPr>
        <w:spacing w:before="180" w:after="180"/>
        <w:ind w:firstLine="480"/>
      </w:pPr>
      <w:r w:rsidRPr="00C91906">
        <w:t>The scale parameter and shape parameter of GPD are solved by minimizing the following objective functions:</w:t>
      </w:r>
    </w:p>
    <w:p w14:paraId="57756ED8" w14:textId="37F3ABDE" w:rsidR="005638DE" w:rsidRDefault="00C91906" w:rsidP="005638DE">
      <w:pPr>
        <w:spacing w:before="180" w:after="180"/>
        <w:ind w:firstLineChars="0" w:firstLine="0"/>
      </w:pPr>
      <w:r w:rsidRPr="00C91906">
        <w:lastRenderedPageBreak/>
        <w:t>Right tail parameter minimization objective function:</w:t>
      </w:r>
    </w:p>
    <w:p w14:paraId="4F2A40D1" w14:textId="277DAF3B" w:rsidR="005638DE" w:rsidRPr="008D41C5" w:rsidRDefault="00BA6301"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Default="00C91906" w:rsidP="005638DE">
      <w:pPr>
        <w:spacing w:before="180" w:after="180"/>
        <w:ind w:firstLineChars="0" w:firstLine="0"/>
      </w:pPr>
      <w:r w:rsidRPr="00C91906">
        <w:t>Left tail parameter minimization objective function:</w:t>
      </w:r>
    </w:p>
    <w:p w14:paraId="200466E6" w14:textId="490A9D2A" w:rsidR="005638DE" w:rsidRPr="008E6833" w:rsidRDefault="00BA6301"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5439660D" w:rsidR="00D11929" w:rsidRDefault="00C91906" w:rsidP="00C91906">
      <w:pPr>
        <w:spacing w:before="180" w:after="180"/>
        <w:ind w:firstLine="480"/>
      </w:pPr>
      <w:r>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w:t>
      </w:r>
      <w:r w:rsidRPr="00C91906">
        <w:t>is preset to 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 xml:space="preserve"> is preset to </w:t>
      </w:r>
      <w:r w:rsidR="005638DE">
        <w:rPr>
          <w:rFonts w:hint="eastAsia"/>
        </w:rPr>
        <w:t>0.02</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w:t>
      </w:r>
      <w:r w:rsidRPr="00C91906">
        <w:t>is preset to</w:t>
      </w:r>
      <w:r>
        <w:rPr>
          <w:rFonts w:hint="eastAsia"/>
        </w:rPr>
        <w:t xml:space="preserve"> </w:t>
      </w:r>
      <w:r w:rsidR="005638DE">
        <w:rPr>
          <w:rFonts w:hint="eastAsia"/>
        </w:rPr>
        <w:t>0.9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 xml:space="preserve"> is preset to </w:t>
      </w:r>
      <w:r w:rsidR="005638DE">
        <w:rPr>
          <w:rFonts w:hint="eastAsia"/>
        </w:rPr>
        <w:t>0.98</w:t>
      </w:r>
      <w:r>
        <w:rPr>
          <w:rFonts w:hint="eastAsia"/>
        </w:rPr>
        <w:t xml:space="preserve">. </w:t>
      </w:r>
      <w:r w:rsidRPr="00C91906">
        <w:t xml:space="preserve">The empirical RND curve and its CDF completed using the </w:t>
      </w:r>
      <w:r w:rsidR="005F14B7">
        <w:rPr>
          <w:rFonts w:hint="eastAsia"/>
        </w:rPr>
        <w:t xml:space="preserve">two </w:t>
      </w:r>
      <w:r w:rsidRPr="00C91906">
        <w:t>point</w:t>
      </w:r>
      <w:r w:rsidR="005F14B7">
        <w:rPr>
          <w:rFonts w:hint="eastAsia"/>
        </w:rPr>
        <w:t>s</w:t>
      </w:r>
      <w:r w:rsidRPr="00C91906">
        <w:t xml:space="preserve"> fitting method are shown in </w:t>
      </w:r>
      <w:r>
        <w:fldChar w:fldCharType="begin"/>
      </w:r>
      <w:r>
        <w:instrText xml:space="preserve"> REF _Ref194472457 \h </w:instrText>
      </w:r>
      <w:r>
        <w:fldChar w:fldCharType="separate"/>
      </w:r>
      <w:r w:rsidR="00E80B53">
        <w:t>Figure 4-</w:t>
      </w:r>
      <w:r w:rsidR="00E80B53">
        <w:rPr>
          <w:noProof/>
        </w:rPr>
        <w:t>8</w:t>
      </w:r>
      <w:r>
        <w:fldChar w:fldCharType="end"/>
      </w:r>
      <w:r w:rsidRPr="00C91906">
        <w:t xml:space="preserve"> and </w:t>
      </w:r>
      <w:r>
        <w:fldChar w:fldCharType="begin"/>
      </w:r>
      <w:r>
        <w:instrText xml:space="preserve"> REF _Ref194472468 \h </w:instrText>
      </w:r>
      <w:r>
        <w:fldChar w:fldCharType="separate"/>
      </w:r>
      <w:r w:rsidR="00E80B53">
        <w:t>Figure 4-</w:t>
      </w:r>
      <w:r w:rsidR="00E80B53">
        <w:rPr>
          <w:noProof/>
        </w:rPr>
        <w:t>9</w:t>
      </w:r>
      <w:r>
        <w:fldChar w:fldCharType="end"/>
      </w:r>
      <w:r w:rsidRPr="00C91906">
        <w:t>.</w:t>
      </w:r>
    </w:p>
    <w:p w14:paraId="35A5F2A9" w14:textId="77777777" w:rsidR="00C91906" w:rsidRDefault="00B86B62" w:rsidP="00C91906">
      <w:pPr>
        <w:pStyle w:val="aa"/>
        <w:keepNext/>
        <w:spacing w:before="180" w:after="180"/>
      </w:pPr>
      <w:r w:rsidRPr="00B86B62">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4016265" cy="2326449"/>
                    </a:xfrm>
                    <a:prstGeom prst="rect">
                      <a:avLst/>
                    </a:prstGeom>
                  </pic:spPr>
                </pic:pic>
              </a:graphicData>
            </a:graphic>
          </wp:inline>
        </w:drawing>
      </w:r>
    </w:p>
    <w:p w14:paraId="6BA53D05" w14:textId="367525BA" w:rsidR="00D11929" w:rsidRDefault="00C91906" w:rsidP="00C91906">
      <w:pPr>
        <w:pStyle w:val="a9"/>
        <w:spacing w:before="180" w:after="180"/>
      </w:pPr>
      <w:bookmarkStart w:id="121" w:name="_Ref194472457"/>
      <w:bookmarkStart w:id="122" w:name="_Toc195004572"/>
      <w:r>
        <w:t>Figure 4-</w:t>
      </w:r>
      <w:r w:rsidR="00BA6301">
        <w:fldChar w:fldCharType="begin"/>
      </w:r>
      <w:r w:rsidR="00BA6301">
        <w:instrText xml:space="preserve"> SEQ Figure_4- \* ARABIC </w:instrText>
      </w:r>
      <w:r w:rsidR="00BA6301">
        <w:fldChar w:fldCharType="separate"/>
      </w:r>
      <w:r w:rsidR="00E80B53">
        <w:rPr>
          <w:noProof/>
        </w:rPr>
        <w:t>8</w:t>
      </w:r>
      <w:r w:rsidR="00BA6301">
        <w:rPr>
          <w:noProof/>
        </w:rPr>
        <w:fldChar w:fldCharType="end"/>
      </w:r>
      <w:bookmarkEnd w:id="121"/>
      <w:r>
        <w:rPr>
          <w:rFonts w:hint="eastAsia"/>
        </w:rPr>
        <w:t xml:space="preserve">: </w:t>
      </w:r>
      <w:bookmarkStart w:id="123" w:name="_Ref192207414"/>
      <w:r w:rsidRPr="00C91906">
        <w:t>Bitcoin Option Empirical RND and GPD Tail Fitting on November 20, 2023 (</w:t>
      </w:r>
      <w:r>
        <w:rPr>
          <w:rFonts w:hint="eastAsia"/>
        </w:rPr>
        <w:t xml:space="preserve">Two </w:t>
      </w:r>
      <w:r w:rsidRPr="00C91906">
        <w:t>Point</w:t>
      </w:r>
      <w:r>
        <w:rPr>
          <w:rFonts w:hint="eastAsia"/>
        </w:rPr>
        <w:t>s</w:t>
      </w:r>
      <w:r w:rsidRPr="00C91906">
        <w:t xml:space="preserve"> Fitting Method)</w:t>
      </w:r>
      <w:bookmarkEnd w:id="122"/>
      <w:bookmarkEnd w:id="123"/>
    </w:p>
    <w:p w14:paraId="315BCAFB" w14:textId="77777777" w:rsidR="00C91906" w:rsidRDefault="00D11929" w:rsidP="00C91906">
      <w:pPr>
        <w:pStyle w:val="aa"/>
        <w:keepNext/>
        <w:spacing w:before="180" w:after="180"/>
      </w:pPr>
      <w:r w:rsidRPr="00D11929">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3447212" cy="2055599"/>
                    </a:xfrm>
                    <a:prstGeom prst="rect">
                      <a:avLst/>
                    </a:prstGeom>
                  </pic:spPr>
                </pic:pic>
              </a:graphicData>
            </a:graphic>
          </wp:inline>
        </w:drawing>
      </w:r>
    </w:p>
    <w:p w14:paraId="45B8614A" w14:textId="7997C601" w:rsidR="00D11929" w:rsidRDefault="00C91906" w:rsidP="00C91906">
      <w:pPr>
        <w:pStyle w:val="a9"/>
        <w:spacing w:before="180" w:after="180"/>
      </w:pPr>
      <w:bookmarkStart w:id="124" w:name="_Ref194472468"/>
      <w:bookmarkStart w:id="125" w:name="_Toc195004573"/>
      <w:r>
        <w:t>Figure 4-</w:t>
      </w:r>
      <w:r w:rsidR="00BA6301">
        <w:fldChar w:fldCharType="begin"/>
      </w:r>
      <w:r w:rsidR="00BA6301">
        <w:instrText xml:space="preserve"> SEQ Figure_4- \* ARABIC </w:instrText>
      </w:r>
      <w:r w:rsidR="00BA6301">
        <w:fldChar w:fldCharType="separate"/>
      </w:r>
      <w:r w:rsidR="00E80B53">
        <w:rPr>
          <w:noProof/>
        </w:rPr>
        <w:t>9</w:t>
      </w:r>
      <w:r w:rsidR="00BA6301">
        <w:rPr>
          <w:noProof/>
        </w:rPr>
        <w:fldChar w:fldCharType="end"/>
      </w:r>
      <w:bookmarkEnd w:id="124"/>
      <w:r>
        <w:rPr>
          <w:rFonts w:hint="eastAsia"/>
        </w:rPr>
        <w:t xml:space="preserve">: </w:t>
      </w:r>
      <w:r w:rsidRPr="00C91906">
        <w:t>CDF of Bitcoin Option Empirical RND on November 20, 2023 (</w:t>
      </w:r>
      <w:r>
        <w:rPr>
          <w:rFonts w:hint="eastAsia"/>
        </w:rPr>
        <w:t xml:space="preserve">Two </w:t>
      </w:r>
      <w:r w:rsidRPr="00C91906">
        <w:t>Point</w:t>
      </w:r>
      <w:r>
        <w:rPr>
          <w:rFonts w:hint="eastAsia"/>
        </w:rPr>
        <w:t>s</w:t>
      </w:r>
      <w:r w:rsidRPr="00C91906">
        <w:t xml:space="preserve"> Fitting Method)</w:t>
      </w:r>
      <w:bookmarkEnd w:id="125"/>
    </w:p>
    <w:p w14:paraId="382C585A" w14:textId="162E6F98" w:rsidR="00493B38" w:rsidRDefault="00493B38" w:rsidP="00493B38">
      <w:pPr>
        <w:pStyle w:val="3"/>
        <w:spacing w:before="180" w:after="180"/>
      </w:pPr>
      <w:bookmarkStart w:id="126" w:name="_Toc190531588"/>
      <w:bookmarkStart w:id="127" w:name="_Toc190982033"/>
      <w:bookmarkStart w:id="128" w:name="_Toc195004950"/>
      <w:r>
        <w:rPr>
          <w:rFonts w:hint="eastAsia"/>
        </w:rPr>
        <w:lastRenderedPageBreak/>
        <w:t>4.3.4</w:t>
      </w:r>
      <w:bookmarkEnd w:id="126"/>
      <w:bookmarkEnd w:id="127"/>
      <w:r w:rsidR="00C91906">
        <w:rPr>
          <w:rFonts w:hint="eastAsia"/>
        </w:rPr>
        <w:t xml:space="preserve"> </w:t>
      </w:r>
      <w:r w:rsidR="00A24796">
        <w:rPr>
          <w:rFonts w:hint="eastAsia"/>
        </w:rPr>
        <w:t xml:space="preserve">One </w:t>
      </w:r>
      <w:r w:rsidR="00C91906" w:rsidRPr="00C91906">
        <w:t>Single</w:t>
      </w:r>
      <w:r w:rsidR="00C91906">
        <w:rPr>
          <w:rFonts w:hint="eastAsia"/>
        </w:rPr>
        <w:t xml:space="preserve"> </w:t>
      </w:r>
      <w:r w:rsidR="00C91906" w:rsidRPr="00C91906">
        <w:t xml:space="preserve">Point </w:t>
      </w:r>
      <w:r w:rsidR="00C91906">
        <w:rPr>
          <w:rFonts w:hint="eastAsia"/>
        </w:rPr>
        <w:t xml:space="preserve">with </w:t>
      </w:r>
      <w:r w:rsidR="00A24796">
        <w:rPr>
          <w:rFonts w:hint="eastAsia"/>
        </w:rPr>
        <w:t>one</w:t>
      </w:r>
      <w:r w:rsidR="00C91906" w:rsidRPr="00C91906">
        <w:t xml:space="preserve"> Slope Fitting Method with GPD</w:t>
      </w:r>
      <w:bookmarkEnd w:id="128"/>
    </w:p>
    <w:p w14:paraId="12BBB388" w14:textId="1CC22DC6" w:rsidR="00BE3F88" w:rsidRDefault="00A904A4" w:rsidP="00BE3F88">
      <w:pPr>
        <w:spacing w:before="180" w:after="180"/>
        <w:ind w:firstLine="480"/>
      </w:pPr>
      <w:r w:rsidRPr="00A904A4">
        <w:t xml:space="preserve">This research proposes using </w:t>
      </w:r>
      <w:r w:rsidR="00597666">
        <w:rPr>
          <w:rFonts w:hint="eastAsia"/>
        </w:rPr>
        <w:t>one</w:t>
      </w:r>
      <w:r w:rsidRPr="00A904A4">
        <w:t xml:space="preserve"> single</w:t>
      </w:r>
      <w:r>
        <w:rPr>
          <w:rFonts w:hint="eastAsia"/>
        </w:rPr>
        <w:t xml:space="preserve"> </w:t>
      </w:r>
      <w:r w:rsidRPr="00A904A4">
        <w:t xml:space="preserve">point </w:t>
      </w:r>
      <w:r>
        <w:rPr>
          <w:rFonts w:hint="eastAsia"/>
        </w:rPr>
        <w:t xml:space="preserve">with </w:t>
      </w:r>
      <w:r w:rsidR="00597666">
        <w:rPr>
          <w:rFonts w:hint="eastAsia"/>
        </w:rPr>
        <w:t>one</w:t>
      </w:r>
      <w:r w:rsidRPr="00A904A4">
        <w:t xml:space="preserve"> slope fitting method with GPD. </w:t>
      </w:r>
      <w:r w:rsidR="00AF66F4">
        <w:rPr>
          <w:rFonts w:hint="eastAsia"/>
        </w:rPr>
        <w:t>Our proposed method</w:t>
      </w:r>
      <w:r w:rsidRPr="00A904A4">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3B95C923" w:rsidR="008D41C5" w:rsidRDefault="00A904A4" w:rsidP="008D41C5">
      <w:pPr>
        <w:pStyle w:val="a5"/>
        <w:numPr>
          <w:ilvl w:val="0"/>
          <w:numId w:val="19"/>
        </w:numPr>
        <w:spacing w:before="180" w:after="180"/>
        <w:ind w:leftChars="0" w:firstLineChars="0"/>
      </w:pPr>
      <w:r w:rsidRPr="00A904A4">
        <w:t xml:space="preserve">At the joining point, the cumulative probability of GPD must equal the cumulative probability of </w:t>
      </w:r>
      <w:r w:rsidR="009538FB">
        <w:t xml:space="preserve">the </w:t>
      </w:r>
      <w:r w:rsidRPr="00A904A4">
        <w:t>RND</w:t>
      </w:r>
      <w:r w:rsidR="009538FB">
        <w:t>.</w:t>
      </w:r>
    </w:p>
    <w:p w14:paraId="0E2D0334" w14:textId="7C520C51" w:rsidR="008D41C5" w:rsidRDefault="00A904A4" w:rsidP="008D41C5">
      <w:pPr>
        <w:pStyle w:val="a5"/>
        <w:numPr>
          <w:ilvl w:val="0"/>
          <w:numId w:val="19"/>
        </w:numPr>
        <w:spacing w:before="180" w:after="180"/>
        <w:ind w:leftChars="0" w:firstLineChars="0"/>
      </w:pPr>
      <w:r w:rsidRPr="00A904A4">
        <w:t>At the joining point, the slope of the GPD density function must equal the slope of the RND density function</w:t>
      </w:r>
      <w:r w:rsidR="009538FB">
        <w:t>.</w:t>
      </w:r>
    </w:p>
    <w:p w14:paraId="45C3C034" w14:textId="48504219" w:rsidR="008D41C5" w:rsidRPr="008D41C5" w:rsidRDefault="00A904A4" w:rsidP="008D41C5">
      <w:pPr>
        <w:spacing w:before="180" w:after="180"/>
        <w:ind w:firstLine="480"/>
      </w:pPr>
      <w:r w:rsidRPr="00A904A4">
        <w:t>The mathematical expressions are as follows:</w:t>
      </w:r>
    </w:p>
    <w:p w14:paraId="4C3A8ECD" w14:textId="1E2213D2" w:rsidR="00BE3F88" w:rsidRDefault="00A904A4" w:rsidP="00BE3F88">
      <w:pPr>
        <w:spacing w:before="180" w:after="180"/>
        <w:ind w:firstLineChars="0" w:firstLine="0"/>
      </w:pPr>
      <w:r w:rsidRPr="00A904A4">
        <w:t>Right tail conditions:</w:t>
      </w:r>
    </w:p>
    <w:p w14:paraId="082CE2EC" w14:textId="31662A92" w:rsidR="00E61F75" w:rsidRDefault="00BA6301"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e>
                    <m:r>
                      <w:rPr>
                        <w:rFonts w:ascii="Cambria Math" w:eastAsia="SimSun" w:hAnsi="Cambria Math" w:cs="Cambria Math"/>
                      </w:rPr>
                      <m:t>(</m:t>
                    </m:r>
                    <m:r>
                      <w:rPr>
                        <w:rFonts w:ascii="Cambria Math" w:eastAsia="SimSun" w:hAnsi="Cambria Math" w:cs="Cambria Math"/>
                      </w:rPr>
                      <m:t>C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7A78FAE4" w14:textId="0B6BEC34" w:rsidR="00BE3F88" w:rsidRDefault="00A904A4" w:rsidP="00BE3F88">
      <w:pPr>
        <w:spacing w:before="180" w:after="180"/>
        <w:ind w:firstLineChars="0" w:firstLine="0"/>
      </w:pPr>
      <w:r w:rsidRPr="00A904A4">
        <w:t>Left tail conditions:</w:t>
      </w:r>
    </w:p>
    <w:p w14:paraId="0F854ECE" w14:textId="74CCE1DE" w:rsidR="00E61F75" w:rsidRPr="00BE3F88" w:rsidRDefault="00BA6301"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e>
                  <m:e>
                    <m:r>
                      <w:rPr>
                        <w:rFonts w:ascii="Cambria Math" w:eastAsia="SimSun" w:hAnsi="Cambria Math" w:cs="Cambria Math"/>
                      </w:rPr>
                      <m:t>(</m:t>
                    </m:r>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m:t>
                            </m:r>
                            <m:r>
                              <w:rPr>
                                <w:rFonts w:ascii="Cambria Math" w:eastAsia="Cambria Math" w:hAnsi="Cambria Math" w:cs="Cambria Math"/>
                              </w:rPr>
                              <m:t>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793B2395" w14:textId="7A8EA05D" w:rsidR="00BE3F88" w:rsidRDefault="00A904A4" w:rsidP="00BE3F88">
      <w:pPr>
        <w:spacing w:before="180" w:after="180"/>
        <w:ind w:firstLine="480"/>
      </w:pPr>
      <w:r w:rsidRPr="00A904A4">
        <w:t>The scale parameter and shape parameter of GPD are solved by minimizing the following objective functions:</w:t>
      </w:r>
    </w:p>
    <w:p w14:paraId="3183F110" w14:textId="7B0D520B" w:rsidR="008D41C5" w:rsidRDefault="00A904A4" w:rsidP="008D41C5">
      <w:pPr>
        <w:spacing w:before="180" w:after="180"/>
        <w:ind w:firstLineChars="0" w:firstLine="0"/>
      </w:pPr>
      <w:r w:rsidRPr="00A904A4">
        <w:t>Right tail parameter minimization objective function:</w:t>
      </w:r>
    </w:p>
    <w:p w14:paraId="20707C5C" w14:textId="1120F413" w:rsidR="008D41C5" w:rsidRPr="008D41C5" w:rsidRDefault="00BA6301"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Default="00A904A4" w:rsidP="008D41C5">
      <w:pPr>
        <w:spacing w:before="180" w:after="180"/>
        <w:ind w:firstLineChars="0" w:firstLine="0"/>
      </w:pPr>
      <w:r w:rsidRPr="00A904A4">
        <w:t>Left tail parameter minimization objective function:</w:t>
      </w:r>
    </w:p>
    <w:p w14:paraId="735F36B1" w14:textId="42D724D0" w:rsidR="008D41C5" w:rsidRPr="008E6833" w:rsidRDefault="00BA6301"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m:t>
                                  </m:r>
                                  <m:r>
                                    <w:rPr>
                                      <w:rFonts w:ascii="Cambria Math" w:eastAsia="Cambria Math" w:hAnsi="Cambria Math" w:cs="Cambria Math"/>
                                    </w:rPr>
                                    <m:t>P</m:t>
                                  </m:r>
                                  <m:r>
                                    <w:rPr>
                                      <w:rFonts w:ascii="Cambria Math" w:eastAsia="Cambria Math" w:hAnsi="Cambria Math" w:cs="Cambria Math"/>
                                    </w:rPr>
                                    <m:t>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A904A4" w:rsidRDefault="00A904A4" w:rsidP="005638DE">
      <w:pPr>
        <w:spacing w:before="180" w:after="180"/>
        <w:ind w:firstLine="480"/>
      </w:pPr>
      <w:r w:rsidRPr="00A904A4">
        <w:t>Where</w:t>
      </w:r>
      <w:r>
        <w:rPr>
          <w:rFonts w:hint="eastAsia"/>
        </w:rPr>
        <w:t xml:space="preserve"> </w:t>
      </w:r>
      <m:oMath>
        <m:r>
          <w:rPr>
            <w:rFonts w:ascii="Cambria Math" w:eastAsia="Cambria Math" w:hAnsi="Cambria Math" w:cs="Cambria Math"/>
          </w:rPr>
          <m:t>Δx</m:t>
        </m:r>
      </m:oMath>
      <w:r w:rsidRPr="00A904A4">
        <w:t xml:space="preserve"> is a fixed constant value used to construct artificially spaced option prices, preset to 0.1;</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is preset to </w:t>
      </w:r>
      <w:r w:rsidR="008E6833">
        <w:rPr>
          <w:rFonts w:hint="eastAsia"/>
        </w:rPr>
        <w:t>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is preset to </w:t>
      </w:r>
      <w:r w:rsidR="008E6833">
        <w:rPr>
          <w:rFonts w:hint="eastAsia"/>
        </w:rPr>
        <w:t>0.95</w:t>
      </w:r>
      <w:r>
        <w:rPr>
          <w:rFonts w:hint="eastAsia"/>
        </w:rPr>
        <w:t>.</w:t>
      </w:r>
    </w:p>
    <w:p w14:paraId="3EF30373" w14:textId="11DAC4F5" w:rsidR="001A6EE8" w:rsidRDefault="00A904A4" w:rsidP="00FB3472">
      <w:pPr>
        <w:spacing w:before="180" w:after="180"/>
        <w:ind w:firstLine="480"/>
      </w:pPr>
      <w:r w:rsidRPr="00A904A4">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empirical RND curve and its CDF are shown in Figures 4-10 and 4-11.</w:t>
      </w:r>
    </w:p>
    <w:p w14:paraId="08EC5399" w14:textId="77777777" w:rsidR="00A904A4" w:rsidRDefault="00701D45" w:rsidP="00A904A4">
      <w:pPr>
        <w:pStyle w:val="aa"/>
        <w:keepNext/>
        <w:spacing w:before="180" w:after="180"/>
      </w:pPr>
      <w:r w:rsidRPr="00701D45">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237292" cy="3033738"/>
                    </a:xfrm>
                    <a:prstGeom prst="rect">
                      <a:avLst/>
                    </a:prstGeom>
                  </pic:spPr>
                </pic:pic>
              </a:graphicData>
            </a:graphic>
          </wp:inline>
        </w:drawing>
      </w:r>
    </w:p>
    <w:p w14:paraId="6019FBDC" w14:textId="329ACF69" w:rsidR="005638DE" w:rsidRDefault="00A904A4" w:rsidP="00A904A4">
      <w:pPr>
        <w:pStyle w:val="a9"/>
        <w:spacing w:before="180" w:after="180"/>
      </w:pPr>
      <w:bookmarkStart w:id="129" w:name="_Toc195004574"/>
      <w:r>
        <w:t>Figure 4-</w:t>
      </w:r>
      <w:r w:rsidR="00BA6301">
        <w:fldChar w:fldCharType="begin"/>
      </w:r>
      <w:r w:rsidR="00BA6301">
        <w:instrText xml:space="preserve"> SEQ Figure_4- \* ARABIC </w:instrText>
      </w:r>
      <w:r w:rsidR="00BA6301">
        <w:fldChar w:fldCharType="separate"/>
      </w:r>
      <w:r w:rsidR="00E80B53">
        <w:rPr>
          <w:noProof/>
        </w:rPr>
        <w:t>10</w:t>
      </w:r>
      <w:r w:rsidR="00BA6301">
        <w:rPr>
          <w:noProof/>
        </w:rPr>
        <w:fldChar w:fldCharType="end"/>
      </w:r>
      <w:r>
        <w:rPr>
          <w:rFonts w:hint="eastAsia"/>
        </w:rPr>
        <w:t xml:space="preserve">: </w:t>
      </w:r>
      <w:r w:rsidRPr="00A904A4">
        <w:t>Bitcoin Option Empirical RND and GPD Tail Fitting on November 20, 2023 (Single</w:t>
      </w:r>
      <w:r>
        <w:rPr>
          <w:rFonts w:hint="eastAsia"/>
        </w:rPr>
        <w:t xml:space="preserve"> </w:t>
      </w:r>
      <w:r w:rsidRPr="00A904A4">
        <w:t>Point Fitting Method)</w:t>
      </w:r>
      <w:bookmarkEnd w:id="129"/>
    </w:p>
    <w:p w14:paraId="1C7E72C9" w14:textId="77777777" w:rsidR="00A904A4" w:rsidRDefault="00BC1A7C" w:rsidP="00A904A4">
      <w:pPr>
        <w:pStyle w:val="aa"/>
        <w:keepNext/>
        <w:spacing w:before="180" w:after="180"/>
      </w:pPr>
      <w:r w:rsidRPr="00BC1A7C">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149555" cy="3070720"/>
                    </a:xfrm>
                    <a:prstGeom prst="rect">
                      <a:avLst/>
                    </a:prstGeom>
                  </pic:spPr>
                </pic:pic>
              </a:graphicData>
            </a:graphic>
          </wp:inline>
        </w:drawing>
      </w:r>
    </w:p>
    <w:p w14:paraId="041B8A3A" w14:textId="6B78FF22" w:rsidR="00BF03A6" w:rsidRDefault="00A904A4" w:rsidP="00A8298B">
      <w:pPr>
        <w:pStyle w:val="a9"/>
        <w:spacing w:before="180" w:after="180"/>
        <w:rPr>
          <w:rFonts w:cstheme="majorBidi"/>
          <w:b/>
          <w:bCs/>
          <w:sz w:val="36"/>
          <w:szCs w:val="48"/>
        </w:rPr>
      </w:pPr>
      <w:bookmarkStart w:id="130" w:name="_Toc195004575"/>
      <w:r>
        <w:t>Figure 4-</w:t>
      </w:r>
      <w:r w:rsidR="00BA6301">
        <w:fldChar w:fldCharType="begin"/>
      </w:r>
      <w:r w:rsidR="00BA6301">
        <w:instrText xml:space="preserve"> SEQ Figure_4- \* ARABIC </w:instrText>
      </w:r>
      <w:r w:rsidR="00BA6301">
        <w:fldChar w:fldCharType="separate"/>
      </w:r>
      <w:r w:rsidR="00E80B53">
        <w:rPr>
          <w:noProof/>
        </w:rPr>
        <w:t>11</w:t>
      </w:r>
      <w:r w:rsidR="00BA6301">
        <w:rPr>
          <w:noProof/>
        </w:rPr>
        <w:fldChar w:fldCharType="end"/>
      </w:r>
      <w:r>
        <w:rPr>
          <w:rFonts w:hint="eastAsia"/>
        </w:rPr>
        <w:t xml:space="preserve">: </w:t>
      </w:r>
      <w:r w:rsidRPr="00A904A4">
        <w:t>CDF of Bitcoin Option Empirical RND on November 20, 2023 (Single</w:t>
      </w:r>
      <w:r>
        <w:rPr>
          <w:rFonts w:hint="eastAsia"/>
        </w:rPr>
        <w:t xml:space="preserve"> </w:t>
      </w:r>
      <w:r w:rsidRPr="00A904A4">
        <w:t>Point Fitting Method)</w:t>
      </w:r>
      <w:bookmarkStart w:id="131" w:name="_Toc190531589"/>
      <w:bookmarkStart w:id="132" w:name="_Toc190982034"/>
      <w:bookmarkEnd w:id="130"/>
      <w:r w:rsidR="00BF03A6">
        <w:br w:type="page"/>
      </w:r>
    </w:p>
    <w:p w14:paraId="6A508266" w14:textId="6E1B9A17" w:rsidR="00E7699D" w:rsidRPr="009D7358" w:rsidRDefault="00E7699D" w:rsidP="00A904A4">
      <w:pPr>
        <w:pStyle w:val="2"/>
      </w:pPr>
      <w:bookmarkStart w:id="133" w:name="_Toc195004951"/>
      <w:r>
        <w:rPr>
          <w:rFonts w:hint="eastAsia"/>
        </w:rPr>
        <w:lastRenderedPageBreak/>
        <w:t>4.4</w:t>
      </w:r>
      <w:bookmarkEnd w:id="131"/>
      <w:bookmarkEnd w:id="132"/>
      <w:r w:rsidR="00A904A4">
        <w:rPr>
          <w:rFonts w:hint="eastAsia"/>
        </w:rPr>
        <w:t xml:space="preserve"> </w:t>
      </w:r>
      <w:r w:rsidR="009D7358" w:rsidRPr="009D7358">
        <w:t xml:space="preserve">Deriving </w:t>
      </w:r>
      <w:r w:rsidR="00A350FD">
        <w:t xml:space="preserve">the </w:t>
      </w:r>
      <w:r w:rsidR="009D7358" w:rsidRPr="009D7358">
        <w:t xml:space="preserve">Moments of </w:t>
      </w:r>
      <w:r w:rsidR="009D7358">
        <w:t xml:space="preserve">the </w:t>
      </w:r>
      <w:r w:rsidR="009D7358" w:rsidRPr="009D7358">
        <w:t>RND</w:t>
      </w:r>
      <w:bookmarkEnd w:id="133"/>
    </w:p>
    <w:p w14:paraId="04A3E716" w14:textId="696D25FE" w:rsidR="00E7699D" w:rsidRDefault="00A904A4" w:rsidP="00E7699D">
      <w:pPr>
        <w:spacing w:before="180" w:after="180"/>
        <w:ind w:firstLine="480"/>
      </w:pPr>
      <w:r w:rsidRPr="00A904A4">
        <w:t xml:space="preserve">This section </w:t>
      </w:r>
      <w:r w:rsidRPr="00F75FDC">
        <w:rPr>
          <w:strike/>
        </w:rPr>
        <w:t>will</w:t>
      </w:r>
      <w:r w:rsidRPr="00A904A4">
        <w:t xml:space="preserve"> </w:t>
      </w:r>
      <w:proofErr w:type="gramStart"/>
      <w:r w:rsidRPr="00A904A4">
        <w:t>introduce</w:t>
      </w:r>
      <w:r w:rsidR="00F75FDC">
        <w:t>s</w:t>
      </w:r>
      <w:proofErr w:type="gramEnd"/>
      <w:r w:rsidRPr="00A904A4">
        <w:t xml:space="preserve"> in detail the </w:t>
      </w:r>
      <w:r w:rsidR="00AF66F4">
        <w:t>moments</w:t>
      </w:r>
      <w:r w:rsidRPr="00A904A4">
        <w:t xml:space="preserve"> of the risk-neutral probability density (RND), including moments of various orders and their derived statistics, to analyze market participants' expectations regarding future Bitcoin price movements.</w:t>
      </w:r>
    </w:p>
    <w:p w14:paraId="25F6B5F9" w14:textId="69DA8308" w:rsidR="00025179" w:rsidRDefault="00025179" w:rsidP="00025179">
      <w:pPr>
        <w:pStyle w:val="3"/>
        <w:spacing w:before="180" w:after="180"/>
      </w:pPr>
      <w:bookmarkStart w:id="134" w:name="_Toc190531590"/>
      <w:bookmarkStart w:id="135" w:name="_Toc190982035"/>
      <w:bookmarkStart w:id="136" w:name="_Toc195004952"/>
      <w:r>
        <w:rPr>
          <w:rFonts w:hint="eastAsia"/>
        </w:rPr>
        <w:t>4.4.1</w:t>
      </w:r>
      <w:bookmarkEnd w:id="134"/>
      <w:bookmarkEnd w:id="135"/>
      <w:r w:rsidR="005F0154">
        <w:rPr>
          <w:rFonts w:hint="eastAsia"/>
        </w:rPr>
        <w:t xml:space="preserve"> </w:t>
      </w:r>
      <w:r w:rsidR="005F0154" w:rsidRPr="005F0154">
        <w:t>Definition and Implications of Moments</w:t>
      </w:r>
      <w:bookmarkEnd w:id="136"/>
    </w:p>
    <w:p w14:paraId="7C24318C" w14:textId="4B11C85C" w:rsidR="00025179" w:rsidRDefault="005F0154" w:rsidP="00025179">
      <w:pPr>
        <w:spacing w:before="180" w:after="180"/>
        <w:ind w:firstLine="480"/>
      </w:pPr>
      <w:r w:rsidRPr="005F0154">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110E7A" w:rsidRDefault="00BA6301"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m:t>
          </m:r>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Default="005F0154" w:rsidP="00025179">
      <w:pPr>
        <w:spacing w:before="180" w:after="180"/>
        <w:ind w:firstLine="480"/>
      </w:pPr>
      <w:r w:rsidRPr="005F0154">
        <w:t>And the nth-order central moment is defined as:</w:t>
      </w:r>
    </w:p>
    <w:p w14:paraId="2209C4FC" w14:textId="774DD341" w:rsidR="00110E7A" w:rsidRPr="00110E7A" w:rsidRDefault="00BA6301"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m:t>
          </m:r>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041C799D" w:rsidR="00110E7A" w:rsidRDefault="005F0154" w:rsidP="00110E7A">
      <w:pPr>
        <w:tabs>
          <w:tab w:val="num" w:pos="720"/>
        </w:tabs>
        <w:spacing w:before="180" w:after="180"/>
        <w:ind w:firstLine="480"/>
      </w:pPr>
      <w:r w:rsidRPr="005F0154">
        <w:t>Where</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5F0154">
        <w:t xml:space="preserve"> is the risk−neutral probability density function (RND); </w:t>
      </w:r>
      <m:oMath>
        <m:r>
          <m:rPr>
            <m:sty m:val="p"/>
          </m:rPr>
          <w:rPr>
            <w:rFonts w:ascii="Cambria Math" w:hAnsi="Cambria Math" w:hint="eastAsia"/>
          </w:rPr>
          <m:t>Δ</m:t>
        </m:r>
        <m:r>
          <w:rPr>
            <w:rFonts w:ascii="Cambria Math" w:hAnsi="Cambria Math"/>
          </w:rPr>
          <m:t>K</m:t>
        </m:r>
      </m:oMath>
      <w:r>
        <w:rPr>
          <w:rFonts w:hint="eastAsia"/>
        </w:rPr>
        <w:t xml:space="preserve"> </w:t>
      </w:r>
      <w:r w:rsidRPr="005F0154">
        <w:t>is the price interval, set to 0.1;</w:t>
      </w:r>
      <w:r>
        <w:rPr>
          <w:rFonts w:hint="eastAsia"/>
        </w:rPr>
        <w:t xml:space="preserve"> </w:t>
      </w:r>
      <m:oMath>
        <m:acc>
          <m:accPr>
            <m:chr m:val="̅"/>
            <m:ctrlPr>
              <w:rPr>
                <w:rFonts w:ascii="Cambria Math" w:hAnsi="Cambria Math"/>
              </w:rPr>
            </m:ctrlPr>
          </m:accPr>
          <m:e>
            <m:r>
              <w:rPr>
                <w:rFonts w:ascii="Cambria Math" w:hAnsi="Cambria Math"/>
              </w:rPr>
              <m:t>K</m:t>
            </m:r>
          </m:e>
        </m:acc>
      </m:oMath>
      <w:r>
        <w:rPr>
          <w:rFonts w:hint="eastAsia"/>
        </w:rPr>
        <w:t xml:space="preserve"> </w:t>
      </w:r>
      <w:r w:rsidRPr="005F0154">
        <w:t>is the expected value, i.e., the first−order raw moment</w:t>
      </w:r>
      <w:r>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 xml:space="preserve">; </w:t>
      </w:r>
      <m:oMath>
        <m:r>
          <w:rPr>
            <w:rFonts w:ascii="Cambria Math" w:hAnsi="Cambria Math"/>
          </w:rPr>
          <m:t>N</m:t>
        </m:r>
      </m:oMath>
      <w:r>
        <w:rPr>
          <w:rFonts w:hint="eastAsia"/>
        </w:rPr>
        <w:t xml:space="preserve"> </w:t>
      </w:r>
      <w:r w:rsidRPr="005F0154">
        <w:t>is the number of observations.</w:t>
      </w:r>
    </w:p>
    <w:p w14:paraId="6088BC76" w14:textId="32E18C03" w:rsidR="00110E7A" w:rsidRPr="00AF66F4" w:rsidRDefault="00110E7A" w:rsidP="00AF66F4">
      <w:pPr>
        <w:pStyle w:val="3"/>
        <w:spacing w:before="180" w:after="180"/>
      </w:pPr>
      <w:bookmarkStart w:id="137" w:name="_Toc190531591"/>
      <w:bookmarkStart w:id="138" w:name="_Toc190982036"/>
      <w:bookmarkStart w:id="139" w:name="_Toc195004953"/>
      <w:r>
        <w:rPr>
          <w:rFonts w:hint="eastAsia"/>
        </w:rPr>
        <w:t>4.4.2</w:t>
      </w:r>
      <w:bookmarkEnd w:id="137"/>
      <w:bookmarkEnd w:id="138"/>
      <w:r w:rsidR="005F0154">
        <w:rPr>
          <w:rFonts w:hint="eastAsia"/>
        </w:rPr>
        <w:t xml:space="preserve"> </w:t>
      </w:r>
      <w:r w:rsidR="009D7358" w:rsidRPr="009D7358">
        <w:t xml:space="preserve">Moments of </w:t>
      </w:r>
      <w:r w:rsidR="009D7358">
        <w:t xml:space="preserve">the </w:t>
      </w:r>
      <w:r w:rsidR="009D7358" w:rsidRPr="009D7358">
        <w:t>RND</w:t>
      </w:r>
      <w:bookmarkEnd w:id="139"/>
    </w:p>
    <w:p w14:paraId="1AFDF2C5" w14:textId="371114C4" w:rsidR="00F44618" w:rsidRPr="00F44618" w:rsidRDefault="005F0154" w:rsidP="00F44618">
      <w:pPr>
        <w:spacing w:before="180" w:after="180"/>
        <w:ind w:firstLine="480"/>
      </w:pPr>
      <w:r w:rsidRPr="005F0154">
        <w:t xml:space="preserve">Recent research shows that option-implied </w:t>
      </w:r>
      <w:r w:rsidR="00AF66F4">
        <w:t>moments</w:t>
      </w:r>
      <w:r w:rsidRPr="005F0154">
        <w:t xml:space="preserve"> not only effectively describe market expectations but also possess significant predictive power. Chang et al.</w:t>
      </w:r>
      <w:r w:rsidR="00F44618" w:rsidRPr="00F44618">
        <w:t xml:space="preserve"> </w:t>
      </w:r>
      <w:r w:rsidR="00F44618">
        <w:fldChar w:fldCharType="begin"/>
      </w:r>
      <w:r w:rsidR="00F4461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 xml:space="preserve">found that risk-neutral skewness can effectively predict stock returns, especially during periods of high market volatility; while Neumann </w:t>
      </w:r>
      <w:r w:rsidR="00AF66F4">
        <w:rPr>
          <w:rFonts w:hint="eastAsia"/>
        </w:rPr>
        <w:t>&amp;</w:t>
      </w:r>
      <w:r w:rsidRPr="005F0154">
        <w:t xml:space="preserve"> </w:t>
      </w:r>
      <w:proofErr w:type="spellStart"/>
      <w:r w:rsidRPr="005F0154">
        <w:t>Skiadopoulos</w:t>
      </w:r>
      <w:proofErr w:type="spellEnd"/>
      <w:r w:rsidR="00F44618" w:rsidRPr="00F44618">
        <w:t xml:space="preserve"> </w:t>
      </w:r>
      <w:r w:rsidR="00F44618">
        <w:fldChar w:fldCharType="begin"/>
      </w:r>
      <w:r w:rsidR="00F4461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 xml:space="preserve">pointed out that changes in risk-neutral kurtosis often lead market trends, providing important signals for </w:t>
      </w:r>
      <w:r w:rsidRPr="005F0154">
        <w:lastRenderedPageBreak/>
        <w:t xml:space="preserve">investment decisions. This research </w:t>
      </w:r>
      <w:r w:rsidRPr="002624B5">
        <w:rPr>
          <w:strike/>
        </w:rPr>
        <w:t>will</w:t>
      </w:r>
      <w:r w:rsidRPr="005F0154">
        <w:t xml:space="preserve"> </w:t>
      </w:r>
      <w:proofErr w:type="gramStart"/>
      <w:r w:rsidR="002624B5" w:rsidRPr="002624B5">
        <w:rPr>
          <w:highlight w:val="yellow"/>
        </w:rPr>
        <w:t>computes</w:t>
      </w:r>
      <w:proofErr w:type="gramEnd"/>
      <w:r w:rsidRPr="005F0154">
        <w:t xml:space="preserve"> the following four main </w:t>
      </w:r>
      <w:r w:rsidR="00AF66F4">
        <w:t>moments</w:t>
      </w:r>
      <w:r w:rsidRPr="005F0154">
        <w:t>:</w:t>
      </w:r>
    </w:p>
    <w:p w14:paraId="758537E8" w14:textId="79B307FD" w:rsidR="00110E7A" w:rsidRDefault="00110E7A" w:rsidP="00110E7A">
      <w:pPr>
        <w:pStyle w:val="a5"/>
        <w:numPr>
          <w:ilvl w:val="0"/>
          <w:numId w:val="29"/>
        </w:numPr>
        <w:spacing w:before="180" w:after="180"/>
        <w:ind w:leftChars="0" w:firstLineChars="0"/>
      </w:pPr>
      <w:r>
        <w:rPr>
          <w:rFonts w:hint="eastAsia"/>
        </w:rPr>
        <w:t>Mean</w:t>
      </w:r>
    </w:p>
    <w:p w14:paraId="52DD6C97" w14:textId="181FB239" w:rsidR="00110E7A" w:rsidRPr="00110E7A" w:rsidRDefault="005F0154" w:rsidP="00E03B72">
      <w:pPr>
        <w:spacing w:before="180" w:after="180"/>
        <w:ind w:firstLine="480"/>
      </w:pPr>
      <w:r w:rsidRPr="005F0154">
        <w:t xml:space="preserve">The mean is the first-order raw moment, reflecting the overall market expectation for the future price level of the underlying asset. Bali </w:t>
      </w:r>
      <w:r w:rsidR="00AB6D45">
        <w:rPr>
          <w:rFonts w:hint="eastAsia"/>
        </w:rPr>
        <w:t>&amp;</w:t>
      </w:r>
      <w:r w:rsidRPr="005F0154">
        <w:t xml:space="preserve"> Murray</w:t>
      </w:r>
      <w:r w:rsidR="0064780A" w:rsidRPr="0064780A">
        <w:t xml:space="preserve">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0064780A" w:rsidRPr="0064780A">
        <w:t xml:space="preserve"> </w:t>
      </w:r>
      <w:r w:rsidRPr="005F0154">
        <w:t>pointed out that under risk-neutral pricing theory, the mean of the RND should equal the forward price discounted by the risk-free rate, providing an important arbitrage constraint. The formula is as follows:</w:t>
      </w:r>
    </w:p>
    <w:p w14:paraId="578BCA2E" w14:textId="6A9F3A80" w:rsidR="00110E7A" w:rsidRDefault="00BA6301"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m:t>
          </m:r>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Default="00110E7A" w:rsidP="00110E7A">
      <w:pPr>
        <w:pStyle w:val="a5"/>
        <w:numPr>
          <w:ilvl w:val="0"/>
          <w:numId w:val="29"/>
        </w:numPr>
        <w:spacing w:before="180" w:after="180"/>
        <w:ind w:leftChars="0" w:firstLineChars="0"/>
      </w:pPr>
      <w:r>
        <w:rPr>
          <w:rFonts w:hint="eastAsia"/>
        </w:rPr>
        <w:t>Standard Deviation</w:t>
      </w:r>
    </w:p>
    <w:p w14:paraId="6C65A5F9" w14:textId="2BFA7EEF" w:rsidR="00110E7A" w:rsidRDefault="005F0154" w:rsidP="00047E53">
      <w:pPr>
        <w:spacing w:before="180" w:after="180"/>
        <w:ind w:firstLine="480"/>
      </w:pPr>
      <w:r w:rsidRPr="005F0154">
        <w:t xml:space="preserve">The standard deviation is the square root of the second-order central moment, measuring the degree of price dispersion. </w:t>
      </w:r>
      <w:proofErr w:type="spellStart"/>
      <w:r w:rsidRPr="005F0154">
        <w:t>Christoffersen</w:t>
      </w:r>
      <w:proofErr w:type="spellEnd"/>
      <w:r w:rsidRPr="005F0154">
        <w:t xml:space="preserve"> et al.</w:t>
      </w:r>
      <w:r w:rsidR="00E03B72" w:rsidRPr="00E03B72">
        <w:t xml:space="preserve">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Pr="005F015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Default="008073F4" w:rsidP="008073F4">
      <w:pPr>
        <w:pStyle w:val="a5"/>
        <w:numPr>
          <w:ilvl w:val="0"/>
          <w:numId w:val="29"/>
        </w:numPr>
        <w:spacing w:before="180" w:after="180"/>
        <w:ind w:leftChars="0" w:firstLineChars="0"/>
      </w:pPr>
      <w:r>
        <w:rPr>
          <w:rFonts w:hint="eastAsia"/>
        </w:rPr>
        <w:t>Skewness</w:t>
      </w:r>
    </w:p>
    <w:p w14:paraId="1C626FF8" w14:textId="53638DA8" w:rsidR="008073F4" w:rsidRDefault="005F0154" w:rsidP="008073F4">
      <w:pPr>
        <w:spacing w:before="180" w:after="180"/>
        <w:ind w:firstLine="480"/>
      </w:pPr>
      <w:r w:rsidRPr="005F0154">
        <w:t>Skewness is the standardized third-order central moment, describing the asymmetry of the distribution:</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C8B66BB" w:rsidR="008073F4" w:rsidRDefault="005F0154" w:rsidP="00047E53">
      <w:pPr>
        <w:spacing w:before="180" w:after="180"/>
        <w:ind w:firstLine="480"/>
      </w:pPr>
      <w:r w:rsidRPr="005F0154">
        <w:lastRenderedPageBreak/>
        <w:t>The skewness coefficient has important implications in financial markets. When 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047E53">
        <w:t xml:space="preserve">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Pr="005F0154">
        <w:t>shows that risk-neutral skewness not only reflects market sentiment but also contains investors' expectations for extreme events</w:t>
      </w:r>
      <w:r w:rsidR="00AE2A0B">
        <w:t>.</w:t>
      </w:r>
      <w:r w:rsidRPr="005F0154">
        <w:t xml:space="preserve"> 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Pr="00AE2A0B">
        <w:rPr>
          <w:strike/>
        </w:rPr>
        <w:t xml:space="preserve">empirical research </w:t>
      </w:r>
      <w:r w:rsidRPr="005F0154">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Default="0090616F" w:rsidP="0090616F">
      <w:pPr>
        <w:pStyle w:val="a5"/>
        <w:numPr>
          <w:ilvl w:val="0"/>
          <w:numId w:val="29"/>
        </w:numPr>
        <w:spacing w:before="180" w:after="180"/>
        <w:ind w:leftChars="0" w:firstLineChars="0"/>
      </w:pPr>
      <w:r w:rsidRPr="0090616F">
        <w:rPr>
          <w:rFonts w:hint="eastAsia"/>
        </w:rPr>
        <w:t>Excess Kurtosis</w:t>
      </w:r>
    </w:p>
    <w:p w14:paraId="03F69DA9" w14:textId="6FFDF848" w:rsidR="0090616F" w:rsidRDefault="005F0154" w:rsidP="0090616F">
      <w:pPr>
        <w:spacing w:before="180" w:after="180"/>
        <w:ind w:firstLine="480"/>
      </w:pPr>
      <w:r w:rsidRPr="005F0154">
        <w:t>Excess Kurtosis is the standardized fourth-order central moment minus 3 (the kurtosis value of the normal distribution), used to describe the tail characteristics of the distribution. It is calculated as:</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Default="005F0154" w:rsidP="006E14FE">
      <w:pPr>
        <w:spacing w:before="180" w:after="180"/>
        <w:ind w:firstLine="480"/>
      </w:pPr>
      <w:r w:rsidRPr="005F0154">
        <w:t>In practical applications, excess kurtosis is an important indicator for assessing extreme market risk. Amaya et al.</w:t>
      </w:r>
      <w:r w:rsidR="006E14FE" w:rsidRPr="006E14FE">
        <w:t xml:space="preserve">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Pr="005F0154">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9D7358" w:rsidRDefault="0090616F" w:rsidP="0090616F">
      <w:pPr>
        <w:pStyle w:val="3"/>
        <w:spacing w:before="180" w:after="180"/>
        <w:rPr>
          <w:strike/>
        </w:rPr>
      </w:pPr>
      <w:bookmarkStart w:id="140" w:name="_Toc190531592"/>
      <w:bookmarkStart w:id="141" w:name="_Toc190982037"/>
      <w:bookmarkStart w:id="142" w:name="_Toc195004954"/>
      <w:r>
        <w:rPr>
          <w:rFonts w:hint="eastAsia"/>
        </w:rPr>
        <w:lastRenderedPageBreak/>
        <w:t>4.4.3</w:t>
      </w:r>
      <w:bookmarkEnd w:id="140"/>
      <w:bookmarkEnd w:id="141"/>
      <w:r w:rsidR="005F0154">
        <w:rPr>
          <w:rFonts w:hint="eastAsia"/>
        </w:rPr>
        <w:t xml:space="preserve"> </w:t>
      </w:r>
      <w:r w:rsidR="005F0154" w:rsidRPr="005F0154">
        <w:t xml:space="preserve">Market Implications of </w:t>
      </w:r>
      <w:r w:rsidR="00A350FD">
        <w:t xml:space="preserve">the </w:t>
      </w:r>
      <w:r w:rsidR="009D7358" w:rsidRPr="009D7358">
        <w:t>Moments</w:t>
      </w:r>
      <w:bookmarkEnd w:id="142"/>
    </w:p>
    <w:p w14:paraId="76B5EDE5" w14:textId="7D83F2A0" w:rsidR="005F0154" w:rsidRDefault="005F0154" w:rsidP="005F0154">
      <w:pPr>
        <w:spacing w:before="180" w:after="180"/>
        <w:ind w:firstLine="480"/>
      </w:pPr>
      <w:r>
        <w:t xml:space="preserve">The </w:t>
      </w:r>
      <w:r w:rsidR="00AF66F4">
        <w:t>moments</w:t>
      </w:r>
      <w:r>
        <w:t xml:space="preserve"> of </w:t>
      </w:r>
      <w:r w:rsidR="009538FB">
        <w:t xml:space="preserve">the </w:t>
      </w:r>
      <w:r>
        <w:t>RND not only provide a mathematical description of the distribution but also contain rich market information. From the perspective of price expectations, the mean of the distribution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Default="005F0154" w:rsidP="005F0154">
      <w:pPr>
        <w:spacing w:before="180" w:after="180"/>
        <w:ind w:firstLine="480"/>
      </w:pPr>
      <w:r>
        <w:t>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skewness, reflecting shifts in market sentiment and providing a quantitative basis for dynamic adjustment of investment strategies.</w:t>
      </w:r>
    </w:p>
    <w:p w14:paraId="10E9E806" w14:textId="57C4872F" w:rsidR="0090616F" w:rsidRPr="0090616F" w:rsidRDefault="005F0154" w:rsidP="005F0154">
      <w:pPr>
        <w:spacing w:before="180" w:after="180"/>
        <w:ind w:firstLine="480"/>
      </w:pPr>
      <w:r>
        <w:t xml:space="preserve">This research </w:t>
      </w:r>
      <w:r w:rsidRPr="00F75FDC">
        <w:rPr>
          <w:strike/>
        </w:rPr>
        <w:t xml:space="preserve">will </w:t>
      </w:r>
      <w:proofErr w:type="gramStart"/>
      <w:r>
        <w:t>use</w:t>
      </w:r>
      <w:r w:rsidR="00F75FDC">
        <w:t>s</w:t>
      </w:r>
      <w:proofErr w:type="gramEnd"/>
      <w:r>
        <w:t xml:space="preserve"> regression analysis </w:t>
      </w:r>
      <w:r w:rsidRPr="00AE2A0B">
        <w:rPr>
          <w:strike/>
        </w:rPr>
        <w:t>methods</w:t>
      </w:r>
      <w:r>
        <w:t xml:space="preserve"> to empirically test the predictive power of </w:t>
      </w:r>
      <w:r w:rsidR="009538FB">
        <w:t xml:space="preserve">the </w:t>
      </w:r>
      <w:r>
        <w:t xml:space="preserve">RND characteristics for spot returns. By analyzing the correlation between these </w:t>
      </w:r>
      <w:r w:rsidR="00AF66F4">
        <w:t>moments</w:t>
      </w:r>
      <w:r>
        <w:t xml:space="preserve"> and future market trends, we </w:t>
      </w:r>
      <w:r w:rsidRPr="00F75FDC">
        <w:rPr>
          <w:strike/>
        </w:rPr>
        <w:t>will be able to</w:t>
      </w:r>
      <w:r>
        <w:t xml:space="preserve"> </w:t>
      </w:r>
      <w:r w:rsidR="00F75FDC" w:rsidRPr="00F75FDC">
        <w:rPr>
          <w:highlight w:val="yellow"/>
        </w:rPr>
        <w:t>can</w:t>
      </w:r>
      <w:r w:rsidR="00F75FDC">
        <w:t xml:space="preserve"> </w:t>
      </w:r>
      <w:r>
        <w:t>more deeply evaluate their application value in the Bitcoin market, providing a more solid quantitative foundation for investment decisions.</w:t>
      </w:r>
    </w:p>
    <w:p w14:paraId="446B666B" w14:textId="1021635E" w:rsidR="00FC5EAE" w:rsidRPr="009D7358" w:rsidRDefault="00D85A59" w:rsidP="00D85A59">
      <w:pPr>
        <w:pStyle w:val="2"/>
      </w:pPr>
      <w:bookmarkStart w:id="143" w:name="_Toc190531593"/>
      <w:bookmarkStart w:id="144" w:name="_Toc190982038"/>
      <w:bookmarkStart w:id="145" w:name="_Toc195004955"/>
      <w:r>
        <w:rPr>
          <w:rFonts w:hint="eastAsia"/>
        </w:rPr>
        <w:lastRenderedPageBreak/>
        <w:t>4.</w:t>
      </w:r>
      <w:r w:rsidR="0090616F">
        <w:rPr>
          <w:rFonts w:hint="eastAsia"/>
        </w:rPr>
        <w:t>5</w:t>
      </w:r>
      <w:bookmarkEnd w:id="143"/>
      <w:bookmarkEnd w:id="144"/>
      <w:r w:rsidR="005F0154">
        <w:rPr>
          <w:rFonts w:hint="eastAsia"/>
        </w:rPr>
        <w:t xml:space="preserve"> </w:t>
      </w:r>
      <w:r w:rsidR="009D7358" w:rsidRPr="009D7358">
        <w:t>Regression Analysis</w:t>
      </w:r>
      <w:bookmarkEnd w:id="145"/>
    </w:p>
    <w:p w14:paraId="009168F2" w14:textId="29ECFF0E" w:rsidR="00370532" w:rsidRPr="00370532" w:rsidRDefault="00370532" w:rsidP="00370532">
      <w:pPr>
        <w:pStyle w:val="3"/>
        <w:spacing w:before="180" w:after="180"/>
      </w:pPr>
      <w:bookmarkStart w:id="146" w:name="_Toc190531594"/>
      <w:bookmarkStart w:id="147" w:name="_Toc190982039"/>
      <w:bookmarkStart w:id="148" w:name="_Toc195004956"/>
      <w:r>
        <w:rPr>
          <w:rFonts w:hint="eastAsia"/>
        </w:rPr>
        <w:t>4.5.1</w:t>
      </w:r>
      <w:bookmarkEnd w:id="146"/>
      <w:bookmarkEnd w:id="147"/>
      <w:r w:rsidR="005F0154">
        <w:rPr>
          <w:rFonts w:hint="eastAsia"/>
        </w:rPr>
        <w:t xml:space="preserve"> </w:t>
      </w:r>
      <w:r w:rsidR="005F0154" w:rsidRPr="005F0154">
        <w:t xml:space="preserve">Theoretical </w:t>
      </w:r>
      <w:r w:rsidR="00292BFB">
        <w:t xml:space="preserve">Background </w:t>
      </w:r>
      <w:r w:rsidR="005F0154" w:rsidRPr="005F0154">
        <w:t>for Regression Models</w:t>
      </w:r>
      <w:bookmarkEnd w:id="148"/>
    </w:p>
    <w:p w14:paraId="5C5AA112" w14:textId="17EE946C" w:rsidR="00E7699D" w:rsidRDefault="005F0154" w:rsidP="00E7699D">
      <w:pPr>
        <w:spacing w:before="180" w:after="180"/>
        <w:ind w:firstLine="480"/>
      </w:pPr>
      <w:r w:rsidRPr="005F0154">
        <w:t xml:space="preserve">To explore the predictive power of Bitcoin option-implied risk-neutral probability density (RND) for underlying asset price movements, this research adopts multiple regression analysis for </w:t>
      </w:r>
      <w:r w:rsidRPr="00AE2A0B">
        <w:rPr>
          <w:strike/>
        </w:rPr>
        <w:t>empirical</w:t>
      </w:r>
      <w:r w:rsidRPr="005F0154">
        <w:t xml:space="preserve"> testing. The dependent variable (Y) is set as the logarithmic return of Bitcoin, while the independent variables (X) gradually incorporate </w:t>
      </w:r>
      <w:r w:rsidR="00AF66F4">
        <w:t>moments</w:t>
      </w:r>
      <w:r w:rsidRPr="005F0154">
        <w:t xml:space="preserve"> of </w:t>
      </w:r>
      <w:r w:rsidR="009538FB">
        <w:t xml:space="preserve">the </w:t>
      </w:r>
      <w:r w:rsidRPr="005F0154">
        <w:t>RND such as Mean, Standard Deviation, Skewness, Excess Kurtosis, Median, as well as market sentiment indicators like the Cryptocurrency Fear and Greed Index and the Chicago Board Options Exchange Volatility Index (VIX), along with historical returns from the previous 1 to 4 periods, to construct the most explanatory predictive model.</w:t>
      </w:r>
    </w:p>
    <w:p w14:paraId="7EA96195" w14:textId="557F15A6" w:rsidR="0001604A" w:rsidRDefault="0001604A" w:rsidP="0001604A">
      <w:pPr>
        <w:spacing w:before="180" w:after="180"/>
        <w:ind w:firstLine="480"/>
      </w:pPr>
      <w:r w:rsidRPr="0001604A">
        <w:t>Bali &amp; Zhou</w:t>
      </w:r>
      <w:r w:rsidRPr="00CC13BB">
        <w:t xml:space="preserve">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01604A">
        <w:t xml:space="preserve"> demonstrate that moments of </w:t>
      </w:r>
      <w:r w:rsidR="009538FB">
        <w:t xml:space="preserve">the </w:t>
      </w:r>
      <w:r w:rsidRPr="0001604A">
        <w:t>Risk-neutral Density (RND) functions, particularly skewness and kurtosis, effectively predict cross-sectional asset return variations, reflecting market participants' risk preferences and containing crucial pricing information. Amaya et al.</w:t>
      </w:r>
      <w:r w:rsidRPr="00CC13BB">
        <w:t xml:space="preserve">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01604A">
        <w:t xml:space="preserve"> further establish that </w:t>
      </w:r>
      <w:r w:rsidR="009538FB">
        <w:t xml:space="preserve">the </w:t>
      </w:r>
      <w:r w:rsidRPr="0001604A">
        <w:t>RND excess kurtosis specifically excels in predicting extreme market risk, a finding particularly relevant for high-volatility markets such as cryptocurrencies.</w:t>
      </w:r>
    </w:p>
    <w:p w14:paraId="5F195DDB" w14:textId="397B77E6" w:rsidR="0001604A" w:rsidRDefault="0001604A" w:rsidP="0001604A">
      <w:pPr>
        <w:spacing w:before="180" w:after="180"/>
        <w:ind w:firstLine="480"/>
      </w:pPr>
      <w:r w:rsidRPr="0001604A">
        <w:t>López-</w:t>
      </w:r>
      <w:proofErr w:type="spellStart"/>
      <w:r w:rsidRPr="0001604A">
        <w:t>Cabarcos</w:t>
      </w:r>
      <w:proofErr w:type="spellEnd"/>
      <w:r w:rsidRPr="0001604A">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sidRPr="0001604A">
        <w:t xml:space="preserve"> examine relationships between Bitcoin volatility, stock market performance, and investor sentiment, </w:t>
      </w:r>
      <w:r w:rsidRPr="00AE2A0B">
        <w:rPr>
          <w:strike/>
        </w:rPr>
        <w:t xml:space="preserve">with empirical evidence </w:t>
      </w:r>
      <w:r w:rsidRPr="0001604A">
        <w:t xml:space="preserve">indicating that during market stability periods, VIX returns and investor sentiment significantly impact Bitcoin volatility. </w:t>
      </w:r>
      <w:proofErr w:type="spellStart"/>
      <w:r w:rsidRPr="0001604A">
        <w:t>Akyildirim</w:t>
      </w:r>
      <w:proofErr w:type="spellEnd"/>
      <w:r w:rsidRPr="0001604A">
        <w:t xml:space="preserve"> et al.</w:t>
      </w:r>
      <w:r w:rsidRPr="005F0154">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sidRPr="0001604A">
        <w:t>, utilizing high-frequency data, identify a time-varying positive correlation between cryptocurrencies and market panic indicators (VIX, VSTOXX), which intensifies during periods of financial market stress. M. He et al.</w:t>
      </w:r>
      <w:r>
        <w:rPr>
          <w:rFonts w:hint="eastAsia"/>
        </w:rPr>
        <w:t xml:space="preserve"> </w:t>
      </w:r>
      <w:r>
        <w:fldChar w:fldCharType="begin"/>
      </w:r>
      <w:r>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0E212F">
        <w:t>(2023)</w:t>
      </w:r>
      <w:r>
        <w:fldChar w:fldCharType="end"/>
      </w:r>
      <w:r w:rsidRPr="0001604A">
        <w:t xml:space="preserve"> employ the daily updated Cryptocurrency Fear and Greed Index as a predictor, </w:t>
      </w:r>
      <w:r w:rsidRPr="0001604A">
        <w:lastRenderedPageBreak/>
        <w:t>demonstrating significant in-sample and out-of-sample predictive power for individual cryptocurrency and market index returns over one-day to one-week horizons.</w:t>
      </w:r>
    </w:p>
    <w:p w14:paraId="2F97AD0A" w14:textId="236AB10D" w:rsidR="0001604A" w:rsidRDefault="0001604A" w:rsidP="0001604A">
      <w:pPr>
        <w:spacing w:before="180" w:after="180"/>
        <w:ind w:firstLine="480"/>
      </w:pPr>
      <w:r w:rsidRPr="0001604A">
        <w:t xml:space="preserve">Liu &amp; </w:t>
      </w:r>
      <w:proofErr w:type="spellStart"/>
      <w:r w:rsidRPr="0001604A">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sidRPr="0001604A">
        <w:t xml:space="preserve"> identify significant momentum effects in cryptocurrency markets, with Bitcoin's current period returns substantially predicting returns for the subsequent 1-6 days. Y. Li et al.</w:t>
      </w:r>
      <w:r>
        <w:rPr>
          <w:rFonts w:hint="eastAsia"/>
        </w:rPr>
        <w:t xml:space="preserve"> </w:t>
      </w:r>
      <w:r>
        <w:fldChar w:fldCharType="begin"/>
      </w:r>
      <w:r>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fldChar w:fldCharType="separate"/>
      </w:r>
      <w:r w:rsidRPr="00891591">
        <w:t>(2021)</w:t>
      </w:r>
      <w:r>
        <w:fldChar w:fldCharType="end"/>
      </w:r>
      <w:r w:rsidRPr="0001604A">
        <w:t xml:space="preserve"> document a positive MAX momentum effect, where cryptocurrencies exhibiting higher extreme daily returns tend to generate superior future returns. Liu et al.</w:t>
      </w:r>
      <w:r>
        <w:rPr>
          <w:rFonts w:hint="eastAsia"/>
        </w:rPr>
        <w:t xml:space="preserve"> </w:t>
      </w:r>
      <w:r>
        <w:fldChar w:fldCharType="begin"/>
      </w:r>
      <w:r>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fldChar w:fldCharType="separate"/>
      </w:r>
      <w:r w:rsidRPr="00891591">
        <w:t>(2023)</w:t>
      </w:r>
      <w:r>
        <w:fldChar w:fldCharType="end"/>
      </w:r>
      <w:r w:rsidRPr="0001604A">
        <w:t>, applying machine learning methodologies to cryptocurrency return prediction, determine that previous 1-day returns possess the strongest predictive power, exceeding the combined effect of all other variables.</w:t>
      </w:r>
    </w:p>
    <w:p w14:paraId="7C55CF3D" w14:textId="5C60365A" w:rsidR="00370532" w:rsidRPr="00292BFB" w:rsidRDefault="00370532" w:rsidP="00370532">
      <w:pPr>
        <w:pStyle w:val="3"/>
        <w:spacing w:before="180" w:after="180"/>
      </w:pPr>
      <w:bookmarkStart w:id="149" w:name="_Toc190531595"/>
      <w:bookmarkStart w:id="150" w:name="_Toc190982040"/>
      <w:bookmarkStart w:id="151" w:name="_Toc195004957"/>
      <w:r>
        <w:rPr>
          <w:rFonts w:hint="eastAsia"/>
        </w:rPr>
        <w:t>4.5.2</w:t>
      </w:r>
      <w:bookmarkEnd w:id="149"/>
      <w:bookmarkEnd w:id="150"/>
      <w:r w:rsidR="00CF0F2C">
        <w:rPr>
          <w:rFonts w:hint="eastAsia"/>
        </w:rPr>
        <w:t xml:space="preserve"> </w:t>
      </w:r>
      <w:r w:rsidR="00CF0F2C" w:rsidRPr="00CF0F2C">
        <w:t>Regression Model</w:t>
      </w:r>
      <w:r w:rsidR="00292BFB" w:rsidRPr="00292BFB">
        <w:t xml:space="preserve"> Specification</w:t>
      </w:r>
      <w:bookmarkEnd w:id="151"/>
    </w:p>
    <w:p w14:paraId="71869195" w14:textId="3BE0F82F"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00CF0F2C" w:rsidRPr="00CF0F2C">
        <w:t xml:space="preserve">introduced the concept of "economic significance threshold," showing that by gradually introducing predictive variables and setting strict statistical significance standards, one can effectively distinguish variables with substantial predictive power. In </w:t>
      </w:r>
      <w:r w:rsidR="00CF0F2C" w:rsidRPr="00AE2A0B">
        <w:rPr>
          <w:strike/>
        </w:rPr>
        <w:t xml:space="preserve">the empirical asset pricing research by </w:t>
      </w:r>
      <w:r w:rsidR="00CF0F2C" w:rsidRPr="00CF0F2C">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sidR="00CF0F2C" w:rsidRPr="00CF0F2C">
        <w:t>, a "staged variable introduction framework" was proposed specifically for high-dimensional data, which can alleviate overfitting problems compared to models that introduce all variables at once.</w:t>
      </w:r>
    </w:p>
    <w:p w14:paraId="09D7BDDF" w14:textId="298301AC" w:rsidR="00B50D85" w:rsidRDefault="00CF0F2C" w:rsidP="00BE7724">
      <w:pPr>
        <w:spacing w:before="180" w:after="180"/>
        <w:ind w:firstLine="480"/>
      </w:pPr>
      <w:r w:rsidRPr="00CF0F2C">
        <w:t xml:space="preserve">This research </w:t>
      </w:r>
      <w:r w:rsidRPr="00F75FDC">
        <w:rPr>
          <w:strike/>
        </w:rPr>
        <w:t>will</w:t>
      </w:r>
      <w:r w:rsidRPr="00CF0F2C">
        <w:t xml:space="preserve"> </w:t>
      </w:r>
      <w:proofErr w:type="gramStart"/>
      <w:r w:rsidRPr="00CF0F2C">
        <w:t>adopt</w:t>
      </w:r>
      <w:r w:rsidR="00F75FDC">
        <w:t>s</w:t>
      </w:r>
      <w:proofErr w:type="gramEnd"/>
      <w:r w:rsidRPr="00CF0F2C">
        <w:t xml:space="preserve"> a multi-level regression analysis </w:t>
      </w:r>
      <w:r w:rsidRPr="00F75FDC">
        <w:rPr>
          <w:strike/>
        </w:rPr>
        <w:t>method</w:t>
      </w:r>
      <w:r w:rsidRPr="00CF0F2C">
        <w:t>,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Default="00CF0F2C" w:rsidP="00255734">
      <w:pPr>
        <w:pStyle w:val="a5"/>
        <w:numPr>
          <w:ilvl w:val="0"/>
          <w:numId w:val="31"/>
        </w:numPr>
        <w:spacing w:before="180" w:after="180"/>
        <w:ind w:leftChars="0" w:firstLineChars="0"/>
      </w:pPr>
      <w:r w:rsidRPr="00CF0F2C">
        <w:t>Univariate Regression Model</w:t>
      </w:r>
    </w:p>
    <w:p w14:paraId="35639525" w14:textId="12BAEEE3" w:rsidR="001D79AD" w:rsidRPr="001D79AD" w:rsidRDefault="00CF0F2C" w:rsidP="001D79AD">
      <w:pPr>
        <w:spacing w:before="180" w:after="180"/>
        <w:ind w:firstLine="480"/>
      </w:pPr>
      <w:r w:rsidRPr="00CF0F2C">
        <w:t xml:space="preserve">The univariate regression model is mainly used to test the explanatory power of </w:t>
      </w:r>
      <w:r w:rsidRPr="00CF0F2C">
        <w:lastRenderedPageBreak/>
        <w:t>individual variables for future returns. Its basic form is:</w:t>
      </w:r>
    </w:p>
    <w:p w14:paraId="148B3FF5" w14:textId="6982D782" w:rsidR="00B50D85" w:rsidRPr="001D79AD" w:rsidRDefault="00BA6301"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1, 2, ..., 11}</m:t>
          </m:r>
        </m:oMath>
      </m:oMathPara>
    </w:p>
    <w:p w14:paraId="3FE2F21E" w14:textId="14621589" w:rsidR="00353D36" w:rsidRDefault="00CF0F2C" w:rsidP="005D1B9E">
      <w:pPr>
        <w:spacing w:before="180" w:after="180"/>
        <w:ind w:firstLine="480"/>
      </w:pPr>
      <w:r w:rsidRPr="00CF0F2C">
        <w:t>Where</w:t>
      </w:r>
      <w:r>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 xml:space="preserve"> </w:t>
      </w:r>
      <w:r w:rsidRPr="00CF0F2C">
        <w:t>is the return of Bitcoin price in the next period (T</w:t>
      </w:r>
      <w:proofErr w:type="gramStart"/>
      <w:r w:rsidRPr="00CF0F2C">
        <w:t>).</w:t>
      </w:r>
      <w:proofErr w:type="gramEnd"/>
      <w:r w:rsidRPr="00CF0F2C">
        <w:t xml:space="preserve"> If the option sample expires in 7 days, then the return is calculated using the closing price from the current day to the closing price 7 days later (expiration date).</w:t>
      </w:r>
    </w:p>
    <w:p w14:paraId="2E51A2A3" w14:textId="34AEFB3A" w:rsidR="001D79AD" w:rsidRDefault="00BA6301"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F75FDC">
        <w:rPr>
          <w:strike/>
        </w:rPr>
        <w:t>will be</w:t>
      </w:r>
      <w:r w:rsidR="00F75FDC" w:rsidRPr="00F75FDC">
        <w:rPr>
          <w:strike/>
        </w:rPr>
        <w:t xml:space="preserve"> </w:t>
      </w:r>
      <w:r w:rsidR="00F75FDC">
        <w:t>is</w:t>
      </w:r>
      <w:r w:rsidR="00CF0F2C" w:rsidRPr="00CF0F2C">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Default="00CF0F2C" w:rsidP="00255734">
      <w:pPr>
        <w:pStyle w:val="a5"/>
        <w:numPr>
          <w:ilvl w:val="0"/>
          <w:numId w:val="31"/>
        </w:numPr>
        <w:spacing w:before="180" w:after="180"/>
        <w:ind w:leftChars="0" w:firstLineChars="0"/>
      </w:pPr>
      <w:r w:rsidRPr="00CF0F2C">
        <w:t>Bivariate Regression Model</w:t>
      </w:r>
    </w:p>
    <w:p w14:paraId="44C0CEFD" w14:textId="113FEA05" w:rsidR="005D1B9E" w:rsidRDefault="00CF0F2C" w:rsidP="005D1B9E">
      <w:pPr>
        <w:spacing w:before="180" w:after="180"/>
        <w:ind w:firstLine="480"/>
      </w:pPr>
      <w:r w:rsidRPr="00CF0F2C">
        <w:t>Considering the importance of Skewness in option pricing theory, this research designs bivariate models with Skewness as a fixed factor. The model is set as follows:</w:t>
      </w:r>
    </w:p>
    <w:p w14:paraId="28D2C5BD" w14:textId="0BEB831A" w:rsidR="00850A16" w:rsidRPr="00850A16" w:rsidRDefault="00BA6301"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1, 2, ..., 10}</m:t>
          </m:r>
        </m:oMath>
      </m:oMathPara>
    </w:p>
    <w:p w14:paraId="042FB109" w14:textId="2B527AB4" w:rsidR="00850A16" w:rsidRDefault="00BA6301"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F75FDC">
        <w:rPr>
          <w:strike/>
        </w:rPr>
        <w:t>will be</w:t>
      </w:r>
      <w:r w:rsidR="00F75FDC" w:rsidRPr="00F75FDC">
        <w:rPr>
          <w:strike/>
        </w:rPr>
        <w:t xml:space="preserve"> </w:t>
      </w:r>
      <w:r w:rsidR="00F75FDC">
        <w:t>is</w:t>
      </w:r>
      <w:r w:rsidR="00CF0F2C" w:rsidRPr="00CF0F2C">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Default="00CF0F2C" w:rsidP="00255734">
      <w:pPr>
        <w:pStyle w:val="a5"/>
        <w:numPr>
          <w:ilvl w:val="0"/>
          <w:numId w:val="31"/>
        </w:numPr>
        <w:spacing w:before="180" w:after="180"/>
        <w:ind w:leftChars="0" w:firstLineChars="0"/>
      </w:pPr>
      <w:r w:rsidRPr="00CF0F2C">
        <w:t>Three-Variable Regression Model</w:t>
      </w:r>
    </w:p>
    <w:p w14:paraId="60FAB04D" w14:textId="5C97CC7C" w:rsidR="00850A16" w:rsidRPr="000234B8" w:rsidRDefault="00CF0F2C" w:rsidP="00850A16">
      <w:pPr>
        <w:spacing w:before="180" w:after="180"/>
        <w:ind w:firstLine="480"/>
      </w:pPr>
      <w:r w:rsidRPr="00CF0F2C">
        <w:t>The three-variable model further incorporates Excess Kurtosis as a fixed factor, forming:</w:t>
      </w:r>
    </w:p>
    <w:p w14:paraId="62BC3D0F" w14:textId="68FA08F4" w:rsidR="00850A16" w:rsidRPr="000234B8" w:rsidRDefault="00BA6301"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 xml:space="preserve">∈{1, 2, ..., </m:t>
          </m:r>
          <m:r>
            <w:rPr>
              <w:rFonts w:ascii="Cambria Math" w:hAnsi="Cambria Math" w:hint="eastAsia"/>
            </w:rPr>
            <m:t>9</m:t>
          </m:r>
          <m:r>
            <w:rPr>
              <w:rFonts w:ascii="Cambria Math" w:hAnsi="Cambria Math"/>
            </w:rPr>
            <m:t>}</m:t>
          </m:r>
        </m:oMath>
      </m:oMathPara>
    </w:p>
    <w:p w14:paraId="0217821C" w14:textId="19178A64" w:rsidR="00850A16" w:rsidRDefault="00BA6301"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F75FDC">
        <w:rPr>
          <w:strike/>
        </w:rPr>
        <w:t xml:space="preserve">will be </w:t>
      </w:r>
      <w:r w:rsidR="00F75FDC">
        <w:t xml:space="preserve">is </w:t>
      </w:r>
      <w:r w:rsidR="00CF0F2C" w:rsidRPr="00CF0F2C">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Default="00CF0F2C" w:rsidP="00255734">
      <w:pPr>
        <w:pStyle w:val="a5"/>
        <w:numPr>
          <w:ilvl w:val="0"/>
          <w:numId w:val="31"/>
        </w:numPr>
        <w:spacing w:before="180" w:after="180"/>
        <w:ind w:leftChars="0" w:firstLineChars="0"/>
      </w:pPr>
      <w:r w:rsidRPr="00CF0F2C">
        <w:t>Four-Variable Regression Model</w:t>
      </w:r>
    </w:p>
    <w:p w14:paraId="615CCE2F" w14:textId="1F856872" w:rsidR="00850A16" w:rsidRPr="000234B8" w:rsidRDefault="00CF0F2C" w:rsidP="00850A16">
      <w:pPr>
        <w:spacing w:before="180" w:after="180"/>
        <w:ind w:firstLine="480"/>
      </w:pPr>
      <w:r w:rsidRPr="00CF0F2C">
        <w:t>Building on the three-variable model, the four-variable model adds the Standard Deviation (Std) variable. The complete model is as follows:</w:t>
      </w:r>
    </w:p>
    <w:p w14:paraId="375952B6" w14:textId="660989A5" w:rsidR="00C47024" w:rsidRPr="000234B8" w:rsidRDefault="00BA6301"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m:t>
          </m:r>
          <m:r>
            <w:rPr>
              <w:rFonts w:ascii="Cambria Math" w:hAnsi="Cambria Math"/>
            </w:rPr>
            <m:t>∈1,2,…,</m:t>
          </m:r>
          <m:r>
            <w:rPr>
              <w:rFonts w:ascii="Cambria Math" w:hAnsi="Cambria Math" w:hint="eastAsia"/>
            </w:rPr>
            <m:t>8</m:t>
          </m:r>
        </m:oMath>
      </m:oMathPara>
    </w:p>
    <w:p w14:paraId="5F2D2A4A" w14:textId="5F354082" w:rsidR="00850A16" w:rsidRDefault="00BA6301"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F75FDC">
        <w:rPr>
          <w:strike/>
        </w:rPr>
        <w:t xml:space="preserve">will be </w:t>
      </w:r>
      <w:r w:rsidR="00F75FDC">
        <w:t xml:space="preserve">is </w:t>
      </w:r>
      <w:r w:rsidR="00CF0F2C" w:rsidRPr="00CF0F2C">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292BFB" w:rsidRDefault="00370532" w:rsidP="00370532">
      <w:pPr>
        <w:pStyle w:val="3"/>
        <w:spacing w:before="180" w:after="180"/>
        <w:rPr>
          <w:strike/>
        </w:rPr>
      </w:pPr>
      <w:bookmarkStart w:id="152" w:name="_Toc190531596"/>
      <w:bookmarkStart w:id="153" w:name="_Toc190982041"/>
      <w:bookmarkStart w:id="154" w:name="_Toc195004958"/>
      <w:r>
        <w:rPr>
          <w:rFonts w:hint="eastAsia"/>
        </w:rPr>
        <w:t>4.5.3</w:t>
      </w:r>
      <w:bookmarkEnd w:id="152"/>
      <w:bookmarkEnd w:id="153"/>
      <w:r w:rsidR="00CF0F2C">
        <w:rPr>
          <w:rFonts w:hint="eastAsia"/>
        </w:rPr>
        <w:t xml:space="preserve"> </w:t>
      </w:r>
      <w:r w:rsidR="00CF0F2C" w:rsidRPr="00CF0F2C">
        <w:t xml:space="preserve">Validation of </w:t>
      </w:r>
      <w:r w:rsidR="00292BFB">
        <w:t>Model</w:t>
      </w:r>
      <w:r w:rsidR="00CF0F2C" w:rsidRPr="00CF0F2C">
        <w:t xml:space="preserve"> Effectiveness</w:t>
      </w:r>
      <w:bookmarkEnd w:id="154"/>
    </w:p>
    <w:p w14:paraId="5D8AD917" w14:textId="278AFF25" w:rsidR="002E318B" w:rsidRDefault="00AF66F4" w:rsidP="00AB6D45">
      <w:pPr>
        <w:spacing w:before="180" w:after="180"/>
        <w:ind w:firstLine="480"/>
      </w:pPr>
      <w:r>
        <w:t>Our proposed method</w:t>
      </w:r>
      <w:r w:rsidR="00CF0F2C" w:rsidRPr="00CF0F2C">
        <w:t xml:space="preserve"> of single point compared to </w:t>
      </w:r>
      <w:proofErr w:type="spellStart"/>
      <w:r w:rsidR="00EE7DEF">
        <w:t>Birru</w:t>
      </w:r>
      <w:proofErr w:type="spellEnd"/>
      <w:r w:rsidR="00EE7DEF">
        <w:t xml:space="preserve"> &amp; </w:t>
      </w:r>
      <w:proofErr w:type="spellStart"/>
      <w:r w:rsidR="00EE7DEF">
        <w:t>Figlewski</w:t>
      </w:r>
      <w:proofErr w:type="spellEnd"/>
      <w:r w:rsidR="00EE7DEF">
        <w:t xml:space="preserve"> (2012)</w:t>
      </w:r>
      <w:r w:rsidR="00CF0F2C" w:rsidRPr="00CF0F2C">
        <w:t xml:space="preserve"> used in existing literature has the advantage of computational efficiency in practical applications. To objectively validate the effectiveness of this method, this research adopts three quantitative indicators for evaluation: Mean Squared Error (MSE), Out-of-sample R-squared</w:t>
      </w:r>
      <w:r w:rsidR="002E318B" w:rsidRPr="002E318B">
        <w:t xml:space="preserve"> </w:t>
      </w:r>
      <w:r w:rsidR="00CF0F2C">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Pr>
          <w:rFonts w:hint="eastAsia"/>
        </w:rPr>
        <w:t>)</w:t>
      </w:r>
      <w:r w:rsidR="00292BFB">
        <w:t xml:space="preserve"> </w:t>
      </w:r>
      <w:r w:rsidR="00292BFB">
        <w:fldChar w:fldCharType="begin"/>
      </w:r>
      <w:r w:rsidR="00AB6D45">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fldChar w:fldCharType="separate"/>
      </w:r>
      <w:r w:rsidR="00AB6D45" w:rsidRPr="00AB6D45">
        <w:t>(Campbell &amp; Thompson, 2008; Welch &amp; Goyal, 2008)</w:t>
      </w:r>
      <w:r w:rsidR="00292BFB">
        <w:fldChar w:fldCharType="end"/>
      </w:r>
      <w:r w:rsidR="00CF0F2C" w:rsidRPr="00CF0F2C">
        <w:t>, and computational efficiency, to comprehensively compare the accuracy and practicality of predictive models constructed by the two methods.</w:t>
      </w:r>
    </w:p>
    <w:p w14:paraId="5E3C0A35" w14:textId="49C0FD15" w:rsidR="002E318B" w:rsidRDefault="00CF0F2C" w:rsidP="002E318B">
      <w:pPr>
        <w:pStyle w:val="a5"/>
        <w:numPr>
          <w:ilvl w:val="0"/>
          <w:numId w:val="37"/>
        </w:numPr>
        <w:spacing w:before="180" w:after="180"/>
        <w:ind w:leftChars="0" w:firstLineChars="0"/>
      </w:pPr>
      <w:r w:rsidRPr="00CF0F2C">
        <w:t>Mean Squared Error (MSE) Calculation</w:t>
      </w:r>
    </w:p>
    <w:p w14:paraId="759A51FD" w14:textId="3CDEDE8A" w:rsidR="002E318B" w:rsidRDefault="00CF0F2C" w:rsidP="00B964A0">
      <w:pPr>
        <w:spacing w:before="180" w:after="180"/>
        <w:ind w:firstLine="480"/>
      </w:pPr>
      <w:r w:rsidRPr="00CF0F2C">
        <w:lastRenderedPageBreak/>
        <w:t>Mean Squared Error is a commonly used indicator for evaluating the accuracy of predictive models</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CF0F2C">
        <w:t>. Its calculation formula is as follows:</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Default="00CF0F2C" w:rsidP="002E318B">
      <w:pPr>
        <w:spacing w:before="180" w:after="180"/>
        <w:ind w:firstLine="480"/>
      </w:pPr>
      <w:r w:rsidRPr="00CF0F2C">
        <w:t>Where</w:t>
      </w:r>
      <w:r>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Pr>
          <w:rFonts w:hint="eastAsia"/>
        </w:rPr>
        <w:t xml:space="preserve"> </w:t>
      </w:r>
      <w:r w:rsidRPr="00CF0F2C">
        <w:t>is the actual observed value (i.e., the actual Bitcoin return),</w:t>
      </w:r>
      <w:r>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Pr>
          <w:rFonts w:hint="eastAsia"/>
        </w:rPr>
        <w:t xml:space="preserve"> </w:t>
      </w:r>
      <w:r w:rsidRPr="00CF0F2C">
        <w:t>is the model′s predicted value, and</w:t>
      </w:r>
      <w:r>
        <w:rPr>
          <w:rFonts w:hint="eastAsia"/>
        </w:rPr>
        <w:t xml:space="preserve"> </w:t>
      </w:r>
      <m:oMath>
        <m:r>
          <w:rPr>
            <w:rFonts w:ascii="Cambria Math" w:eastAsia="Cambria Math" w:hAnsi="Cambria Math" w:cs="Cambria Math"/>
          </w:rPr>
          <m:t>n</m:t>
        </m:r>
      </m:oMath>
      <w:r>
        <w:rPr>
          <w:rFonts w:hint="eastAsia"/>
        </w:rPr>
        <w:t xml:space="preserve"> </w:t>
      </w:r>
      <w:r w:rsidRPr="00CF0F2C">
        <w:t>is the sample size.</w:t>
      </w:r>
      <w:r>
        <w:rPr>
          <w:rFonts w:hint="eastAsia"/>
        </w:rPr>
        <w:t xml:space="preserve"> </w:t>
      </w:r>
      <w:r w:rsidRPr="00CF0F2C">
        <w:t>A smaller MSE value indicates smaller prediction errors and higher prediction accuracy.</w:t>
      </w:r>
    </w:p>
    <w:p w14:paraId="1B9B62BC" w14:textId="7A18DD11" w:rsidR="002E318B" w:rsidRDefault="00CF0F2C" w:rsidP="002E318B">
      <w:pPr>
        <w:pStyle w:val="a5"/>
        <w:numPr>
          <w:ilvl w:val="0"/>
          <w:numId w:val="37"/>
        </w:numPr>
        <w:spacing w:before="180" w:after="180"/>
        <w:ind w:leftChars="0" w:firstLineChars="0"/>
      </w:pPr>
      <w:r w:rsidRPr="00CF0F2C">
        <w:t>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Pr="00CF0F2C">
        <w:t>Calculation</w:t>
      </w:r>
    </w:p>
    <w:p w14:paraId="1778A15A" w14:textId="37ABC268" w:rsidR="002E318B" w:rsidRDefault="00CF0F2C" w:rsidP="00B964A0">
      <w:pPr>
        <w:spacing w:before="180" w:after="180"/>
        <w:ind w:firstLine="480"/>
      </w:pPr>
      <w:r w:rsidRPr="00CF0F2C">
        <w:t xml:space="preserve">Referring to the research methods of Campbell </w:t>
      </w:r>
      <w:r w:rsidR="005E11B0">
        <w:rPr>
          <w:rFonts w:hint="eastAsia"/>
        </w:rPr>
        <w:t>&amp;</w:t>
      </w:r>
      <w:r w:rsidRPr="00CF0F2C">
        <w:t xml:space="preserve"> Thompson</w:t>
      </w:r>
      <w:r w:rsidR="002E318B" w:rsidRPr="002E318B">
        <w:rPr>
          <w:rFonts w:hint="eastAsia"/>
        </w:rPr>
        <w:t xml:space="preserve"> </w:t>
      </w:r>
      <w:r w:rsidR="00B964A0">
        <w:fldChar w:fldCharType="begin"/>
      </w:r>
      <w:r w:rsidR="009220A5">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sidR="002E318B">
        <w:rPr>
          <w:rFonts w:hint="eastAsia"/>
        </w:rPr>
        <w:t xml:space="preserve"> </w:t>
      </w:r>
      <w:r w:rsidRPr="00CF0F2C">
        <w:t xml:space="preserve">and Welch </w:t>
      </w:r>
      <w:r w:rsidR="005E11B0">
        <w:rPr>
          <w:rFonts w:hint="eastAsia"/>
        </w:rPr>
        <w:t>&amp;</w:t>
      </w:r>
      <w:r w:rsidRPr="00CF0F2C">
        <w:t xml:space="preserve"> Goyal</w:t>
      </w:r>
      <w:r w:rsidR="002E318B" w:rsidRPr="002E318B">
        <w:rPr>
          <w:rFonts w:hint="eastAsia"/>
        </w:rPr>
        <w:t xml:space="preserve"> </w:t>
      </w:r>
      <w:r w:rsidR="00B964A0">
        <w:fldChar w:fldCharType="begin"/>
      </w:r>
      <w:r w:rsidR="009220A5">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sidRPr="00CF0F2C">
        <w:t>, this research adopts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008A2234" w:rsidRPr="008A2234">
        <w:t>to evaluate the predictive power of the model.</w:t>
      </w:r>
      <w:r w:rsidR="008A2234">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Pr>
          <w:rFonts w:hint="eastAsia"/>
        </w:rPr>
        <w:t xml:space="preserve"> </w:t>
      </w:r>
      <w:r w:rsidR="008A2234" w:rsidRPr="008A2234">
        <w:t>measures the improvement in prediction of the predictive model relative to the historical average benchmark model. Its calculation formula is as follows:</w:t>
      </w:r>
    </w:p>
    <w:p w14:paraId="1CBC4795" w14:textId="2CEEE7D5" w:rsidR="008E7FD6" w:rsidRDefault="00BA6301"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m:t>
                  </m:r>
                  <m:r>
                    <w:rPr>
                      <w:rFonts w:ascii="Cambria Math" w:eastAsia="Cambria Math" w:hAnsi="Cambria Math" w:cs="Cambria Math"/>
                    </w:rPr>
                    <m: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m:t>
                  </m:r>
                  <m:r>
                    <w:rPr>
                      <w:rFonts w:ascii="Cambria Math" w:eastAsia="Cambria Math" w:hAnsi="Cambria Math" w:cs="Cambria Math"/>
                    </w:rPr>
                    <m: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m:t>
                  </m:r>
                  <m:r>
                    <w:rPr>
                      <w:rFonts w:ascii="Cambria Math" w:eastAsia="Cambria Math" w:hAnsi="Cambria Math" w:cs="Cambria Math"/>
                    </w:rPr>
                    <m: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m:t>
                  </m:r>
                  <m:r>
                    <w:rPr>
                      <w:rFonts w:ascii="Cambria Math" w:eastAsia="Cambria Math" w:hAnsi="Cambria Math" w:cs="Cambria Math"/>
                    </w:rPr>
                    <m: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8E7FD6" w:rsidRDefault="008A2234" w:rsidP="008E7FD6">
      <w:pPr>
        <w:spacing w:before="180" w:after="180"/>
        <w:ind w:firstLine="480"/>
      </w:pPr>
      <w:r w:rsidRPr="008A2234">
        <w:t>Where</w:t>
      </w:r>
      <w:r>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Pr>
          <w:rFonts w:hint="eastAsia"/>
        </w:rPr>
        <w:t xml:space="preserve"> </w:t>
      </w:r>
      <w:r w:rsidRPr="008A2234">
        <w:t>is the actual return,</w:t>
      </w:r>
      <w:r>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Pr>
          <w:rFonts w:hint="eastAsia"/>
        </w:rPr>
        <w:t xml:space="preserve"> </w:t>
      </w:r>
      <w:r w:rsidRPr="008A2234">
        <w:t>is the predicted value from the predictive model,</w:t>
      </w:r>
      <w:r>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A2234">
        <w:t xml:space="preserve"> is the historical average return (benchmark model),</w:t>
      </w:r>
      <w:r>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Pr>
          <w:rFonts w:hint="eastAsia"/>
        </w:rPr>
        <w:t xml:space="preserve"> </w:t>
      </w:r>
      <w:r w:rsidRPr="008A2234">
        <w:t>is the initial in-sample period length, and</w:t>
      </w:r>
      <w:r>
        <w:rPr>
          <w:rFonts w:hint="eastAsia"/>
        </w:rPr>
        <w:t xml:space="preserve"> </w:t>
      </w:r>
      <m:oMath>
        <m:r>
          <w:rPr>
            <w:rFonts w:ascii="Cambria Math" w:eastAsia="Cambria Math" w:hAnsi="Cambria Math" w:cs="Cambria Math"/>
          </w:rPr>
          <m:t>T</m:t>
        </m:r>
      </m:oMath>
      <w:r>
        <w:rPr>
          <w:rFonts w:hint="eastAsia"/>
        </w:rPr>
        <w:t xml:space="preserve"> </w:t>
      </w:r>
      <w:r w:rsidRPr="008A2234">
        <w:t>is the total sample size. When</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is greater than zero, it indicates that the predictive model outperforms the historical average benchmark model; the larger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 the more significant the improvement in prediction.</w:t>
      </w:r>
    </w:p>
    <w:p w14:paraId="59421D46" w14:textId="1224A924" w:rsidR="008E7FD6" w:rsidRDefault="008A2234" w:rsidP="008E7FD6">
      <w:pPr>
        <w:spacing w:before="180" w:after="180"/>
        <w:ind w:firstLine="480"/>
      </w:pPr>
      <w:r w:rsidRPr="008A2234">
        <w:t xml:space="preserve">This research adopts a rolling window approach for out-of-sample prediction, with the initial in-sample period set to </w:t>
      </w:r>
      <w:commentRangeStart w:id="155"/>
      <w:r w:rsidRPr="008A2234">
        <w:t>80</w:t>
      </w:r>
      <w:commentRangeEnd w:id="155"/>
      <w:r w:rsidR="00C11EFF">
        <w:rPr>
          <w:rStyle w:val="afe"/>
        </w:rPr>
        <w:commentReference w:id="155"/>
      </w:r>
      <w:r w:rsidRPr="008A2234">
        <w:t>% of the total sample size, and gradually advancing forward for prediction. By comparing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 xml:space="preserve">values of </w:t>
      </w:r>
      <w:r w:rsidR="00EE7DEF">
        <w:t>one single point with one slope method</w:t>
      </w:r>
      <w:r w:rsidRPr="008A2234">
        <w:t xml:space="preserve"> and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8A2234">
        <w:t xml:space="preserve">, the difference in out-of-sample predictive power </w:t>
      </w:r>
      <w:r w:rsidRPr="008A2234">
        <w:lastRenderedPageBreak/>
        <w:t>between the two methods can be objectively evaluated.</w:t>
      </w:r>
    </w:p>
    <w:p w14:paraId="628AEA55" w14:textId="542CD5A6" w:rsidR="00F97960" w:rsidRDefault="008A2234" w:rsidP="00F97960">
      <w:pPr>
        <w:pStyle w:val="a5"/>
        <w:numPr>
          <w:ilvl w:val="0"/>
          <w:numId w:val="37"/>
        </w:numPr>
        <w:spacing w:before="180" w:after="180"/>
        <w:ind w:leftChars="0" w:firstLineChars="0"/>
      </w:pPr>
      <w:r w:rsidRPr="008A2234">
        <w:t>Computational Efficiency Comparison</w:t>
      </w:r>
    </w:p>
    <w:p w14:paraId="21EED5C0" w14:textId="13A3352D" w:rsidR="00F97960" w:rsidRPr="00F97960" w:rsidRDefault="008A2234" w:rsidP="00F97960">
      <w:pPr>
        <w:spacing w:before="180" w:after="180"/>
        <w:ind w:firstLine="480"/>
      </w:pPr>
      <w:r w:rsidRPr="008A2234">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calculates the 7-day risk-neutral probability density for each expiration date, and uses both </w:t>
      </w:r>
      <w:r w:rsidR="00EE7DEF">
        <w:t>one single point with one slope method</w:t>
      </w:r>
      <w:r w:rsidRPr="008A2234">
        <w:t xml:space="preserve"> and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8A2234">
        <w:t xml:space="preserve"> to fit the tails with the Generalized Pareto Distribution (GPD). To ensure the reliability and stability of the results, this research performs ten repeated computations for each method, records their execution times, and </w:t>
      </w:r>
      <w:r w:rsidR="002624B5">
        <w:t>compute</w:t>
      </w:r>
      <w:r w:rsidRPr="008A2234">
        <w:t>s the average, thereby comprehensively evaluating the differences in computational efficiency between the two methods in practical applications.</w:t>
      </w:r>
    </w:p>
    <w:p w14:paraId="3DFBC8BE" w14:textId="537ACC52" w:rsidR="00404225" w:rsidRDefault="00404225" w:rsidP="00586A01">
      <w:pPr>
        <w:spacing w:before="180" w:after="180"/>
        <w:ind w:firstLine="480"/>
      </w:pPr>
      <w:r>
        <w:br w:type="page"/>
      </w:r>
    </w:p>
    <w:p w14:paraId="3045C9AF" w14:textId="5798F05D" w:rsidR="0073610D" w:rsidRDefault="008A2234" w:rsidP="0073610D">
      <w:pPr>
        <w:pStyle w:val="1"/>
        <w:spacing w:before="180" w:after="180"/>
      </w:pPr>
      <w:bookmarkStart w:id="156" w:name="_Toc195004959"/>
      <w:r>
        <w:rPr>
          <w:rFonts w:hint="eastAsia"/>
        </w:rPr>
        <w:lastRenderedPageBreak/>
        <w:t xml:space="preserve">5. </w:t>
      </w:r>
      <w:r w:rsidRPr="008A2234">
        <w:t>Empirical Results</w:t>
      </w:r>
      <w:bookmarkEnd w:id="156"/>
    </w:p>
    <w:p w14:paraId="3E84A5BE" w14:textId="159B07D8" w:rsidR="008A2234" w:rsidRDefault="008A2234" w:rsidP="008A2234">
      <w:pPr>
        <w:spacing w:before="180" w:after="180"/>
        <w:ind w:firstLine="480"/>
      </w:pPr>
      <w:r>
        <w:t xml:space="preserve">This chapter </w:t>
      </w:r>
      <w:r w:rsidRPr="000C67C8">
        <w:rPr>
          <w:strike/>
        </w:rPr>
        <w:t xml:space="preserve">will </w:t>
      </w:r>
      <w:proofErr w:type="gramStart"/>
      <w:r>
        <w:t>analyze</w:t>
      </w:r>
      <w:r w:rsidR="000C67C8">
        <w:t>s</w:t>
      </w:r>
      <w:proofErr w:type="gramEnd"/>
      <w:r>
        <w:t xml:space="preserve"> the empirical results in detail. Section 5.1 compares the characteristics of </w:t>
      </w:r>
      <w:r w:rsidR="00EE7DEF">
        <w:t>one single point with one slope method</w:t>
      </w:r>
      <w:r>
        <w:t xml:space="preserve"> and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including overall fitting effect and computational efficiency. Section 5.1.1 demonstrates the fitting performance of both methods in different market scenarios through specific samples, while Section 5.1.2 </w:t>
      </w:r>
      <w:r w:rsidRPr="00AE2A0B">
        <w:rPr>
          <w:strike/>
        </w:rPr>
        <w:t>empirically</w:t>
      </w:r>
      <w:r>
        <w:t xml:space="preserve"> compares the computational efficiency of both methods to evaluate their practical applicability. Sections 5.2 and 5.3 then conduct in-depth analyses of option products with 1 day and 7 days to expiration, respectively, and explore the differences in predictive effects between the two fitting methods across different expiration periods.</w:t>
      </w:r>
    </w:p>
    <w:p w14:paraId="248A9370" w14:textId="01D73315" w:rsidR="0008528A" w:rsidRDefault="008A2234" w:rsidP="008A2234">
      <w:pPr>
        <w:spacing w:before="180" w:after="180"/>
        <w:ind w:firstLine="480"/>
      </w:pPr>
      <w:r>
        <w:t xml:space="preserve">This research selects Bitcoin option products with 1 day and 7 days to expiration for </w:t>
      </w:r>
      <w:r w:rsidRPr="00AE2A0B">
        <w:rPr>
          <w:strike/>
        </w:rPr>
        <w:t xml:space="preserve">empirical </w:t>
      </w:r>
      <w:r>
        <w:t>analysis, primarily based on the following reasons. The Bitcoin market features 24-hour continuous trading, and its trading volume has continued to climb in recent years, with daily average trading volume reaching tens of billions of dollars, indicating sufficient market liquidity. With abundant liquidity, the price discovery mechanism becomes more effective, allowing market participants to quickly react to new information, making option prices better reflect market expectations in real-time. Additionally, the Bitcoin market responds extremely quickly to new information with high price adjustment efficiency. Compared to traditional financial markets, cryptocurrency market traders are more technology-oriented investors who can quickly receive and process market information. Therefore, studying short-term products can more accurately capture market participants' real-time assessment of and response to risk.</w:t>
      </w:r>
    </w:p>
    <w:p w14:paraId="1190C6F5" w14:textId="214A09F6" w:rsidR="008771A3" w:rsidRDefault="008771A3" w:rsidP="008771A3">
      <w:pPr>
        <w:pStyle w:val="2"/>
      </w:pPr>
      <w:bookmarkStart w:id="157" w:name="_Toc190531598"/>
      <w:bookmarkStart w:id="158" w:name="_Toc190982043"/>
      <w:bookmarkStart w:id="159" w:name="_Toc195004960"/>
      <w:r>
        <w:rPr>
          <w:rFonts w:hint="eastAsia"/>
        </w:rPr>
        <w:lastRenderedPageBreak/>
        <w:t>5.1</w:t>
      </w:r>
      <w:bookmarkEnd w:id="157"/>
      <w:bookmarkEnd w:id="158"/>
      <w:r w:rsidR="008A2234" w:rsidRPr="008A2234">
        <w:t xml:space="preserve"> Analysis of Fitting Effects</w:t>
      </w:r>
      <w:bookmarkEnd w:id="159"/>
    </w:p>
    <w:p w14:paraId="47FC51A0" w14:textId="3A8A5129" w:rsidR="008771A3" w:rsidRDefault="008771A3" w:rsidP="00E52870">
      <w:pPr>
        <w:pStyle w:val="3"/>
        <w:spacing w:before="180" w:after="180"/>
      </w:pPr>
      <w:bookmarkStart w:id="160" w:name="_Toc190531599"/>
      <w:bookmarkStart w:id="161" w:name="_Toc190982044"/>
      <w:bookmarkStart w:id="162" w:name="_Toc195004961"/>
      <w:r>
        <w:rPr>
          <w:rFonts w:hint="eastAsia"/>
        </w:rPr>
        <w:t>5.1.1</w:t>
      </w:r>
      <w:bookmarkEnd w:id="160"/>
      <w:bookmarkEnd w:id="161"/>
      <w:r w:rsidR="00292BFB">
        <w:t xml:space="preserve"> Comparison b</w:t>
      </w:r>
      <w:r w:rsidR="008A2234" w:rsidRPr="008A2234">
        <w:t xml:space="preserve">etween </w:t>
      </w:r>
      <w:r w:rsidR="00807496">
        <w:rPr>
          <w:rFonts w:hint="eastAsia"/>
        </w:rPr>
        <w:t>O</w:t>
      </w:r>
      <w:r w:rsidR="00D94322">
        <w:rPr>
          <w:rFonts w:hint="eastAsia"/>
        </w:rPr>
        <w:t>ne Single Point with One Slope</w:t>
      </w:r>
      <w:r w:rsidR="005E11B0">
        <w:rPr>
          <w:rFonts w:hint="eastAsia"/>
        </w:rPr>
        <w:t xml:space="preserve"> </w:t>
      </w:r>
      <w:r w:rsidR="008A2234" w:rsidRPr="008A2234">
        <w:t>Method and</w:t>
      </w:r>
      <w:r w:rsidR="00E52870" w:rsidRPr="00E52870">
        <w:rPr>
          <w:rFonts w:cs="Times New Roman"/>
        </w:rPr>
        <w:t xml:space="preserve"> </w:t>
      </w:r>
      <w:proofErr w:type="spellStart"/>
      <w:r w:rsidR="00E52870" w:rsidRPr="00E52870">
        <w:rPr>
          <w:rFonts w:cs="Times New Roman"/>
        </w:rPr>
        <w:t>Birru</w:t>
      </w:r>
      <w:proofErr w:type="spellEnd"/>
      <w:r w:rsidR="00E52870" w:rsidRPr="00E52870">
        <w:rPr>
          <w:rFonts w:cs="Times New Roman"/>
        </w:rPr>
        <w:t xml:space="preserve"> &amp; </w:t>
      </w:r>
      <w:proofErr w:type="spellStart"/>
      <w:r w:rsidR="00E52870" w:rsidRPr="00E52870">
        <w:rPr>
          <w:rFonts w:cs="Times New Roman"/>
        </w:rPr>
        <w:t>Figlewski</w:t>
      </w:r>
      <w:proofErr w:type="spellEnd"/>
      <w:r w:rsidR="008A2234" w:rsidRPr="008A2234">
        <w:t xml:space="preserve"> </w:t>
      </w:r>
      <w:r w:rsidR="00E52870">
        <w:fldChar w:fldCharType="begin"/>
      </w:r>
      <w:r w:rsidR="00E52870">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fldChar w:fldCharType="separate"/>
      </w:r>
      <w:r w:rsidR="00E52870" w:rsidRPr="00E52870">
        <w:rPr>
          <w:rFonts w:cs="Times New Roman"/>
        </w:rPr>
        <w:t>(2012)</w:t>
      </w:r>
      <w:bookmarkEnd w:id="162"/>
      <w:r w:rsidR="00E52870">
        <w:fldChar w:fldCharType="end"/>
      </w:r>
    </w:p>
    <w:p w14:paraId="7A753335" w14:textId="7995B315" w:rsidR="008F6801" w:rsidRDefault="008A2234" w:rsidP="008F6801">
      <w:pPr>
        <w:spacing w:before="180" w:after="180"/>
        <w:ind w:firstLine="480"/>
      </w:pPr>
      <w:r w:rsidRPr="008A2234">
        <w:t xml:space="preserve">To further compare the fitting effects of </w:t>
      </w:r>
      <w:r w:rsidR="00E52870">
        <w:rPr>
          <w:rFonts w:hint="eastAsia"/>
        </w:rPr>
        <w:t>our proposed</w:t>
      </w:r>
      <w:r w:rsidRPr="008A2234">
        <w:t xml:space="preserve"> method and </w:t>
      </w:r>
      <w:proofErr w:type="spellStart"/>
      <w:r w:rsidR="00E52870" w:rsidRPr="00E52870">
        <w:t>Birru</w:t>
      </w:r>
      <w:proofErr w:type="spellEnd"/>
      <w:r w:rsidR="00E52870" w:rsidRPr="00E52870">
        <w:t xml:space="preserve"> &amp; </w:t>
      </w:r>
      <w:proofErr w:type="spellStart"/>
      <w:r w:rsidR="00E52870" w:rsidRPr="00E52870">
        <w:t>Figlewski</w:t>
      </w:r>
      <w:proofErr w:type="spellEnd"/>
      <w:r w:rsidR="00E52870" w:rsidRPr="00E52870">
        <w:t xml:space="preserve"> (2012)</w:t>
      </w:r>
      <w:r w:rsidRPr="008A2234">
        <w:t xml:space="preserve">, this research selects samples from observation dates July 10, 2022 (expiration date July 11, 2022) and September 27, 2023 (expiration date September 28, 2023) for analysis. From the </w:t>
      </w:r>
      <w:r w:rsidRPr="00AE2A0B">
        <w:rPr>
          <w:strike/>
        </w:rPr>
        <w:t>empirical</w:t>
      </w:r>
      <w:r w:rsidRPr="008A2234">
        <w:t xml:space="preserve"> results, </w:t>
      </w:r>
      <w:r w:rsidR="00E52870">
        <w:t>one single point with one slope method</w:t>
      </w:r>
      <w:r w:rsidRPr="008A2234">
        <w:t xml:space="preserve"> demonstrates better stability, with smoother and more continuous fitting curves, indicating that this method has stronger adaptability when handling different market scenarios.</w:t>
      </w:r>
    </w:p>
    <w:p w14:paraId="77236D48" w14:textId="77777777" w:rsidR="008A2234" w:rsidRDefault="002406B3" w:rsidP="008A2234">
      <w:pPr>
        <w:pStyle w:val="aa"/>
        <w:keepNext/>
        <w:spacing w:before="180" w:after="180"/>
      </w:pPr>
      <w:r w:rsidRPr="002406B3">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3551570" cy="1844278"/>
                    </a:xfrm>
                    <a:prstGeom prst="rect">
                      <a:avLst/>
                    </a:prstGeom>
                  </pic:spPr>
                </pic:pic>
              </a:graphicData>
            </a:graphic>
          </wp:inline>
        </w:drawing>
      </w:r>
    </w:p>
    <w:p w14:paraId="355A7F8B" w14:textId="06D0383D" w:rsidR="008F6801" w:rsidRDefault="008A2234" w:rsidP="008A2234">
      <w:pPr>
        <w:pStyle w:val="a9"/>
        <w:spacing w:before="180" w:after="180"/>
      </w:pPr>
      <w:bookmarkStart w:id="163" w:name="_Toc195004576"/>
      <w:r>
        <w:t>Figure 5-</w:t>
      </w:r>
      <w:r w:rsidR="00BA6301">
        <w:fldChar w:fldCharType="begin"/>
      </w:r>
      <w:r w:rsidR="00BA6301">
        <w:instrText xml:space="preserve"> SEQ Figure_5- \* ARABIC </w:instrText>
      </w:r>
      <w:r w:rsidR="00BA6301">
        <w:fldChar w:fldCharType="separate"/>
      </w:r>
      <w:r w:rsidR="00E80B53">
        <w:rPr>
          <w:noProof/>
        </w:rPr>
        <w:t>1</w:t>
      </w:r>
      <w:r w:rsidR="00BA6301">
        <w:rPr>
          <w:noProof/>
        </w:rPr>
        <w:fldChar w:fldCharType="end"/>
      </w:r>
      <w:r>
        <w:rPr>
          <w:rFonts w:hint="eastAsia"/>
        </w:rPr>
        <w:t xml:space="preserve">: </w:t>
      </w:r>
      <w:r>
        <w:t>Comparison of Bitcoin Option GPD Tail Fitting on July 10, 2022</w:t>
      </w:r>
      <w:r>
        <w:br/>
        <w:t xml:space="preserve">(Left: </w:t>
      </w:r>
      <w:r w:rsidR="00EE7DEF">
        <w:t>Our proposed method</w:t>
      </w:r>
      <w:r>
        <w:t xml:space="preserve">; Right: </w:t>
      </w:r>
      <w:proofErr w:type="spellStart"/>
      <w:r w:rsidR="00EE7DEF">
        <w:t>Birru</w:t>
      </w:r>
      <w:proofErr w:type="spellEnd"/>
      <w:r w:rsidR="00EE7DEF">
        <w:t xml:space="preserve"> &amp; </w:t>
      </w:r>
      <w:proofErr w:type="spellStart"/>
      <w:r w:rsidR="00EE7DEF">
        <w:t>Figlewski</w:t>
      </w:r>
      <w:proofErr w:type="spellEnd"/>
      <w:r w:rsidR="00EE7DEF">
        <w:t xml:space="preserve"> (2012)</w:t>
      </w:r>
      <w:r>
        <w:t>)</w:t>
      </w:r>
      <w:bookmarkEnd w:id="163"/>
    </w:p>
    <w:p w14:paraId="2BD736F5" w14:textId="77777777" w:rsidR="008A2234" w:rsidRDefault="006A54DC" w:rsidP="008A2234">
      <w:pPr>
        <w:pStyle w:val="aa"/>
        <w:keepNext/>
        <w:spacing w:before="180" w:after="180"/>
      </w:pPr>
      <w:r>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52EECDDA" w:rsidR="006A54DC" w:rsidRDefault="008A2234" w:rsidP="008A2234">
      <w:pPr>
        <w:pStyle w:val="a9"/>
        <w:spacing w:before="180" w:after="180"/>
      </w:pPr>
      <w:bookmarkStart w:id="164" w:name="_Toc195004577"/>
      <w:r>
        <w:t>Figure 5-</w:t>
      </w:r>
      <w:r w:rsidR="00BA6301">
        <w:fldChar w:fldCharType="begin"/>
      </w:r>
      <w:r w:rsidR="00BA6301">
        <w:instrText xml:space="preserve"> SEQ Figure_5- \* ARABIC </w:instrText>
      </w:r>
      <w:r w:rsidR="00BA6301">
        <w:fldChar w:fldCharType="separate"/>
      </w:r>
      <w:r w:rsidR="00E80B53">
        <w:rPr>
          <w:noProof/>
        </w:rPr>
        <w:t>2</w:t>
      </w:r>
      <w:r w:rsidR="00BA6301">
        <w:rPr>
          <w:noProof/>
        </w:rPr>
        <w:fldChar w:fldCharType="end"/>
      </w:r>
      <w:r>
        <w:rPr>
          <w:rFonts w:hint="eastAsia"/>
        </w:rPr>
        <w:t xml:space="preserve">: </w:t>
      </w:r>
      <w:r>
        <w:t>Comparison of Bitcoin Option GPD Tail Fitting on September 27, 2023</w:t>
      </w:r>
      <w:r>
        <w:br/>
        <w:t xml:space="preserve">(Left: </w:t>
      </w:r>
      <w:r w:rsidR="00EE7DEF">
        <w:t>Our proposed method</w:t>
      </w:r>
      <w:r>
        <w:t xml:space="preserve">; Right: </w:t>
      </w:r>
      <w:proofErr w:type="spellStart"/>
      <w:r w:rsidR="00EE7DEF">
        <w:t>Birru</w:t>
      </w:r>
      <w:proofErr w:type="spellEnd"/>
      <w:r w:rsidR="00EE7DEF">
        <w:t xml:space="preserve"> &amp; </w:t>
      </w:r>
      <w:proofErr w:type="spellStart"/>
      <w:r w:rsidR="00EE7DEF">
        <w:t>Figlewski</w:t>
      </w:r>
      <w:proofErr w:type="spellEnd"/>
      <w:r w:rsidR="00EE7DEF">
        <w:t xml:space="preserve"> (2012)</w:t>
      </w:r>
      <w:r>
        <w:t>)</w:t>
      </w:r>
      <w:bookmarkEnd w:id="164"/>
    </w:p>
    <w:p w14:paraId="29D99234" w14:textId="6CCB0D36" w:rsidR="004F4851" w:rsidRPr="004F4851" w:rsidRDefault="004F4851" w:rsidP="004F4851">
      <w:pPr>
        <w:spacing w:before="180" w:after="180"/>
        <w:ind w:firstLine="480"/>
      </w:pPr>
      <w:r w:rsidRPr="004F4851">
        <w:lastRenderedPageBreak/>
        <w:t xml:space="preserve">Examination of the one single point with one slope method </w:t>
      </w:r>
      <w:r w:rsidRPr="000C67C8">
        <w:rPr>
          <w:strike/>
        </w:rPr>
        <w:t>results</w:t>
      </w:r>
      <w:r w:rsidRPr="004F4851">
        <w:t xml:space="preserve"> (left panels) reveals robust RND curve fitting across both </w:t>
      </w:r>
      <w:r w:rsidRPr="000C67C8">
        <w:rPr>
          <w:strike/>
        </w:rPr>
        <w:t>2022 and 2023</w:t>
      </w:r>
      <w:r w:rsidRPr="004F4851">
        <w:t xml:space="preserve"> samples, maintaining continuity at joining points. Notably, the method produces gradually decreasing tails that conform to probability density function properties, demonstrating superior robustness in handling extreme values.</w:t>
      </w:r>
    </w:p>
    <w:p w14:paraId="1ACA8E5D" w14:textId="77777777" w:rsidR="004F4851" w:rsidRPr="004F4851" w:rsidRDefault="004F4851" w:rsidP="004F4851">
      <w:pPr>
        <w:spacing w:before="180" w:after="180"/>
        <w:ind w:firstLine="480"/>
      </w:pPr>
      <w:r w:rsidRPr="004F4851">
        <w:t xml:space="preserve">Conversely, while </w:t>
      </w:r>
      <w:proofErr w:type="spellStart"/>
      <w:r w:rsidRPr="004F4851">
        <w:t>Birru</w:t>
      </w:r>
      <w:proofErr w:type="spellEnd"/>
      <w:r w:rsidRPr="004F4851">
        <w:t xml:space="preserve"> &amp; </w:t>
      </w:r>
      <w:proofErr w:type="spellStart"/>
      <w:r w:rsidRPr="004F4851">
        <w:t>Figlewski</w:t>
      </w:r>
      <w:proofErr w:type="spellEnd"/>
      <w:r w:rsidRPr="004F4851">
        <w:t xml:space="preserve"> (2012) method (right panels) generally produces reasonable fitting curves, it occasionally exhibits fitting failures or discontinuities under certain market conditions. This limitation stems from the simultaneous continuity requirements at two joining points, which becomes problematic during extreme market fluctuations or highly skewed price distributions where parameter combinations satisfying dual conditions are difficult to identify.</w:t>
      </w:r>
    </w:p>
    <w:p w14:paraId="6374BBA1" w14:textId="44C6CF79" w:rsidR="008771A3" w:rsidRDefault="004F4851" w:rsidP="004F4851">
      <w:pPr>
        <w:spacing w:before="180" w:after="180"/>
        <w:ind w:firstLine="480"/>
      </w:pPr>
      <w:r w:rsidRPr="004F4851">
        <w:t xml:space="preserve">From an implementation perspective, the one single point with one slope method offers enhanced computational efficiency and reduced fitting failures—advantages particularly valuable in large sample analyses. The method's more stable fitting results facilitate subsequent moment calculations and analyses. Based on these comparative advantages, we conclude that the one single point with one slope method provides superior practical value for constructing Bitcoin options' risk-neutral probability density functions relative to </w:t>
      </w:r>
      <w:proofErr w:type="spellStart"/>
      <w:r w:rsidRPr="004F4851">
        <w:t>Birru</w:t>
      </w:r>
      <w:proofErr w:type="spellEnd"/>
      <w:r w:rsidRPr="004F4851">
        <w:t xml:space="preserve"> &amp; </w:t>
      </w:r>
      <w:proofErr w:type="spellStart"/>
      <w:r w:rsidRPr="004F4851">
        <w:t>Figlewski</w:t>
      </w:r>
      <w:proofErr w:type="spellEnd"/>
      <w:r w:rsidRPr="004F4851">
        <w:t xml:space="preserve"> (2012).</w:t>
      </w:r>
    </w:p>
    <w:p w14:paraId="2E4DE5C4" w14:textId="4EC34B54" w:rsidR="00642602" w:rsidRDefault="00642602" w:rsidP="00642602">
      <w:pPr>
        <w:pStyle w:val="3"/>
        <w:spacing w:before="180" w:after="180"/>
      </w:pPr>
      <w:bookmarkStart w:id="165" w:name="_Toc190531600"/>
      <w:bookmarkStart w:id="166" w:name="_Toc190982045"/>
      <w:bookmarkStart w:id="167" w:name="_Toc195004962"/>
      <w:r>
        <w:rPr>
          <w:rFonts w:hint="eastAsia"/>
        </w:rPr>
        <w:t>5.1.2</w:t>
      </w:r>
      <w:bookmarkEnd w:id="165"/>
      <w:bookmarkEnd w:id="166"/>
      <w:r w:rsidR="00DD7386" w:rsidRPr="00DD7386">
        <w:t xml:space="preserve"> Comparison of Computational Efficiency</w:t>
      </w:r>
      <w:bookmarkEnd w:id="167"/>
    </w:p>
    <w:p w14:paraId="5CC816B5" w14:textId="45BAB8B5" w:rsidR="00973707" w:rsidRPr="00973707" w:rsidRDefault="00973707" w:rsidP="00973707">
      <w:pPr>
        <w:spacing w:before="180" w:after="180"/>
        <w:ind w:firstLine="480"/>
      </w:pPr>
      <w:r w:rsidRPr="00973707">
        <w:t xml:space="preserve">To assess the practical applicability of the one single point with one slope method versus </w:t>
      </w:r>
      <w:proofErr w:type="spellStart"/>
      <w:r w:rsidRPr="00973707">
        <w:t>Birru</w:t>
      </w:r>
      <w:proofErr w:type="spellEnd"/>
      <w:r w:rsidRPr="00973707">
        <w:t xml:space="preserve"> &amp; </w:t>
      </w:r>
      <w:proofErr w:type="spellStart"/>
      <w:r w:rsidRPr="00973707">
        <w:t>Figlewski</w:t>
      </w:r>
      <w:proofErr w:type="spellEnd"/>
      <w:r w:rsidRPr="00973707">
        <w:t xml:space="preserve"> (2012), we conducted computational efficiency tests using identical hardware configurations across 10 option expiration dates between September and December 2023. Each experiment generated 10 weekly RND</w:t>
      </w:r>
      <w:r w:rsidR="009538FB">
        <w:t>s</w:t>
      </w:r>
      <w:r w:rsidRPr="00973707">
        <w:t xml:space="preserve"> with GPD distribution tail fitting, </w:t>
      </w:r>
      <w:r w:rsidRPr="009538FB">
        <w:rPr>
          <w:strike/>
        </w:rPr>
        <w:t>with results</w:t>
      </w:r>
      <w:r w:rsidRPr="00973707">
        <w:t xml:space="preserve"> </w:t>
      </w:r>
      <w:r w:rsidR="009538FB" w:rsidRPr="009538FB">
        <w:rPr>
          <w:highlight w:val="yellow"/>
        </w:rPr>
        <w:t>as</w:t>
      </w:r>
      <w:r w:rsidR="009538FB">
        <w:t xml:space="preserve"> </w:t>
      </w:r>
      <w:r w:rsidRPr="00973707">
        <w:t xml:space="preserve">presented in </w:t>
      </w:r>
      <w:r>
        <w:fldChar w:fldCharType="begin"/>
      </w:r>
      <w:r>
        <w:instrText xml:space="preserve"> REF _Ref194475341 \h </w:instrText>
      </w:r>
      <w:r>
        <w:fldChar w:fldCharType="separate"/>
      </w:r>
      <w:r w:rsidR="00E80B53">
        <w:t>Table 5-</w:t>
      </w:r>
      <w:r w:rsidR="00E80B53">
        <w:rPr>
          <w:noProof/>
        </w:rPr>
        <w:t>1</w:t>
      </w:r>
      <w:r>
        <w:fldChar w:fldCharType="end"/>
      </w:r>
      <w:r w:rsidRPr="00973707">
        <w:t>.</w:t>
      </w:r>
    </w:p>
    <w:p w14:paraId="031BF786" w14:textId="3631658B" w:rsidR="00973707" w:rsidRPr="00973707" w:rsidRDefault="000C67C8" w:rsidP="00973707">
      <w:pPr>
        <w:spacing w:before="180" w:after="180"/>
        <w:ind w:firstLine="480"/>
      </w:pPr>
      <w:r>
        <w:lastRenderedPageBreak/>
        <w:t xml:space="preserve">The </w:t>
      </w:r>
      <w:r w:rsidR="00973707" w:rsidRPr="000C67C8">
        <w:rPr>
          <w:strike/>
        </w:rPr>
        <w:t>Empirical</w:t>
      </w:r>
      <w:r w:rsidR="00973707" w:rsidRPr="00973707">
        <w:t xml:space="preserve"> results demonstrate the superior computational efficiency of our proposed method. The one single point with one slope method averaged 309.86 seconds execution time (range: 297.58-313.52 seconds), while </w:t>
      </w:r>
      <w:proofErr w:type="spellStart"/>
      <w:r w:rsidR="00973707" w:rsidRPr="00973707">
        <w:t>Birru</w:t>
      </w:r>
      <w:proofErr w:type="spellEnd"/>
      <w:r w:rsidR="00973707" w:rsidRPr="00973707">
        <w:t xml:space="preserve"> &amp; </w:t>
      </w:r>
      <w:proofErr w:type="spellStart"/>
      <w:r w:rsidR="00973707" w:rsidRPr="00973707">
        <w:t>Figlewski</w:t>
      </w:r>
      <w:proofErr w:type="spellEnd"/>
      <w:r w:rsidR="00973707" w:rsidRPr="00973707">
        <w:t xml:space="preserve"> (2012) averaged 347.95 seconds (range: 346.49-349.10 seconds). This represents an approximately 10.95% reduction in computation time using our proposed method.</w:t>
      </w:r>
    </w:p>
    <w:p w14:paraId="62F37405" w14:textId="77777777" w:rsidR="00973707" w:rsidRPr="00973707" w:rsidRDefault="00973707" w:rsidP="00973707">
      <w:pPr>
        <w:spacing w:before="180" w:after="180"/>
        <w:ind w:firstLine="480"/>
      </w:pPr>
      <w:r w:rsidRPr="00973707">
        <w:t xml:space="preserve">The efficiency differential stems from algorithmic complexity differences. </w:t>
      </w:r>
      <w:proofErr w:type="spellStart"/>
      <w:r w:rsidRPr="00973707">
        <w:t>Birru</w:t>
      </w:r>
      <w:proofErr w:type="spellEnd"/>
      <w:r w:rsidRPr="00973707">
        <w:t xml:space="preserve"> &amp; </w:t>
      </w:r>
      <w:proofErr w:type="spellStart"/>
      <w:r w:rsidRPr="00973707">
        <w:t>Figlewski</w:t>
      </w:r>
      <w:proofErr w:type="spellEnd"/>
      <w:r w:rsidRPr="00973707">
        <w:t xml:space="preserve"> (2012) requires simultaneous satisfaction of continuity conditions at two joining points, introducing additional optimization constraints and computational burden. Conversely, our method addresses only a single joining point, enabling a more direct optimization process with faster convergence to suitable parameter combinations. Notably, our method also exhibits superior execution time stability, evidenced by lower standard deviation, indicating more consistent computational performance—a critical advantage for large-scale empirical analyses that enhances research efficiency and reduces computational resource waste.</w:t>
      </w:r>
    </w:p>
    <w:p w14:paraId="30B6C155" w14:textId="77777777" w:rsidR="00973707" w:rsidRPr="00973707" w:rsidRDefault="00973707" w:rsidP="00973707">
      <w:pPr>
        <w:spacing w:before="180" w:after="180"/>
        <w:ind w:firstLine="480"/>
      </w:pPr>
      <w:r w:rsidRPr="00973707">
        <w:t xml:space="preserve">Based on these </w:t>
      </w:r>
      <w:r w:rsidRPr="00AE2A0B">
        <w:rPr>
          <w:strike/>
        </w:rPr>
        <w:t xml:space="preserve">empirical </w:t>
      </w:r>
      <w:r w:rsidRPr="00973707">
        <w:t>findings, the one single point with one slope method offers significant practical advantages, particularly in scenarios requiring large sample processing or high real-time analysis, where its enhanced computational efficiency provides superior application flexibility. This finding carries important implications for automated trading strategy development and risk monitoring systems.</w:t>
      </w:r>
    </w:p>
    <w:p w14:paraId="2D1F6405" w14:textId="75DA7F4D" w:rsidR="00F20E0A" w:rsidRDefault="00973707" w:rsidP="00543577">
      <w:pPr>
        <w:spacing w:before="180" w:after="180"/>
        <w:ind w:firstLine="480"/>
      </w:pPr>
      <w:r w:rsidRPr="00973707">
        <w:t xml:space="preserve">Subsequent sections present </w:t>
      </w:r>
      <w:r w:rsidRPr="00AE2A0B">
        <w:rPr>
          <w:strike/>
        </w:rPr>
        <w:t>empirical</w:t>
      </w:r>
      <w:r w:rsidRPr="00973707">
        <w:t xml:space="preserve"> analyses of option products with 1-day and 7-day expiration periods, examining the predictive efficacy of both fitting methods across different time horizons.</w:t>
      </w:r>
    </w:p>
    <w:p w14:paraId="6CCFAADB" w14:textId="31F55BA5" w:rsidR="003748E5" w:rsidRDefault="00F20E0A" w:rsidP="00F20E0A">
      <w:pPr>
        <w:widowControl/>
        <w:spacing w:beforeLines="0" w:before="0" w:afterLines="0" w:after="0" w:line="240" w:lineRule="auto"/>
        <w:ind w:firstLineChars="0" w:firstLine="0"/>
        <w:jc w:val="left"/>
      </w:pPr>
      <w:r>
        <w:br w:type="page"/>
      </w:r>
    </w:p>
    <w:p w14:paraId="73C3BAEA" w14:textId="06AA13C4" w:rsidR="00DD7386" w:rsidRDefault="00DD7386" w:rsidP="00DD7386">
      <w:pPr>
        <w:pStyle w:val="a9"/>
        <w:keepNext/>
        <w:spacing w:before="180" w:after="180"/>
      </w:pPr>
      <w:bookmarkStart w:id="168" w:name="_Ref194475341"/>
      <w:bookmarkStart w:id="169" w:name="_Toc195004578"/>
      <w:r>
        <w:lastRenderedPageBreak/>
        <w:t>Table 5-</w:t>
      </w:r>
      <w:r w:rsidR="00BA6301">
        <w:fldChar w:fldCharType="begin"/>
      </w:r>
      <w:r w:rsidR="00BA6301">
        <w:instrText xml:space="preserve"> </w:instrText>
      </w:r>
      <w:r w:rsidR="00BA6301">
        <w:instrText xml:space="preserve">SEQ Table_5- \* ARABIC </w:instrText>
      </w:r>
      <w:r w:rsidR="00BA6301">
        <w:fldChar w:fldCharType="separate"/>
      </w:r>
      <w:r w:rsidR="00E80B53">
        <w:rPr>
          <w:noProof/>
        </w:rPr>
        <w:t>1</w:t>
      </w:r>
      <w:r w:rsidR="00BA6301">
        <w:rPr>
          <w:noProof/>
        </w:rPr>
        <w:fldChar w:fldCharType="end"/>
      </w:r>
      <w:bookmarkEnd w:id="168"/>
      <w:r>
        <w:rPr>
          <w:rFonts w:hint="eastAsia"/>
        </w:rPr>
        <w:t xml:space="preserve">: </w:t>
      </w:r>
      <w:r>
        <w:t>Comparison of Computational Efficiency for Bitcoin Option GPD Tail Fitting</w:t>
      </w:r>
      <w:r>
        <w:br/>
        <w:t xml:space="preserve">(Left: </w:t>
      </w:r>
      <w:r w:rsidR="00EE7DEF">
        <w:t>Our proposed method</w:t>
      </w:r>
      <w:r>
        <w:t xml:space="preserve">; Right: </w:t>
      </w:r>
      <w:proofErr w:type="spellStart"/>
      <w:r w:rsidR="00EE7DEF">
        <w:t>Birru</w:t>
      </w:r>
      <w:proofErr w:type="spellEnd"/>
      <w:r w:rsidR="00EE7DEF">
        <w:t xml:space="preserve"> &amp; </w:t>
      </w:r>
      <w:proofErr w:type="spellStart"/>
      <w:r w:rsidR="00EE7DEF">
        <w:t>Figlewski</w:t>
      </w:r>
      <w:proofErr w:type="spellEnd"/>
      <w:r w:rsidR="00EE7DEF">
        <w:t xml:space="preserve"> (2012)</w:t>
      </w:r>
      <w:r>
        <w:t>)</w:t>
      </w:r>
      <w:bookmarkEnd w:id="169"/>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2406B3"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2406B3" w:rsidRDefault="00DD7386" w:rsidP="002406B3">
            <w:pPr>
              <w:pStyle w:val="af8"/>
            </w:pPr>
            <w:r>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2406B3" w:rsidRDefault="00DD7386" w:rsidP="002406B3">
            <w:pPr>
              <w:pStyle w:val="af8"/>
            </w:pPr>
            <w:r w:rsidRPr="00DD7386">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2406B3" w:rsidRDefault="00DD7386" w:rsidP="002406B3">
            <w:pPr>
              <w:pStyle w:val="af8"/>
            </w:pPr>
            <w:r w:rsidRPr="00DD7386">
              <w:t>Each time generates 10 weekly return RNDs with GPD distribution tail fitting.</w:t>
            </w:r>
          </w:p>
        </w:tc>
      </w:tr>
      <w:tr w:rsidR="002406B3" w:rsidRPr="002406B3"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2406B3" w:rsidRDefault="00DD7386" w:rsidP="002406B3">
            <w:pPr>
              <w:pStyle w:val="af8"/>
              <w:jc w:val="both"/>
            </w:pPr>
            <w:r w:rsidRPr="00DD7386">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2406B3" w:rsidRDefault="00DD7386" w:rsidP="002406B3">
            <w:pPr>
              <w:pStyle w:val="af8"/>
            </w:pPr>
            <w:r w:rsidRPr="00DD7386">
              <w:t>2023/9/22, 2023/9/29, 2023/10/13, 2023/10/20, 2023/10/27, 2023/11/10, 2023/11/17, 2023/11/24, 2023/12/15, 2023/12/22</w:t>
            </w:r>
          </w:p>
        </w:tc>
      </w:tr>
      <w:tr w:rsidR="002406B3" w:rsidRPr="002406B3"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0A54A66E" w:rsidR="002406B3" w:rsidRPr="002406B3" w:rsidRDefault="00EE7DEF" w:rsidP="002406B3">
            <w:pPr>
              <w:pStyle w:val="af8"/>
            </w:pPr>
            <w:r>
              <w:t>Our proposed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5B8289E0" w:rsidR="002406B3" w:rsidRPr="002406B3" w:rsidRDefault="00EE7DEF" w:rsidP="002406B3">
            <w:pPr>
              <w:pStyle w:val="af8"/>
            </w:pPr>
            <w:proofErr w:type="spellStart"/>
            <w:r>
              <w:t>Birru</w:t>
            </w:r>
            <w:proofErr w:type="spellEnd"/>
            <w:r>
              <w:t xml:space="preserve"> &amp; </w:t>
            </w:r>
            <w:proofErr w:type="spellStart"/>
            <w:r>
              <w:t>Figlewski</w:t>
            </w:r>
            <w:proofErr w:type="spellEnd"/>
            <w:r>
              <w:t xml:space="preserve">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DD7386" w:rsidRPr="002406B3"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2406B3" w:rsidRDefault="00DD7386" w:rsidP="00DD7386">
            <w:pPr>
              <w:pStyle w:val="af8"/>
            </w:pPr>
            <w:r w:rsidRPr="00DD7386">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2406B3" w:rsidRDefault="00DD7386" w:rsidP="00DD7386">
            <w:pPr>
              <w:pStyle w:val="af8"/>
            </w:pPr>
            <w:r w:rsidRPr="00CA58F4">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2406B3" w:rsidRDefault="00DD7386" w:rsidP="00DD7386">
            <w:pPr>
              <w:pStyle w:val="af8"/>
              <w:jc w:val="right"/>
            </w:pPr>
            <w:r w:rsidRPr="002406B3">
              <w:rPr>
                <w:rFonts w:hint="eastAsia"/>
              </w:rPr>
              <w:t>346.49</w:t>
            </w:r>
          </w:p>
        </w:tc>
      </w:tr>
      <w:tr w:rsidR="00DD7386" w:rsidRPr="002406B3"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2406B3" w:rsidRDefault="00DD7386" w:rsidP="00DD7386">
            <w:pPr>
              <w:pStyle w:val="af8"/>
            </w:pPr>
            <w:r>
              <w:rPr>
                <w:rFonts w:hint="eastAsia"/>
              </w:rPr>
              <w:t>2nd</w:t>
            </w:r>
            <w:r w:rsidRPr="00DD7386">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2406B3" w:rsidRDefault="00DD7386" w:rsidP="00DD7386">
            <w:pPr>
              <w:pStyle w:val="af8"/>
              <w:jc w:val="right"/>
            </w:pPr>
            <w:r w:rsidRPr="002406B3">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2406B3" w:rsidRDefault="00DD7386" w:rsidP="00DD7386">
            <w:pPr>
              <w:pStyle w:val="af8"/>
            </w:pPr>
            <w:r w:rsidRPr="00CA58F4">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2406B3" w:rsidRDefault="00DD7386" w:rsidP="00DD7386">
            <w:pPr>
              <w:pStyle w:val="af8"/>
              <w:jc w:val="right"/>
            </w:pPr>
            <w:r w:rsidRPr="002406B3">
              <w:rPr>
                <w:rFonts w:hint="eastAsia"/>
              </w:rPr>
              <w:t>346.95</w:t>
            </w:r>
          </w:p>
        </w:tc>
      </w:tr>
      <w:tr w:rsidR="00DD7386" w:rsidRPr="002406B3"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2406B3" w:rsidRDefault="00DD7386" w:rsidP="00DD7386">
            <w:pPr>
              <w:pStyle w:val="af8"/>
            </w:pPr>
            <w:r w:rsidRPr="00DD7386">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2406B3" w:rsidRDefault="00DD7386" w:rsidP="00DD7386">
            <w:pPr>
              <w:pStyle w:val="af8"/>
            </w:pPr>
            <w:r w:rsidRPr="00CA58F4">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2406B3" w:rsidRDefault="00DD7386" w:rsidP="00DD7386">
            <w:pPr>
              <w:pStyle w:val="af8"/>
              <w:jc w:val="right"/>
            </w:pPr>
            <w:r w:rsidRPr="002406B3">
              <w:rPr>
                <w:rFonts w:hint="eastAsia"/>
              </w:rPr>
              <w:t>347.78</w:t>
            </w:r>
          </w:p>
        </w:tc>
      </w:tr>
      <w:tr w:rsidR="00DD7386" w:rsidRPr="002406B3"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2406B3" w:rsidRDefault="00DD7386" w:rsidP="00DD7386">
            <w:pPr>
              <w:pStyle w:val="af8"/>
            </w:pPr>
            <w:r w:rsidRPr="00DD7386">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2406B3" w:rsidRDefault="00DD7386" w:rsidP="00DD7386">
            <w:pPr>
              <w:pStyle w:val="af8"/>
              <w:jc w:val="right"/>
            </w:pPr>
            <w:r w:rsidRPr="002406B3">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2406B3" w:rsidRDefault="00DD7386" w:rsidP="00DD7386">
            <w:pPr>
              <w:pStyle w:val="af8"/>
            </w:pPr>
            <w:r w:rsidRPr="00CA58F4">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2406B3" w:rsidRDefault="00DD7386" w:rsidP="00DD7386">
            <w:pPr>
              <w:pStyle w:val="af8"/>
              <w:jc w:val="right"/>
            </w:pPr>
            <w:r w:rsidRPr="002406B3">
              <w:rPr>
                <w:rFonts w:hint="eastAsia"/>
              </w:rPr>
              <w:t>347.68</w:t>
            </w:r>
          </w:p>
        </w:tc>
      </w:tr>
      <w:tr w:rsidR="00DD7386" w:rsidRPr="002406B3"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2406B3" w:rsidRDefault="00DD7386" w:rsidP="00DD7386">
            <w:pPr>
              <w:pStyle w:val="af8"/>
            </w:pPr>
            <w:r w:rsidRPr="00DD7386">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2406B3" w:rsidRDefault="00DD7386" w:rsidP="00DD7386">
            <w:pPr>
              <w:pStyle w:val="af8"/>
              <w:jc w:val="right"/>
            </w:pPr>
            <w:r w:rsidRPr="002406B3">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2406B3" w:rsidRDefault="00DD7386" w:rsidP="00DD7386">
            <w:pPr>
              <w:pStyle w:val="af8"/>
            </w:pPr>
            <w:r w:rsidRPr="00CA58F4">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2406B3" w:rsidRDefault="00DD7386" w:rsidP="00DD7386">
            <w:pPr>
              <w:pStyle w:val="af8"/>
              <w:jc w:val="right"/>
            </w:pPr>
            <w:r w:rsidRPr="002406B3">
              <w:rPr>
                <w:rFonts w:hint="eastAsia"/>
              </w:rPr>
              <w:t>347.81</w:t>
            </w:r>
          </w:p>
        </w:tc>
      </w:tr>
      <w:tr w:rsidR="00DD7386" w:rsidRPr="002406B3"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2406B3" w:rsidRDefault="00DD7386" w:rsidP="00DD7386">
            <w:pPr>
              <w:pStyle w:val="af8"/>
            </w:pPr>
            <w:r w:rsidRPr="00DD7386">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2406B3" w:rsidRDefault="00DD7386" w:rsidP="00DD7386">
            <w:pPr>
              <w:pStyle w:val="af8"/>
              <w:jc w:val="right"/>
            </w:pPr>
            <w:r w:rsidRPr="002406B3">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2406B3" w:rsidRDefault="00DD7386" w:rsidP="00DD7386">
            <w:pPr>
              <w:pStyle w:val="af8"/>
            </w:pPr>
            <w:r w:rsidRPr="00CA58F4">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2406B3" w:rsidRDefault="00DD7386" w:rsidP="00DD7386">
            <w:pPr>
              <w:pStyle w:val="af8"/>
              <w:jc w:val="right"/>
            </w:pPr>
            <w:r w:rsidRPr="002406B3">
              <w:rPr>
                <w:rFonts w:hint="eastAsia"/>
              </w:rPr>
              <w:t>347.94</w:t>
            </w:r>
          </w:p>
        </w:tc>
      </w:tr>
      <w:tr w:rsidR="00DD7386" w:rsidRPr="002406B3"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2406B3" w:rsidRDefault="00DD7386" w:rsidP="00DD7386">
            <w:pPr>
              <w:pStyle w:val="af8"/>
            </w:pPr>
            <w:r w:rsidRPr="00DD7386">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2406B3" w:rsidRDefault="00DD7386" w:rsidP="00DD7386">
            <w:pPr>
              <w:pStyle w:val="af8"/>
            </w:pPr>
            <w:r w:rsidRPr="00CA58F4">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2406B3" w:rsidRDefault="00DD7386" w:rsidP="00DD7386">
            <w:pPr>
              <w:pStyle w:val="af8"/>
              <w:jc w:val="right"/>
            </w:pPr>
            <w:r w:rsidRPr="002406B3">
              <w:rPr>
                <w:rFonts w:hint="eastAsia"/>
              </w:rPr>
              <w:t>348.39</w:t>
            </w:r>
          </w:p>
        </w:tc>
      </w:tr>
      <w:tr w:rsidR="00DD7386" w:rsidRPr="002406B3"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2406B3" w:rsidRDefault="00DD7386" w:rsidP="00DD7386">
            <w:pPr>
              <w:pStyle w:val="af8"/>
            </w:pPr>
            <w:r w:rsidRPr="00DD7386">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2406B3" w:rsidRDefault="00DD7386" w:rsidP="00DD7386">
            <w:pPr>
              <w:pStyle w:val="af8"/>
              <w:jc w:val="right"/>
            </w:pPr>
            <w:r w:rsidRPr="002406B3">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2406B3" w:rsidRDefault="00DD7386" w:rsidP="00DD7386">
            <w:pPr>
              <w:pStyle w:val="af8"/>
            </w:pPr>
            <w:r w:rsidRPr="00CA58F4">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2406B3" w:rsidRDefault="00DD7386" w:rsidP="00DD7386">
            <w:pPr>
              <w:pStyle w:val="af8"/>
              <w:jc w:val="right"/>
            </w:pPr>
            <w:r w:rsidRPr="002406B3">
              <w:rPr>
                <w:rFonts w:hint="eastAsia"/>
              </w:rPr>
              <w:t>349.10</w:t>
            </w:r>
          </w:p>
        </w:tc>
      </w:tr>
      <w:tr w:rsidR="00DD7386" w:rsidRPr="002406B3"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2406B3" w:rsidRDefault="00DD7386" w:rsidP="00DD7386">
            <w:pPr>
              <w:pStyle w:val="af8"/>
            </w:pPr>
            <w:r w:rsidRPr="00DD7386">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2406B3" w:rsidRDefault="00DD7386" w:rsidP="00DD7386">
            <w:pPr>
              <w:pStyle w:val="af8"/>
              <w:jc w:val="right"/>
            </w:pPr>
            <w:r w:rsidRPr="002406B3">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2406B3" w:rsidRDefault="00DD7386" w:rsidP="00DD7386">
            <w:pPr>
              <w:pStyle w:val="af8"/>
            </w:pPr>
            <w:r w:rsidRPr="00CA58F4">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2406B3" w:rsidRDefault="00DD7386" w:rsidP="00DD7386">
            <w:pPr>
              <w:pStyle w:val="af8"/>
              <w:jc w:val="right"/>
            </w:pPr>
            <w:r w:rsidRPr="002406B3">
              <w:rPr>
                <w:rFonts w:hint="eastAsia"/>
              </w:rPr>
              <w:t>348.59</w:t>
            </w:r>
          </w:p>
        </w:tc>
      </w:tr>
      <w:tr w:rsidR="00DD7386" w:rsidRPr="002406B3"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2406B3" w:rsidRDefault="00DD7386" w:rsidP="00DD7386">
            <w:pPr>
              <w:pStyle w:val="af8"/>
            </w:pPr>
            <w:r w:rsidRPr="00DD7386">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2406B3" w:rsidRDefault="00DD7386" w:rsidP="00DD7386">
            <w:pPr>
              <w:pStyle w:val="af8"/>
              <w:jc w:val="right"/>
            </w:pPr>
            <w:r w:rsidRPr="002406B3">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2406B3" w:rsidRDefault="00DD7386" w:rsidP="00DD7386">
            <w:pPr>
              <w:pStyle w:val="af8"/>
            </w:pPr>
            <w:r w:rsidRPr="00CA58F4">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2406B3" w:rsidRDefault="00DD7386" w:rsidP="00DD7386">
            <w:pPr>
              <w:pStyle w:val="af8"/>
              <w:jc w:val="right"/>
            </w:pPr>
            <w:r w:rsidRPr="002406B3">
              <w:rPr>
                <w:rFonts w:hint="eastAsia"/>
              </w:rPr>
              <w:t>348.80</w:t>
            </w:r>
          </w:p>
        </w:tc>
      </w:tr>
      <w:tr w:rsidR="00DD7386" w:rsidRPr="002406B3"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2406B3" w:rsidRDefault="00DD7386" w:rsidP="00DD7386">
            <w:pPr>
              <w:pStyle w:val="af8"/>
            </w:pPr>
            <w:r w:rsidRPr="00DD7386">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2406B3" w:rsidRDefault="00DD7386" w:rsidP="00DD7386">
            <w:pPr>
              <w:pStyle w:val="af8"/>
            </w:pPr>
            <w:r w:rsidRPr="00CA58F4">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2406B3" w:rsidRDefault="00DD7386" w:rsidP="00DD7386">
            <w:pPr>
              <w:pStyle w:val="af8"/>
              <w:jc w:val="right"/>
            </w:pPr>
            <w:r w:rsidRPr="002406B3">
              <w:rPr>
                <w:rFonts w:hint="eastAsia"/>
              </w:rPr>
              <w:t>346.49</w:t>
            </w:r>
          </w:p>
        </w:tc>
      </w:tr>
      <w:tr w:rsidR="00DD7386" w:rsidRPr="002406B3"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2406B3" w:rsidRDefault="00DD7386" w:rsidP="00DD7386">
            <w:pPr>
              <w:pStyle w:val="af8"/>
            </w:pPr>
            <w:r w:rsidRPr="00DD7386">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2406B3" w:rsidRDefault="00DD7386" w:rsidP="00DD7386">
            <w:pPr>
              <w:pStyle w:val="af8"/>
            </w:pPr>
            <w:r w:rsidRPr="00CA58F4">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2406B3" w:rsidRDefault="00DD7386" w:rsidP="00DD7386">
            <w:pPr>
              <w:pStyle w:val="af8"/>
              <w:jc w:val="right"/>
            </w:pPr>
            <w:r w:rsidRPr="002406B3">
              <w:rPr>
                <w:rFonts w:hint="eastAsia"/>
              </w:rPr>
              <w:t>349.10</w:t>
            </w:r>
          </w:p>
        </w:tc>
      </w:tr>
      <w:tr w:rsidR="00DD7386" w:rsidRPr="002406B3"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2406B3" w:rsidRDefault="00DD7386" w:rsidP="00DD7386">
            <w:pPr>
              <w:pStyle w:val="af8"/>
            </w:pPr>
            <w:r w:rsidRPr="00DD7386">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2406B3" w:rsidRDefault="00DD7386" w:rsidP="00DD7386">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2406B3" w:rsidRDefault="00DD7386" w:rsidP="00DD7386">
            <w:pPr>
              <w:pStyle w:val="af8"/>
            </w:pPr>
            <w:r w:rsidRPr="00CA58F4">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2406B3" w:rsidRDefault="00DD7386" w:rsidP="00DD7386">
            <w:pPr>
              <w:pStyle w:val="af8"/>
              <w:jc w:val="right"/>
            </w:pPr>
            <w:r w:rsidRPr="002406B3">
              <w:rPr>
                <w:rFonts w:hint="eastAsia"/>
              </w:rPr>
              <w:t>347.95</w:t>
            </w:r>
          </w:p>
        </w:tc>
      </w:tr>
    </w:tbl>
    <w:p w14:paraId="24F56641" w14:textId="340C0EF9" w:rsidR="00D92D2A" w:rsidRPr="00F008C1" w:rsidRDefault="007942E1" w:rsidP="00F008C1">
      <w:pPr>
        <w:pStyle w:val="2"/>
      </w:pPr>
      <w:bookmarkStart w:id="170" w:name="_Toc190531601"/>
      <w:bookmarkStart w:id="171" w:name="_Toc190982046"/>
      <w:bookmarkStart w:id="172" w:name="_Toc195004963"/>
      <w:r>
        <w:rPr>
          <w:rFonts w:hint="eastAsia"/>
        </w:rPr>
        <w:t>5.</w:t>
      </w:r>
      <w:r w:rsidR="008771A3">
        <w:rPr>
          <w:rFonts w:hint="eastAsia"/>
        </w:rPr>
        <w:t>2</w:t>
      </w:r>
      <w:bookmarkEnd w:id="170"/>
      <w:bookmarkEnd w:id="171"/>
      <w:r w:rsidR="00F45000">
        <w:rPr>
          <w:rFonts w:hint="eastAsia"/>
        </w:rPr>
        <w:t xml:space="preserve"> </w:t>
      </w:r>
      <w:r w:rsidR="00F45000" w:rsidRPr="00F45000">
        <w:t>Regression Analysis with 1 Day to Expiration</w:t>
      </w:r>
      <w:bookmarkEnd w:id="172"/>
    </w:p>
    <w:p w14:paraId="098B8146" w14:textId="27A317BA" w:rsidR="00F008C1" w:rsidRDefault="00F008C1" w:rsidP="00F008C1">
      <w:pPr>
        <w:pStyle w:val="3"/>
        <w:spacing w:before="180" w:after="180"/>
      </w:pPr>
      <w:bookmarkStart w:id="173" w:name="_Toc190531602"/>
      <w:bookmarkStart w:id="174" w:name="_Toc190982047"/>
      <w:bookmarkStart w:id="175" w:name="_Toc195004964"/>
      <w:r>
        <w:rPr>
          <w:rFonts w:hint="eastAsia"/>
        </w:rPr>
        <w:t>5.</w:t>
      </w:r>
      <w:r w:rsidR="008771A3">
        <w:rPr>
          <w:rFonts w:hint="eastAsia"/>
        </w:rPr>
        <w:t>2</w:t>
      </w:r>
      <w:r>
        <w:rPr>
          <w:rFonts w:hint="eastAsia"/>
        </w:rPr>
        <w:t>.1</w:t>
      </w:r>
      <w:bookmarkEnd w:id="173"/>
      <w:bookmarkEnd w:id="174"/>
      <w:r w:rsidR="00F45000">
        <w:rPr>
          <w:rFonts w:hint="eastAsia"/>
        </w:rPr>
        <w:t xml:space="preserve"> </w:t>
      </w:r>
      <w:r w:rsidR="0023467B">
        <w:t>Fitting Tails with GPDs Based on</w:t>
      </w:r>
      <w:r w:rsidR="00F45000" w:rsidRPr="00F45000">
        <w:t xml:space="preserve"> </w:t>
      </w:r>
      <w:r w:rsidR="00E52870">
        <w:t xml:space="preserve">One </w:t>
      </w:r>
      <w:r w:rsidR="00F95C9A">
        <w:rPr>
          <w:rFonts w:hint="eastAsia"/>
        </w:rPr>
        <w:t>S</w:t>
      </w:r>
      <w:r w:rsidR="00E52870">
        <w:t xml:space="preserve">ingle </w:t>
      </w:r>
      <w:r w:rsidR="00F95C9A">
        <w:rPr>
          <w:rFonts w:hint="eastAsia"/>
        </w:rPr>
        <w:t>P</w:t>
      </w:r>
      <w:r w:rsidR="00E52870">
        <w:t xml:space="preserve">oint with </w:t>
      </w:r>
      <w:r w:rsidR="00F95C9A">
        <w:rPr>
          <w:rFonts w:hint="eastAsia"/>
        </w:rPr>
        <w:t>O</w:t>
      </w:r>
      <w:r w:rsidR="00E52870">
        <w:t xml:space="preserve">ne </w:t>
      </w:r>
      <w:r w:rsidR="00F95C9A">
        <w:rPr>
          <w:rFonts w:hint="eastAsia"/>
        </w:rPr>
        <w:t>S</w:t>
      </w:r>
      <w:r w:rsidR="00E52870">
        <w:t xml:space="preserve">lope </w:t>
      </w:r>
      <w:r w:rsidR="00F95C9A">
        <w:rPr>
          <w:rFonts w:hint="eastAsia"/>
        </w:rPr>
        <w:t>M</w:t>
      </w:r>
      <w:r w:rsidR="00E52870">
        <w:t>ethod</w:t>
      </w:r>
      <w:bookmarkEnd w:id="175"/>
    </w:p>
    <w:p w14:paraId="53F7AA43" w14:textId="43428966" w:rsidR="00163558" w:rsidRDefault="00F45000" w:rsidP="00163558">
      <w:pPr>
        <w:spacing w:before="180" w:after="180"/>
        <w:ind w:firstLine="480"/>
      </w:pPr>
      <w:r w:rsidRPr="00F45000">
        <w:t xml:space="preserve">This section uses option products expiring daily from January 10, 2021, to April 30, 2024, deriving </w:t>
      </w:r>
      <w:r w:rsidR="009538FB">
        <w:t xml:space="preserve">the </w:t>
      </w:r>
      <w:r w:rsidRPr="00F45000">
        <w:t xml:space="preserve">RND from the observation date one day before expiration, and constructs complete </w:t>
      </w:r>
      <w:r w:rsidR="009538FB">
        <w:t xml:space="preserve">the </w:t>
      </w:r>
      <w:r w:rsidRPr="00F45000">
        <w:t xml:space="preserve">RND functions using </w:t>
      </w:r>
      <w:r w:rsidR="00E52870">
        <w:t>one single point with one slope method</w:t>
      </w:r>
      <w:r w:rsidRPr="00F45000">
        <w:t xml:space="preserve">. </w:t>
      </w:r>
      <w:r w:rsidR="00AF66F4">
        <w:t>Moments</w:t>
      </w:r>
      <w:r w:rsidRPr="00F45000">
        <w:t xml:space="preserve"> such as mean, standard deviation, skewness, and kurtosis are then calculated as explanatory variables. Using the next period's Bitcoin spot return as the explained variable, multi-level regression analysis is conducted to observe whether </w:t>
      </w:r>
      <w:r w:rsidR="009538FB">
        <w:t xml:space="preserve">the </w:t>
      </w:r>
      <w:r w:rsidRPr="00F45000">
        <w:t xml:space="preserve">RND has predictive effects. The descriptive statistics of the variables are shown in </w:t>
      </w:r>
      <w:r w:rsidR="00163558">
        <w:fldChar w:fldCharType="begin"/>
      </w:r>
      <w:r w:rsidR="00163558">
        <w:instrText xml:space="preserve"> REF _Ref194475618 \h </w:instrText>
      </w:r>
      <w:r w:rsidR="00163558">
        <w:fldChar w:fldCharType="separate"/>
      </w:r>
      <w:r w:rsidR="00E80B53">
        <w:t>Table 5-</w:t>
      </w:r>
      <w:r w:rsidR="00E80B53">
        <w:rPr>
          <w:noProof/>
        </w:rPr>
        <w:t>2</w:t>
      </w:r>
      <w:r w:rsidR="00163558">
        <w:fldChar w:fldCharType="end"/>
      </w:r>
      <w:r w:rsidRPr="00F45000">
        <w:t xml:space="preserve">, with </w:t>
      </w:r>
      <w:r w:rsidRPr="00F45000">
        <w:lastRenderedPageBreak/>
        <w:t xml:space="preserve">a total of 832 samples. Observing Skewness and Excess Kurtosis, it can be found that the RND functions constructed using </w:t>
      </w:r>
      <w:r w:rsidR="00EE7DEF">
        <w:t>our proposed method</w:t>
      </w:r>
      <w:r w:rsidRPr="00F45000">
        <w:t xml:space="preserve"> have outliers in skewness and excess kurtosis, which in turn affect the mean and standard deviation of these variables.</w:t>
      </w:r>
    </w:p>
    <w:p w14:paraId="4C9A48D9" w14:textId="3B6234C5" w:rsidR="00F45000" w:rsidRDefault="00F45000" w:rsidP="00163558">
      <w:pPr>
        <w:pStyle w:val="a9"/>
        <w:spacing w:before="180" w:after="180"/>
      </w:pPr>
      <w:bookmarkStart w:id="176" w:name="_Ref194475618"/>
      <w:bookmarkStart w:id="177" w:name="_Toc195004579"/>
      <w:r>
        <w:t>Table 5-</w:t>
      </w:r>
      <w:r w:rsidR="00BA6301">
        <w:fldChar w:fldCharType="begin"/>
      </w:r>
      <w:r w:rsidR="00BA6301">
        <w:instrText xml:space="preserve"> SEQ Table_5- \* ARABIC </w:instrText>
      </w:r>
      <w:r w:rsidR="00BA6301">
        <w:fldChar w:fldCharType="separate"/>
      </w:r>
      <w:r w:rsidR="00E80B53">
        <w:rPr>
          <w:noProof/>
        </w:rPr>
        <w:t>2</w:t>
      </w:r>
      <w:r w:rsidR="00BA6301">
        <w:rPr>
          <w:noProof/>
        </w:rPr>
        <w:fldChar w:fldCharType="end"/>
      </w:r>
      <w:bookmarkEnd w:id="176"/>
      <w:r>
        <w:rPr>
          <w:rFonts w:hint="eastAsia"/>
        </w:rPr>
        <w:t xml:space="preserve">: </w:t>
      </w:r>
      <w:r w:rsidR="003A2010" w:rsidRPr="003A2010">
        <w:t xml:space="preserve">Descriptive Statistics of </w:t>
      </w:r>
      <w:r w:rsidR="009538FB">
        <w:t xml:space="preserve">the </w:t>
      </w:r>
      <w:r w:rsidR="003A2010" w:rsidRPr="003A2010">
        <w:t xml:space="preserve">RND </w:t>
      </w:r>
      <w:r w:rsidR="00AF66F4">
        <w:t>Moments</w:t>
      </w:r>
      <w:r w:rsidR="003A2010" w:rsidRPr="003A2010">
        <w:t xml:space="preserve"> and Bitcoin Returns for Products with 1 Day to Expiration (</w:t>
      </w:r>
      <w:r w:rsidR="00EE7DEF">
        <w:t>Our proposed method</w:t>
      </w:r>
      <w:r w:rsidR="003A2010" w:rsidRPr="003A2010">
        <w:t>)</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3CDBD4C7" w14:textId="77777777" w:rsidR="00E80B53" w:rsidRDefault="00163558">
      <w:pPr>
        <w:widowControl/>
        <w:spacing w:beforeLines="0" w:before="0" w:afterLines="0" w:after="0" w:line="240" w:lineRule="auto"/>
        <w:ind w:firstLineChars="0" w:firstLine="0"/>
        <w:jc w:val="left"/>
        <w:rPr>
          <w:sz w:val="20"/>
        </w:rPr>
      </w:pPr>
      <w:r w:rsidRPr="00163558">
        <w:t>Following the regression analysis</w:t>
      </w:r>
      <w:r w:rsidRPr="00F75FDC">
        <w:rPr>
          <w:strike/>
        </w:rPr>
        <w:t xml:space="preserve"> method </w:t>
      </w:r>
      <w:r w:rsidRPr="00163558">
        <w:t xml:space="preserve">set in Section 4.5, the univariate regression </w:t>
      </w:r>
      <w:r w:rsidRPr="000C67C8">
        <w:rPr>
          <w:strike/>
        </w:rPr>
        <w:t xml:space="preserve">analysis </w:t>
      </w:r>
      <w:r w:rsidRPr="00163558">
        <w:t>results are shown in</w:t>
      </w:r>
      <w:r w:rsidR="00EE5D22">
        <w:rPr>
          <w:rFonts w:hint="eastAsia"/>
        </w:rPr>
        <w:t xml:space="preserve"> </w:t>
      </w:r>
      <w:r w:rsidR="00EE5D22">
        <w:fldChar w:fldCharType="begin"/>
      </w:r>
      <w:r w:rsidR="00EE5D22">
        <w:instrText xml:space="preserve"> </w:instrText>
      </w:r>
      <w:r w:rsidR="00EE5D22">
        <w:rPr>
          <w:rFonts w:hint="eastAsia"/>
        </w:rPr>
        <w:instrText>REF _Ref194629975 \h</w:instrText>
      </w:r>
      <w:r w:rsidR="00EE5D22">
        <w:instrText xml:space="preserve"> </w:instrText>
      </w:r>
      <w:r w:rsidR="00EE5D22">
        <w:fldChar w:fldCharType="separate"/>
      </w:r>
      <w:r w:rsidR="00E80B53">
        <w:br w:type="page"/>
      </w:r>
    </w:p>
    <w:p w14:paraId="05A1FAEE" w14:textId="323790A7" w:rsidR="006F7CB3" w:rsidRPr="004C22C3" w:rsidRDefault="00E80B53" w:rsidP="004C22C3">
      <w:pPr>
        <w:spacing w:before="180" w:after="180"/>
        <w:ind w:firstLine="480"/>
      </w:pPr>
      <w:r>
        <w:lastRenderedPageBreak/>
        <w:t>Table 5-</w:t>
      </w:r>
      <w:r>
        <w:rPr>
          <w:noProof/>
        </w:rPr>
        <w:t>3</w:t>
      </w:r>
      <w:r w:rsidR="00EE5D22">
        <w:fldChar w:fldCharType="end"/>
      </w:r>
      <w:r w:rsidR="00163558" w:rsidRPr="00163558">
        <w:t xml:space="preserve">. It can be observed that Mean, Skewness, Median, and T-4 Return are significant, mainly concentrated in </w:t>
      </w:r>
      <w:r w:rsidR="009538FB">
        <w:t xml:space="preserve">the </w:t>
      </w:r>
      <w:r w:rsidR="00163558" w:rsidRPr="00163558">
        <w:t>RND distribution characteristics. The predictive ability of market sentiment indicators such as the Cryptocurrency Fear and Greed Index and Volatility Index (VIX) is extremely low, indicating that technical indicators may be more valuable than market sentiment indicators.</w:t>
      </w:r>
      <w:bookmarkStart w:id="178" w:name="_Ref194475669"/>
    </w:p>
    <w:p w14:paraId="2BDB72BD" w14:textId="77777777" w:rsidR="00C860C5" w:rsidRDefault="00C860C5">
      <w:pPr>
        <w:widowControl/>
        <w:spacing w:beforeLines="0" w:before="0" w:afterLines="0" w:after="0" w:line="240" w:lineRule="auto"/>
        <w:ind w:firstLineChars="0" w:firstLine="0"/>
        <w:jc w:val="left"/>
        <w:rPr>
          <w:sz w:val="20"/>
        </w:rPr>
      </w:pPr>
      <w:bookmarkStart w:id="179" w:name="_Ref194629975"/>
      <w:bookmarkStart w:id="180" w:name="_Toc195004580"/>
      <w:r>
        <w:br w:type="page"/>
      </w:r>
    </w:p>
    <w:p w14:paraId="65836CE3" w14:textId="52F9E8F9" w:rsidR="00163558" w:rsidRDefault="00163558" w:rsidP="00163558">
      <w:pPr>
        <w:pStyle w:val="a9"/>
        <w:keepNext/>
        <w:spacing w:before="180" w:after="180"/>
      </w:pPr>
      <w:r>
        <w:lastRenderedPageBreak/>
        <w:t>Table 5-</w:t>
      </w:r>
      <w:r w:rsidR="00BA6301">
        <w:fldChar w:fldCharType="begin"/>
      </w:r>
      <w:r w:rsidR="00BA6301">
        <w:instrText xml:space="preserve"> SEQ Table_5- \* ARABIC </w:instrText>
      </w:r>
      <w:r w:rsidR="00BA6301">
        <w:fldChar w:fldCharType="separate"/>
      </w:r>
      <w:r w:rsidR="00E80B53">
        <w:rPr>
          <w:noProof/>
        </w:rPr>
        <w:t>3</w:t>
      </w:r>
      <w:r w:rsidR="00BA6301">
        <w:rPr>
          <w:noProof/>
        </w:rPr>
        <w:fldChar w:fldCharType="end"/>
      </w:r>
      <w:bookmarkEnd w:id="178"/>
      <w:bookmarkEnd w:id="179"/>
      <w:r>
        <w:rPr>
          <w:rFonts w:hint="eastAsia"/>
        </w:rPr>
        <w:t xml:space="preserve">: </w:t>
      </w:r>
      <w:r w:rsidRPr="00163558">
        <w:t xml:space="preserve">Univariate Regression </w:t>
      </w:r>
      <w:r w:rsidRPr="000C67C8">
        <w:rPr>
          <w:strike/>
        </w:rPr>
        <w:t xml:space="preserve">Analysis </w:t>
      </w:r>
      <w:r w:rsidRPr="00163558">
        <w:t>Results for Products with 1 Day to Expiration (</w:t>
      </w:r>
      <w:r w:rsidR="00EE7DEF">
        <w:t>Our proposed method</w:t>
      </w:r>
      <w:r w:rsidRPr="00163558">
        <w:t>)</w:t>
      </w:r>
      <w:bookmarkEnd w:id="1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47E2CABD" w:rsidR="00BB145A" w:rsidRDefault="00163558" w:rsidP="00BB145A">
      <w:pPr>
        <w:pStyle w:val="af8"/>
      </w:pPr>
      <w:r w:rsidRPr="00163558">
        <w:t>Note: * indicates significance at the 10% level; ** indicates significance at the 5% level; *** indicates significance at the 1% level</w:t>
      </w:r>
    </w:p>
    <w:p w14:paraId="6CD87FAC" w14:textId="5CA33607" w:rsidR="00B856BD" w:rsidRPr="00786B72" w:rsidRDefault="007027A6" w:rsidP="00952FB6">
      <w:pPr>
        <w:spacing w:before="180" w:after="180"/>
        <w:ind w:firstLine="480"/>
      </w:pPr>
      <w:r w:rsidRPr="007027A6">
        <w:t>In the bivariate regression analysis, with Skewness as a fixed variable, the results are shown in</w:t>
      </w:r>
      <w:r w:rsidR="00952FB6">
        <w:rPr>
          <w:rFonts w:hint="eastAsia"/>
        </w:rPr>
        <w:t xml:space="preserve"> </w:t>
      </w:r>
      <w:r w:rsidR="00952FB6">
        <w:fldChar w:fldCharType="begin"/>
      </w:r>
      <w:r w:rsidR="00952FB6">
        <w:instrText xml:space="preserve"> REF _Ref194630011 \h </w:instrText>
      </w:r>
      <w:r w:rsidR="00952FB6">
        <w:fldChar w:fldCharType="separate"/>
      </w:r>
      <w:r w:rsidR="00E80B53">
        <w:t>Table 5-</w:t>
      </w:r>
      <w:r w:rsidR="00E80B53">
        <w:rPr>
          <w:noProof/>
        </w:rPr>
        <w:t>4</w:t>
      </w:r>
      <w:r w:rsidR="00952FB6">
        <w:fldChar w:fldCharType="end"/>
      </w:r>
      <w:r w:rsidRPr="007027A6">
        <w:t xml:space="preserve">. It can be observed that the addition of Median and T-4 Return can give the regression model stable predictive ability, and the explanatory power R-squared also increases, indicating that </w:t>
      </w:r>
      <w:r w:rsidR="009538FB">
        <w:t xml:space="preserve">the </w:t>
      </w:r>
      <w:r w:rsidRPr="007027A6">
        <w:t xml:space="preserve">RND median and short-term momentum strategies may provide additional information for predicting returns. The results of the three-variable and four-variable regression analyses are shown in </w:t>
      </w:r>
      <w:r w:rsidR="00791083">
        <w:fldChar w:fldCharType="begin"/>
      </w:r>
      <w:r w:rsidR="00791083">
        <w:instrText xml:space="preserve"> REF _Ref194476237 \h </w:instrText>
      </w:r>
      <w:r w:rsidR="00791083">
        <w:fldChar w:fldCharType="separate"/>
      </w:r>
      <w:r w:rsidR="00E80B53">
        <w:t xml:space="preserve">Appendix Table </w:t>
      </w:r>
      <w:r w:rsidR="00E80B53">
        <w:rPr>
          <w:noProof/>
        </w:rPr>
        <w:t>1</w:t>
      </w:r>
      <w:r w:rsidR="00791083">
        <w:fldChar w:fldCharType="end"/>
      </w:r>
      <w:r w:rsidRPr="007027A6">
        <w:t xml:space="preserve"> and </w:t>
      </w:r>
      <w:r w:rsidR="00791083">
        <w:fldChar w:fldCharType="begin"/>
      </w:r>
      <w:r w:rsidR="00791083">
        <w:instrText xml:space="preserve"> REF _Ref194476242 \h </w:instrText>
      </w:r>
      <w:r w:rsidR="00791083">
        <w:fldChar w:fldCharType="separate"/>
      </w:r>
      <w:r w:rsidR="00E80B53">
        <w:t xml:space="preserve">Appendix Table </w:t>
      </w:r>
      <w:r w:rsidR="00E80B53">
        <w:rPr>
          <w:noProof/>
        </w:rPr>
        <w:t>2</w:t>
      </w:r>
      <w:r w:rsidR="00791083">
        <w:fldChar w:fldCharType="end"/>
      </w:r>
      <w:r w:rsidRPr="007027A6">
        <w:t>.</w:t>
      </w:r>
    </w:p>
    <w:p w14:paraId="778AA9E2" w14:textId="77777777" w:rsidR="003B1EAE" w:rsidRDefault="003B1EAE">
      <w:pPr>
        <w:widowControl/>
        <w:spacing w:beforeLines="0" w:before="0" w:afterLines="0" w:after="0" w:line="240" w:lineRule="auto"/>
        <w:ind w:firstLineChars="0" w:firstLine="0"/>
        <w:jc w:val="left"/>
        <w:rPr>
          <w:sz w:val="20"/>
        </w:rPr>
      </w:pPr>
      <w:bookmarkStart w:id="181" w:name="_Ref194476224"/>
      <w:r>
        <w:br w:type="page"/>
      </w:r>
    </w:p>
    <w:p w14:paraId="522034CA" w14:textId="2AE5F240" w:rsidR="007027A6" w:rsidRDefault="007027A6" w:rsidP="007027A6">
      <w:pPr>
        <w:pStyle w:val="a9"/>
        <w:keepNext/>
        <w:spacing w:before="180" w:after="180"/>
      </w:pPr>
      <w:bookmarkStart w:id="182" w:name="_Ref194630011"/>
      <w:bookmarkStart w:id="183" w:name="_Toc195004581"/>
      <w:r>
        <w:lastRenderedPageBreak/>
        <w:t>Table 5-</w:t>
      </w:r>
      <w:r w:rsidR="00BA6301">
        <w:fldChar w:fldCharType="begin"/>
      </w:r>
      <w:r w:rsidR="00BA6301">
        <w:instrText xml:space="preserve"> SEQ Table_5- \* ARABIC </w:instrText>
      </w:r>
      <w:r w:rsidR="00BA6301">
        <w:fldChar w:fldCharType="separate"/>
      </w:r>
      <w:r w:rsidR="00E80B53">
        <w:rPr>
          <w:noProof/>
        </w:rPr>
        <w:t>4</w:t>
      </w:r>
      <w:r w:rsidR="00BA6301">
        <w:rPr>
          <w:noProof/>
        </w:rPr>
        <w:fldChar w:fldCharType="end"/>
      </w:r>
      <w:bookmarkEnd w:id="181"/>
      <w:bookmarkEnd w:id="182"/>
      <w:r>
        <w:rPr>
          <w:rFonts w:hint="eastAsia"/>
        </w:rPr>
        <w:t xml:space="preserve">: </w:t>
      </w:r>
      <w:r w:rsidRPr="007027A6">
        <w:t xml:space="preserve">Bivariate Regression </w:t>
      </w:r>
      <w:r w:rsidRPr="000C67C8">
        <w:rPr>
          <w:strike/>
        </w:rPr>
        <w:t xml:space="preserve">Analysis </w:t>
      </w:r>
      <w:r w:rsidRPr="007027A6">
        <w:t>Results for Products with 1 Day to Expiration (</w:t>
      </w:r>
      <w:r w:rsidR="00EE7DEF">
        <w:t>Our proposed method</w:t>
      </w:r>
      <w:r w:rsidRPr="007027A6">
        <w:t>)</w:t>
      </w:r>
      <w:bookmarkEnd w:id="1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5693667" w:rsidR="00B856BD" w:rsidRDefault="00163558" w:rsidP="00B856BD">
      <w:pPr>
        <w:pStyle w:val="af8"/>
      </w:pPr>
      <w:r w:rsidRPr="00163558">
        <w:t>Note: * indicates significance at the 10% level; ** indicates significance at the 5% level; *** indicates significance at the 1% level</w:t>
      </w:r>
    </w:p>
    <w:p w14:paraId="048B325E" w14:textId="13CE86EE" w:rsidR="00142EA2" w:rsidRDefault="00791083" w:rsidP="00952FB6">
      <w:pPr>
        <w:spacing w:before="180" w:after="180"/>
        <w:ind w:firstLine="480"/>
      </w:pPr>
      <w:r w:rsidRPr="00791083">
        <w:t xml:space="preserve">After multi-level regression analysis, this section finally adopts a regression model with three variables: Skewness, Median, and T-4 Return. The model results are shown in </w:t>
      </w:r>
      <w:r>
        <w:fldChar w:fldCharType="begin"/>
      </w:r>
      <w:r>
        <w:instrText xml:space="preserve"> REF _Ref194476310 \h </w:instrText>
      </w:r>
      <w:r>
        <w:fldChar w:fldCharType="separate"/>
      </w:r>
      <w:r w:rsidR="00E80B53">
        <w:t>Table 5-</w:t>
      </w:r>
      <w:r w:rsidR="00E80B53">
        <w:rPr>
          <w:noProof/>
        </w:rPr>
        <w:t>5</w:t>
      </w:r>
      <w:r>
        <w:fldChar w:fldCharType="end"/>
      </w:r>
      <w:r w:rsidRPr="00791083">
        <w:t>,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However, none of the added variables are statistically significant (</w:t>
      </w:r>
      <w:r w:rsidR="00952FB6">
        <w:fldChar w:fldCharType="begin"/>
      </w:r>
      <w:r w:rsidR="00952FB6">
        <w:instrText xml:space="preserve"> REF _Ref194630038 \h </w:instrText>
      </w:r>
      <w:r w:rsidR="00952FB6">
        <w:fldChar w:fldCharType="separate"/>
      </w:r>
      <w:r w:rsidR="00E80B53">
        <w:t xml:space="preserve">Appendix Table </w:t>
      </w:r>
      <w:r w:rsidR="00E80B53">
        <w:rPr>
          <w:noProof/>
        </w:rPr>
        <w:t>3</w:t>
      </w:r>
      <w:r w:rsidR="00952FB6">
        <w:fldChar w:fldCharType="end"/>
      </w:r>
      <w:r w:rsidRPr="00791083">
        <w:t>), indicating that this model has already demonstrated relatively stable predictive ability.</w:t>
      </w:r>
    </w:p>
    <w:p w14:paraId="722DDCFA" w14:textId="0909905F" w:rsidR="00791083" w:rsidRDefault="00791083" w:rsidP="00791083">
      <w:pPr>
        <w:pStyle w:val="a9"/>
        <w:keepNext/>
        <w:spacing w:before="180" w:after="180"/>
      </w:pPr>
      <w:bookmarkStart w:id="184" w:name="_Ref194476310"/>
      <w:bookmarkStart w:id="185" w:name="_Toc195004582"/>
      <w:r>
        <w:t>Table 5-</w:t>
      </w:r>
      <w:r w:rsidR="00BA6301">
        <w:fldChar w:fldCharType="begin"/>
      </w:r>
      <w:r w:rsidR="00BA6301">
        <w:instrText xml:space="preserve"> SEQ Table_5- \* ARABIC </w:instrText>
      </w:r>
      <w:r w:rsidR="00BA6301">
        <w:fldChar w:fldCharType="separate"/>
      </w:r>
      <w:r w:rsidR="00E80B53">
        <w:rPr>
          <w:noProof/>
        </w:rPr>
        <w:t>5</w:t>
      </w:r>
      <w:r w:rsidR="00BA6301">
        <w:rPr>
          <w:noProof/>
        </w:rPr>
        <w:fldChar w:fldCharType="end"/>
      </w:r>
      <w:bookmarkEnd w:id="184"/>
      <w:r>
        <w:rPr>
          <w:rFonts w:hint="eastAsia"/>
        </w:rPr>
        <w:t xml:space="preserve">: </w:t>
      </w:r>
      <w:r w:rsidRPr="00791083">
        <w:t xml:space="preserve">Regression </w:t>
      </w:r>
      <w:r w:rsidRPr="000C67C8">
        <w:rPr>
          <w:strike/>
        </w:rPr>
        <w:t xml:space="preserve">Analysis </w:t>
      </w:r>
      <w:r w:rsidRPr="00791083">
        <w:t>Results for Products with 1 Day to Expiration (</w:t>
      </w:r>
      <w:r w:rsidR="00EE7DEF">
        <w:t>Our proposed method</w:t>
      </w:r>
      <w:r w:rsidRPr="00791083">
        <w:t>)</w:t>
      </w:r>
      <w:bookmarkEnd w:id="1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09106B74" w:rsidR="00DB54B6" w:rsidRDefault="00163558" w:rsidP="00DB54B6">
      <w:pPr>
        <w:pStyle w:val="af8"/>
      </w:pPr>
      <w:r w:rsidRPr="00163558">
        <w:t>Note: * indicates significance at the 10% level; ** indicates significance at the 5% level; *** indicates significance at the 1% level</w:t>
      </w:r>
    </w:p>
    <w:p w14:paraId="4912D6D3" w14:textId="77777777" w:rsidR="0060729E" w:rsidRDefault="0060729E">
      <w:pPr>
        <w:widowControl/>
        <w:spacing w:beforeLines="0" w:before="0" w:afterLines="0" w:after="0" w:line="240" w:lineRule="auto"/>
        <w:ind w:firstLineChars="0" w:firstLine="0"/>
        <w:jc w:val="left"/>
        <w:rPr>
          <w:rFonts w:cstheme="majorBidi"/>
          <w:b/>
          <w:bCs/>
          <w:sz w:val="32"/>
          <w:szCs w:val="36"/>
        </w:rPr>
      </w:pPr>
      <w:bookmarkStart w:id="186" w:name="_Toc190531603"/>
      <w:bookmarkStart w:id="187" w:name="_Toc190982048"/>
      <w:r>
        <w:br w:type="page"/>
      </w:r>
    </w:p>
    <w:p w14:paraId="1CC9AA72" w14:textId="2CB8995B" w:rsidR="00F008C1" w:rsidRDefault="00F008C1" w:rsidP="00F008C1">
      <w:pPr>
        <w:pStyle w:val="3"/>
        <w:spacing w:before="180" w:after="180"/>
      </w:pPr>
      <w:bookmarkStart w:id="188" w:name="_Toc195004965"/>
      <w:r>
        <w:rPr>
          <w:rFonts w:hint="eastAsia"/>
        </w:rPr>
        <w:lastRenderedPageBreak/>
        <w:t>5.</w:t>
      </w:r>
      <w:r w:rsidR="008771A3">
        <w:rPr>
          <w:rFonts w:hint="eastAsia"/>
        </w:rPr>
        <w:t>2</w:t>
      </w:r>
      <w:r>
        <w:rPr>
          <w:rFonts w:hint="eastAsia"/>
        </w:rPr>
        <w:t>.2</w:t>
      </w:r>
      <w:bookmarkEnd w:id="186"/>
      <w:bookmarkEnd w:id="187"/>
      <w:r w:rsidR="00791083">
        <w:rPr>
          <w:rFonts w:hint="eastAsia"/>
        </w:rPr>
        <w:t xml:space="preserve"> </w:t>
      </w:r>
      <w:r w:rsidR="0023467B">
        <w:t>Fitting Tails with GPDs</w:t>
      </w:r>
      <w:r w:rsidR="00791083" w:rsidRPr="00791083">
        <w:t xml:space="preserve"> </w:t>
      </w:r>
      <w:r w:rsidR="00DF7AF1">
        <w:t xml:space="preserve">Based on </w:t>
      </w:r>
      <w:proofErr w:type="spellStart"/>
      <w:r w:rsidR="00EE7DEF">
        <w:t>Birru</w:t>
      </w:r>
      <w:proofErr w:type="spellEnd"/>
      <w:r w:rsidR="00EE7DEF">
        <w:t xml:space="preserve"> &amp; </w:t>
      </w:r>
      <w:proofErr w:type="spellStart"/>
      <w:r w:rsidR="00EE7DEF">
        <w:t>Figlewski</w:t>
      </w:r>
      <w:proofErr w:type="spellEnd"/>
      <w:r w:rsidR="00EE7DEF">
        <w:t xml:space="preserve"> (2012)</w:t>
      </w:r>
      <w:bookmarkEnd w:id="188"/>
    </w:p>
    <w:p w14:paraId="55C1E466" w14:textId="56B0CF09" w:rsidR="00F36EA6" w:rsidRDefault="00791083" w:rsidP="00F36EA6">
      <w:pPr>
        <w:spacing w:before="180" w:after="180"/>
        <w:ind w:firstLine="480"/>
      </w:pPr>
      <w:r w:rsidRPr="00791083">
        <w:t xml:space="preserve">This section uses option products expiring daily from January 10, 2021, to April 30, 2024, deriving </w:t>
      </w:r>
      <w:r w:rsidR="009538FB">
        <w:t xml:space="preserve">the </w:t>
      </w:r>
      <w:r w:rsidRPr="00791083">
        <w:t xml:space="preserve">RND from the observation date one day before expiration, and constructs complete </w:t>
      </w:r>
      <w:r w:rsidR="009538FB">
        <w:t xml:space="preserve">the </w:t>
      </w:r>
      <w:r w:rsidRPr="00791083">
        <w:t xml:space="preserve">RND functions using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 xml:space="preserve">. </w:t>
      </w:r>
      <w:r w:rsidR="00AF66F4">
        <w:t>Moments</w:t>
      </w:r>
      <w:r w:rsidRPr="00791083">
        <w:t xml:space="preserve"> such as mean, standard deviation, skewness, and kurtosis are then calculated as explanatory variables. Using the next period's Bitcoin spot return as the explained variable, multi-level regression analysis is conducted to observe whether </w:t>
      </w:r>
      <w:r w:rsidR="009538FB">
        <w:t xml:space="preserve">the </w:t>
      </w:r>
      <w:r w:rsidRPr="00791083">
        <w:t xml:space="preserve">RND has predictive effects. The descriptive statistics of the variables are shown in </w:t>
      </w:r>
      <w:r>
        <w:fldChar w:fldCharType="begin"/>
      </w:r>
      <w:r>
        <w:instrText xml:space="preserve"> REF _Ref194476376 \h </w:instrText>
      </w:r>
      <w:r>
        <w:fldChar w:fldCharType="separate"/>
      </w:r>
      <w:r w:rsidR="00E80B53">
        <w:t>Table 5-</w:t>
      </w:r>
      <w:r w:rsidR="00E80B53">
        <w:rPr>
          <w:noProof/>
        </w:rPr>
        <w:t>6</w:t>
      </w:r>
      <w:r>
        <w:fldChar w:fldCharType="end"/>
      </w:r>
      <w:r w:rsidRPr="00791083">
        <w:t xml:space="preserve">, with a total of 831 samples, one less than </w:t>
      </w:r>
      <w:r w:rsidR="00EE7DEF">
        <w:t>our proposed method</w:t>
      </w:r>
      <w:r w:rsidRPr="00791083">
        <w:t xml:space="preserve">. This is because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 xml:space="preserve"> encountered fitting problems, indicating that </w:t>
      </w:r>
      <w:r w:rsidR="00E52870">
        <w:t>one single point with one slope method</w:t>
      </w:r>
      <w:r w:rsidRPr="00791083">
        <w:t xml:space="preserve"> is more stable. Observing Skewness and Excess Kurtosis, it can be found that the statistical characteristic data calculated using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 xml:space="preserve"> is less affected by outliers.</w:t>
      </w:r>
    </w:p>
    <w:p w14:paraId="34B36C97" w14:textId="2DD7AA55" w:rsidR="00791083" w:rsidRDefault="00791083" w:rsidP="00791083">
      <w:pPr>
        <w:pStyle w:val="a9"/>
        <w:keepNext/>
        <w:spacing w:before="180" w:after="180"/>
      </w:pPr>
      <w:bookmarkStart w:id="189" w:name="_Ref194476376"/>
      <w:bookmarkStart w:id="190" w:name="_Toc195004583"/>
      <w:r>
        <w:t>Table 5-</w:t>
      </w:r>
      <w:r w:rsidR="00BA6301">
        <w:fldChar w:fldCharType="begin"/>
      </w:r>
      <w:r w:rsidR="00BA6301">
        <w:instrText xml:space="preserve"> SEQ Table_5- \* ARABIC </w:instrText>
      </w:r>
      <w:r w:rsidR="00BA6301">
        <w:fldChar w:fldCharType="separate"/>
      </w:r>
      <w:r w:rsidR="00E80B53">
        <w:rPr>
          <w:noProof/>
        </w:rPr>
        <w:t>6</w:t>
      </w:r>
      <w:r w:rsidR="00BA6301">
        <w:rPr>
          <w:noProof/>
        </w:rPr>
        <w:fldChar w:fldCharType="end"/>
      </w:r>
      <w:bookmarkEnd w:id="189"/>
      <w:r>
        <w:rPr>
          <w:rFonts w:hint="eastAsia"/>
        </w:rPr>
        <w:t xml:space="preserve">: </w:t>
      </w:r>
      <w:r w:rsidRPr="00791083">
        <w:t xml:space="preserve">Descriptive Statistics of </w:t>
      </w:r>
      <w:r w:rsidR="009538FB">
        <w:t xml:space="preserve">the </w:t>
      </w:r>
      <w:r w:rsidRPr="00791083">
        <w:t xml:space="preserve">RND </w:t>
      </w:r>
      <w:r w:rsidR="00AF66F4">
        <w:t>Moments</w:t>
      </w:r>
      <w:r w:rsidRPr="00791083">
        <w:t xml:space="preserve"> and Bitcoin Returns for Products with 1 Day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DB4B95"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514"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29"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497"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514"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29"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497"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514"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29"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514"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29"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497"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514"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29"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t>Median</w:t>
            </w:r>
          </w:p>
        </w:tc>
        <w:tc>
          <w:tcPr>
            <w:tcW w:w="497"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514"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29"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514"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29"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497"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514"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29"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514"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29"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514"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29"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514"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29"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514"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29"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5D979884" w14:textId="77777777" w:rsidR="005557A8" w:rsidRDefault="005557A8">
      <w:pPr>
        <w:widowControl/>
        <w:spacing w:beforeLines="0" w:before="0" w:afterLines="0" w:after="0" w:line="240" w:lineRule="auto"/>
        <w:ind w:firstLineChars="0" w:firstLine="0"/>
        <w:jc w:val="left"/>
      </w:pPr>
      <w:r>
        <w:br w:type="page"/>
      </w:r>
    </w:p>
    <w:p w14:paraId="147E6B46" w14:textId="24BD9211" w:rsidR="00F36EA6" w:rsidRDefault="00791083" w:rsidP="00560638">
      <w:pPr>
        <w:spacing w:before="180" w:after="180"/>
        <w:ind w:firstLine="480"/>
      </w:pPr>
      <w:r w:rsidRPr="00791083">
        <w:lastRenderedPageBreak/>
        <w:t>Following the regression analysis</w:t>
      </w:r>
      <w:r w:rsidRPr="00F75FDC">
        <w:rPr>
          <w:strike/>
        </w:rPr>
        <w:t xml:space="preserve"> method</w:t>
      </w:r>
      <w:r w:rsidRPr="00791083">
        <w:t xml:space="preserve"> set in Section 4.5, the univariate regression </w:t>
      </w:r>
      <w:r w:rsidRPr="000C67C8">
        <w:rPr>
          <w:strike/>
        </w:rPr>
        <w:t>analysis</w:t>
      </w:r>
      <w:r w:rsidRPr="00791083">
        <w:t xml:space="preserve"> results are shown in </w:t>
      </w:r>
      <w:r>
        <w:fldChar w:fldCharType="begin"/>
      </w:r>
      <w:r>
        <w:instrText xml:space="preserve"> REF _Ref194476417 \h </w:instrText>
      </w:r>
      <w:r>
        <w:fldChar w:fldCharType="separate"/>
      </w:r>
      <w:r w:rsidR="00E80B53">
        <w:t>Table 5-</w:t>
      </w:r>
      <w:r w:rsidR="00E80B53">
        <w:rPr>
          <w:noProof/>
        </w:rPr>
        <w:t>7</w:t>
      </w:r>
      <w:r>
        <w:fldChar w:fldCharType="end"/>
      </w:r>
      <w:r w:rsidRPr="00791083">
        <w:t>. It can be observed that Mean, Median, and T-4 Return are significant.</w:t>
      </w:r>
    </w:p>
    <w:p w14:paraId="357BFDF7" w14:textId="214B3B0A" w:rsidR="00791083" w:rsidRDefault="00791083" w:rsidP="00791083">
      <w:pPr>
        <w:pStyle w:val="a9"/>
        <w:keepNext/>
        <w:spacing w:before="180" w:after="180"/>
      </w:pPr>
      <w:bookmarkStart w:id="191" w:name="_Ref194476417"/>
      <w:bookmarkStart w:id="192" w:name="_Toc195004584"/>
      <w:r>
        <w:t>Table 5-</w:t>
      </w:r>
      <w:r w:rsidR="00BA6301">
        <w:fldChar w:fldCharType="begin"/>
      </w:r>
      <w:r w:rsidR="00BA6301">
        <w:instrText xml:space="preserve"> SEQ Table_5- \* ARABIC </w:instrText>
      </w:r>
      <w:r w:rsidR="00BA6301">
        <w:fldChar w:fldCharType="separate"/>
      </w:r>
      <w:r w:rsidR="00E80B53">
        <w:rPr>
          <w:noProof/>
        </w:rPr>
        <w:t>7</w:t>
      </w:r>
      <w:r w:rsidR="00BA6301">
        <w:rPr>
          <w:noProof/>
        </w:rPr>
        <w:fldChar w:fldCharType="end"/>
      </w:r>
      <w:bookmarkEnd w:id="191"/>
      <w:r>
        <w:rPr>
          <w:rFonts w:hint="eastAsia"/>
        </w:rPr>
        <w:t xml:space="preserve">: </w:t>
      </w:r>
      <w:r w:rsidRPr="00791083">
        <w:t xml:space="preserve">Univariate Regression </w:t>
      </w:r>
      <w:r w:rsidRPr="000C67C8">
        <w:rPr>
          <w:strike/>
        </w:rPr>
        <w:t>Analysis</w:t>
      </w:r>
      <w:r w:rsidRPr="00791083">
        <w:t xml:space="preserve"> Results for Products with 1 Day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381B9057" w:rsidR="00BB145A" w:rsidRDefault="00163558" w:rsidP="00BB145A">
      <w:pPr>
        <w:pStyle w:val="af8"/>
      </w:pPr>
      <w:r w:rsidRPr="00163558">
        <w:t>Note: * indicates significance at the 10% level; ** indicates significance at the 5% level; *** indicates significance at the 1% level</w:t>
      </w:r>
    </w:p>
    <w:p w14:paraId="2E4CAF46" w14:textId="49F381B3" w:rsidR="00F36EA6" w:rsidRPr="00786B72" w:rsidRDefault="00791083" w:rsidP="00952FB6">
      <w:pPr>
        <w:spacing w:before="180" w:after="180"/>
        <w:ind w:firstLine="480"/>
      </w:pPr>
      <w:r w:rsidRPr="00791083">
        <w:t>In the bivariate regression analysis, with Skewness as a fixed variable, the results are shown in</w:t>
      </w:r>
      <w:r w:rsidR="00952FB6">
        <w:rPr>
          <w:rFonts w:hint="eastAsia"/>
        </w:rPr>
        <w:t xml:space="preserve"> </w:t>
      </w:r>
      <w:r w:rsidR="00952FB6">
        <w:fldChar w:fldCharType="begin"/>
      </w:r>
      <w:r w:rsidR="00952FB6">
        <w:instrText xml:space="preserve"> REF _Ref194630061 \h </w:instrText>
      </w:r>
      <w:r w:rsidR="00952FB6">
        <w:fldChar w:fldCharType="separate"/>
      </w:r>
      <w:r w:rsidR="00E80B53">
        <w:t>Table 5-</w:t>
      </w:r>
      <w:r w:rsidR="00E80B53">
        <w:rPr>
          <w:noProof/>
        </w:rPr>
        <w:t>8</w:t>
      </w:r>
      <w:r w:rsidR="00952FB6">
        <w:fldChar w:fldCharType="end"/>
      </w:r>
      <w:r w:rsidRPr="00791083">
        <w:t xml:space="preserve">. It can be observed that after adding a second variable, Skewness becomes insignificant in all cases, indicating that the statistical characteristic data of </w:t>
      </w:r>
      <w:r w:rsidR="009538FB">
        <w:t xml:space="preserve">the </w:t>
      </w:r>
      <w:r w:rsidRPr="00791083">
        <w:t xml:space="preserve">RND functions constructed using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 xml:space="preserve"> is less stable in predicting Bitcoin spot returns. The results of the three-variable and four-variable regression analyses are shown in </w:t>
      </w:r>
      <w:r>
        <w:fldChar w:fldCharType="begin"/>
      </w:r>
      <w:r>
        <w:instrText xml:space="preserve"> REF _Ref194476476 \h </w:instrText>
      </w:r>
      <w:r>
        <w:fldChar w:fldCharType="separate"/>
      </w:r>
      <w:r w:rsidR="00E80B53">
        <w:t xml:space="preserve">Appendix Table </w:t>
      </w:r>
      <w:r w:rsidR="00E80B53">
        <w:rPr>
          <w:noProof/>
        </w:rPr>
        <w:t>4</w:t>
      </w:r>
      <w:r>
        <w:fldChar w:fldCharType="end"/>
      </w:r>
      <w:r w:rsidRPr="00791083">
        <w:t xml:space="preserve"> and</w:t>
      </w:r>
      <w:r w:rsidR="00952FB6">
        <w:rPr>
          <w:rFonts w:hint="eastAsia"/>
        </w:rPr>
        <w:t xml:space="preserve"> </w:t>
      </w:r>
      <w:r w:rsidR="00952FB6">
        <w:fldChar w:fldCharType="begin"/>
      </w:r>
      <w:r w:rsidR="00952FB6">
        <w:instrText xml:space="preserve"> </w:instrText>
      </w:r>
      <w:r w:rsidR="00952FB6">
        <w:rPr>
          <w:rFonts w:hint="eastAsia"/>
        </w:rPr>
        <w:instrText>REF _Ref194630081 \h</w:instrText>
      </w:r>
      <w:r w:rsidR="00952FB6">
        <w:instrText xml:space="preserve"> </w:instrText>
      </w:r>
      <w:r w:rsidR="00952FB6">
        <w:fldChar w:fldCharType="separate"/>
      </w:r>
      <w:r w:rsidR="00E80B53">
        <w:t xml:space="preserve">Appendix Table </w:t>
      </w:r>
      <w:r w:rsidR="00E80B53">
        <w:rPr>
          <w:noProof/>
        </w:rPr>
        <w:t>5</w:t>
      </w:r>
      <w:r w:rsidR="00952FB6">
        <w:fldChar w:fldCharType="end"/>
      </w:r>
      <w:r w:rsidRPr="00791083">
        <w:t>.</w:t>
      </w:r>
    </w:p>
    <w:p w14:paraId="341FE37D" w14:textId="77777777" w:rsidR="00A223E7" w:rsidRDefault="00A223E7">
      <w:pPr>
        <w:widowControl/>
        <w:spacing w:beforeLines="0" w:before="0" w:afterLines="0" w:after="0" w:line="240" w:lineRule="auto"/>
        <w:ind w:firstLineChars="0" w:firstLine="0"/>
        <w:jc w:val="left"/>
        <w:rPr>
          <w:sz w:val="20"/>
        </w:rPr>
      </w:pPr>
      <w:bookmarkStart w:id="193" w:name="_Ref194476464"/>
      <w:r>
        <w:br w:type="page"/>
      </w:r>
    </w:p>
    <w:p w14:paraId="0E45DF0E" w14:textId="5EBECFBC" w:rsidR="00791083" w:rsidRDefault="00791083" w:rsidP="00791083">
      <w:pPr>
        <w:pStyle w:val="a9"/>
        <w:spacing w:before="180" w:after="180"/>
      </w:pPr>
      <w:bookmarkStart w:id="194" w:name="_Ref194630061"/>
      <w:bookmarkStart w:id="195" w:name="_Toc195004585"/>
      <w:r>
        <w:lastRenderedPageBreak/>
        <w:t>Table 5-</w:t>
      </w:r>
      <w:r w:rsidR="00BA6301">
        <w:fldChar w:fldCharType="begin"/>
      </w:r>
      <w:r w:rsidR="00BA6301">
        <w:instrText xml:space="preserve"> SEQ Table_5- \* ARABIC </w:instrText>
      </w:r>
      <w:r w:rsidR="00BA6301">
        <w:fldChar w:fldCharType="separate"/>
      </w:r>
      <w:r w:rsidR="00E80B53">
        <w:rPr>
          <w:noProof/>
        </w:rPr>
        <w:t>8</w:t>
      </w:r>
      <w:r w:rsidR="00BA6301">
        <w:rPr>
          <w:noProof/>
        </w:rPr>
        <w:fldChar w:fldCharType="end"/>
      </w:r>
      <w:bookmarkEnd w:id="193"/>
      <w:bookmarkEnd w:id="194"/>
      <w:r>
        <w:rPr>
          <w:rFonts w:hint="eastAsia"/>
        </w:rPr>
        <w:t xml:space="preserve">: </w:t>
      </w:r>
      <w:r w:rsidRPr="00791083">
        <w:t xml:space="preserve">Bivariate Regression </w:t>
      </w:r>
      <w:r w:rsidRPr="000C67C8">
        <w:rPr>
          <w:strike/>
        </w:rPr>
        <w:t xml:space="preserve">Analysis </w:t>
      </w:r>
      <w:r w:rsidRPr="00791083">
        <w:t>Results for Products with 1 Day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487"/>
        <w:gridCol w:w="1123"/>
        <w:gridCol w:w="895"/>
        <w:gridCol w:w="1026"/>
        <w:gridCol w:w="1438"/>
        <w:gridCol w:w="815"/>
        <w:gridCol w:w="947"/>
        <w:gridCol w:w="763"/>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commentRangeStart w:id="196"/>
            <w:proofErr w:type="spellStart"/>
            <w:r w:rsidRPr="00B856BD">
              <w:rPr>
                <w:szCs w:val="16"/>
              </w:rPr>
              <w:t>Variable</w:t>
            </w:r>
            <w:commentRangeEnd w:id="196"/>
            <w:r w:rsidR="00C11EFF">
              <w:rPr>
                <w:rStyle w:val="afe"/>
                <w:color w:val="auto"/>
                <w:kern w:val="2"/>
              </w:rPr>
              <w:commentReference w:id="196"/>
            </w:r>
            <w:r w:rsidRPr="00B856BD">
              <w:rPr>
                <w:szCs w:val="16"/>
              </w:rPr>
              <w:t>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38BE1317" w:rsidR="00F36EA6" w:rsidRDefault="00163558" w:rsidP="00F36EA6">
      <w:pPr>
        <w:pStyle w:val="af8"/>
      </w:pPr>
      <w:r w:rsidRPr="00163558">
        <w:t>Note: * indicates significance at the 10% level; ** indicates significance at the 5% level; *** indicates significance at the 1% level</w:t>
      </w:r>
    </w:p>
    <w:p w14:paraId="0EA69AAB" w14:textId="2701F250" w:rsidR="00F36EA6" w:rsidRDefault="00791083" w:rsidP="00F36EA6">
      <w:pPr>
        <w:spacing w:before="180" w:after="180"/>
        <w:ind w:firstLine="480"/>
      </w:pPr>
      <w:r w:rsidRPr="00791083">
        <w:t xml:space="preserve">To compare with the regression model constructed using </w:t>
      </w:r>
      <w:r w:rsidR="00E52870">
        <w:t>one single point with one slope method</w:t>
      </w:r>
      <w:r w:rsidRPr="00791083">
        <w:t xml:space="preserve">, this section also selects Skewness, Median, and T-4 Return as the three variables for the model. The model results are shown in </w:t>
      </w:r>
      <w:r>
        <w:fldChar w:fldCharType="begin"/>
      </w:r>
      <w:r>
        <w:instrText xml:space="preserve"> REF _Ref194476541 \h </w:instrText>
      </w:r>
      <w:r>
        <w:fldChar w:fldCharType="separate"/>
      </w:r>
      <w:r w:rsidR="00E80B53">
        <w:t>Table 5-</w:t>
      </w:r>
      <w:r w:rsidR="00E80B53">
        <w:rPr>
          <w:noProof/>
        </w:rPr>
        <w:t>9</w:t>
      </w:r>
      <w:r>
        <w:fldChar w:fldCharType="end"/>
      </w:r>
      <w:r w:rsidRPr="00791083">
        <w:t xml:space="preserve">, indicating that Skewness is not significant, and the regression model constructed using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 xml:space="preserve"> does not have stable predictive ability.</w:t>
      </w:r>
    </w:p>
    <w:p w14:paraId="5813C040" w14:textId="4B49F8D6" w:rsidR="00791083" w:rsidRDefault="00791083" w:rsidP="00791083">
      <w:pPr>
        <w:pStyle w:val="a9"/>
        <w:keepNext/>
        <w:spacing w:before="180" w:after="180"/>
      </w:pPr>
      <w:bookmarkStart w:id="197" w:name="_Ref194476541"/>
      <w:bookmarkStart w:id="198" w:name="_Toc195004586"/>
      <w:r>
        <w:t>Table 5-</w:t>
      </w:r>
      <w:r w:rsidR="00BA6301">
        <w:fldChar w:fldCharType="begin"/>
      </w:r>
      <w:r w:rsidR="00BA6301">
        <w:instrText xml:space="preserve"> SEQ Table_5- \* ARABIC </w:instrText>
      </w:r>
      <w:r w:rsidR="00BA6301">
        <w:fldChar w:fldCharType="separate"/>
      </w:r>
      <w:r w:rsidR="00E80B53">
        <w:rPr>
          <w:noProof/>
        </w:rPr>
        <w:t>9</w:t>
      </w:r>
      <w:r w:rsidR="00BA6301">
        <w:rPr>
          <w:noProof/>
        </w:rPr>
        <w:fldChar w:fldCharType="end"/>
      </w:r>
      <w:bookmarkEnd w:id="197"/>
      <w:r>
        <w:rPr>
          <w:rFonts w:hint="eastAsia"/>
        </w:rPr>
        <w:t xml:space="preserve">: </w:t>
      </w:r>
      <w:r w:rsidRPr="00791083">
        <w:t xml:space="preserve">Regression </w:t>
      </w:r>
      <w:r w:rsidRPr="000C67C8">
        <w:rPr>
          <w:strike/>
        </w:rPr>
        <w:t xml:space="preserve">Analysis </w:t>
      </w:r>
      <w:r w:rsidRPr="00791083">
        <w:t>Results for Products with 1 Day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w:t>
      </w:r>
      <w:bookmarkEnd w:id="1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32436BE9" w:rsidR="00F008C1" w:rsidRPr="00F36EA6" w:rsidRDefault="00163558" w:rsidP="002D0E3A">
      <w:pPr>
        <w:pStyle w:val="af8"/>
      </w:pPr>
      <w:r w:rsidRPr="00163558">
        <w:t>Note: * indicates significance at the 10% level; ** indicates significance at the 5% level; *** indicates significance at the 1% level</w:t>
      </w:r>
    </w:p>
    <w:p w14:paraId="65B50F11" w14:textId="47CB8005" w:rsidR="00F008C1" w:rsidRPr="00292BFB" w:rsidRDefault="00F008C1" w:rsidP="00F008C1">
      <w:pPr>
        <w:pStyle w:val="3"/>
        <w:spacing w:before="180" w:after="180"/>
      </w:pPr>
      <w:bookmarkStart w:id="199" w:name="_Toc190531604"/>
      <w:bookmarkStart w:id="200" w:name="_Toc190982049"/>
      <w:bookmarkStart w:id="201" w:name="_Toc195004966"/>
      <w:r>
        <w:rPr>
          <w:rFonts w:hint="eastAsia"/>
        </w:rPr>
        <w:t>5.</w:t>
      </w:r>
      <w:r w:rsidR="008771A3">
        <w:rPr>
          <w:rFonts w:hint="eastAsia"/>
        </w:rPr>
        <w:t>2</w:t>
      </w:r>
      <w:r>
        <w:rPr>
          <w:rFonts w:hint="eastAsia"/>
        </w:rPr>
        <w:t>.3</w:t>
      </w:r>
      <w:bookmarkEnd w:id="199"/>
      <w:bookmarkEnd w:id="200"/>
      <w:r w:rsidR="00791083" w:rsidRPr="00791083">
        <w:t xml:space="preserve"> </w:t>
      </w:r>
      <w:r w:rsidR="00292BFB" w:rsidRPr="00292BFB">
        <w:t>Comparison</w:t>
      </w:r>
      <w:bookmarkEnd w:id="201"/>
    </w:p>
    <w:p w14:paraId="47C7034D" w14:textId="1E20A2BA" w:rsidR="00791083" w:rsidRDefault="00791083" w:rsidP="00791083">
      <w:pPr>
        <w:spacing w:before="180" w:after="180"/>
        <w:ind w:firstLine="480"/>
      </w:pPr>
      <w:r>
        <w:t xml:space="preserve">This research compares </w:t>
      </w:r>
      <w:r w:rsidR="00EE7DEF">
        <w:t>our proposed method</w:t>
      </w:r>
      <w:r>
        <w:t xml:space="preserve"> and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for constructing </w:t>
      </w:r>
      <w:r w:rsidR="009538FB">
        <w:t xml:space="preserve">the </w:t>
      </w:r>
      <w:r>
        <w:t xml:space="preserve">RND for Bitcoin option products with 1 day to expiration, and conducts </w:t>
      </w:r>
      <w:r w:rsidRPr="00AE2A0B">
        <w:rPr>
          <w:strike/>
        </w:rPr>
        <w:lastRenderedPageBreak/>
        <w:t>empirical</w:t>
      </w:r>
      <w:r>
        <w:t xml:space="preserve"> regression analysis. The </w:t>
      </w:r>
      <w:r w:rsidRPr="000C67C8">
        <w:rPr>
          <w:strike/>
        </w:rPr>
        <w:t>empirical</w:t>
      </w:r>
      <w:r>
        <w:t xml:space="preserve"> results show that there are significant differences between the two methods in variable selection and predictive effects.</w:t>
      </w:r>
    </w:p>
    <w:p w14:paraId="1574C348" w14:textId="47F4E11A" w:rsidR="00791083" w:rsidRDefault="00791083" w:rsidP="00791083">
      <w:pPr>
        <w:spacing w:before="180" w:after="180"/>
        <w:ind w:firstLine="480"/>
      </w:pPr>
      <w:r>
        <w:t xml:space="preserve">First, in terms of sample size, </w:t>
      </w:r>
      <w:r w:rsidR="00E52870">
        <w:t>one single point with one slope method</w:t>
      </w:r>
      <w:r>
        <w:t xml:space="preserve"> (832) has one more effective sample than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831). Although this difference is small, it reflects that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may face technical limitations of being unable to fit in certain market scenarios, indicating that </w:t>
      </w:r>
      <w:r w:rsidR="00E52870">
        <w:t>one single point with one slope method</w:t>
      </w:r>
      <w:r>
        <w:t xml:space="preserve"> has better stability in practical applications.</w:t>
      </w:r>
    </w:p>
    <w:p w14:paraId="541CE1C4" w14:textId="1DF4480C" w:rsidR="00791083" w:rsidRDefault="00791083" w:rsidP="00791083">
      <w:pPr>
        <w:spacing w:before="180" w:after="180"/>
        <w:ind w:firstLine="480"/>
      </w:pPr>
      <w:r>
        <w:t xml:space="preserve">For the return prediction regression model with 1 day to expiration, this research finally selects a three-variable regression model, including Skewness, Median, and T-4 Return. The </w:t>
      </w:r>
      <w:r w:rsidR="00AF66F4">
        <w:t>moments</w:t>
      </w:r>
      <w:r>
        <w:t xml:space="preserve"> calculated by the two methods have different impacts on model performance. The model performance comparison is shown in </w:t>
      </w:r>
      <w:r>
        <w:fldChar w:fldCharType="begin"/>
      </w:r>
      <w:r>
        <w:instrText xml:space="preserve"> REF _Ref194476647 \h </w:instrText>
      </w:r>
      <w:r>
        <w:fldChar w:fldCharType="separate"/>
      </w:r>
      <w:r w:rsidR="00E80B53">
        <w:t>Table 5-</w:t>
      </w:r>
      <w:r w:rsidR="00E80B53">
        <w:rPr>
          <w:noProof/>
        </w:rPr>
        <w:t>10</w:t>
      </w:r>
      <w:r>
        <w:fldChar w:fldCharType="end"/>
      </w:r>
      <w:r>
        <w:t xml:space="preserve">. Under </w:t>
      </w:r>
      <w:r w:rsidR="00E52870">
        <w:t>one single point with one slope method</w:t>
      </w:r>
      <w:r>
        <w:t>, all three variables reach statistically significant levels. As the results show, Skewness has a positive effect on returns, which contrasts with the research results of Bali and Murray</w:t>
      </w:r>
      <w:r w:rsidR="007A69B8" w:rsidRPr="007A69B8">
        <w:t xml:space="preserve">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Pr="00791083">
        <w:t>and Conrad et al.</w:t>
      </w:r>
      <w:r w:rsidR="007A69B8" w:rsidRPr="007A69B8">
        <w:t xml:space="preserve">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Pr="00791083">
        <w:t xml:space="preserve">. This difference may stem from structural differences between the cryptocurrency market and traditional stock markets, as well as differences in investor behavior patterns. T-4 Return has significant predictive power for Bitcoin daily returns, which is consistent with the research of Liu and </w:t>
      </w:r>
      <w:proofErr w:type="spellStart"/>
      <w:r w:rsidRPr="00791083">
        <w:t>Tsyvinski</w:t>
      </w:r>
      <w:proofErr w:type="spellEnd"/>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Pr>
          <w:rFonts w:hint="eastAsia"/>
        </w:rPr>
        <w:t>and</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t xml:space="preserve">, indicating that there is a significant momentum effect in the cryptocurrency market, with previous returns effectively predicting future return performance. Median has a negative effect. In contrast, under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the Skewness variable is not significant, with only Median and T-4 Return maintaining significant levels, indicating that </w:t>
      </w:r>
      <w:r w:rsidR="00E52870">
        <w:t>one single point with one slope method</w:t>
      </w:r>
      <w:r>
        <w:t xml:space="preserve"> can more effectively capture the impact of market skewness characteristics on price trends.</w:t>
      </w:r>
    </w:p>
    <w:p w14:paraId="409C29B5" w14:textId="286A8340" w:rsidR="00C65941" w:rsidRDefault="00791083" w:rsidP="00791083">
      <w:pPr>
        <w:spacing w:before="180" w:after="180"/>
        <w:ind w:firstLine="480"/>
      </w:pPr>
      <w:r>
        <w:t xml:space="preserve">In terms of overall model predictive effect, the explanatory power of </w:t>
      </w:r>
      <w:r w:rsidR="00EE7DEF">
        <w:t>our proposed method</w:t>
      </w:r>
      <w:r>
        <w:t xml:space="preserve"> (R-squared = 0.0130) is better than that of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R-squared </w:t>
      </w:r>
      <w:r>
        <w:lastRenderedPageBreak/>
        <w:t xml:space="preserve">= 0.0098), and the Mean Squared Error (MSE) is also lower (0.9858 &lt; 0.9890). This result shows that </w:t>
      </w:r>
      <w:r w:rsidR="00E52870">
        <w:t>one single point with one slope method</w:t>
      </w:r>
      <w:r>
        <w:t xml:space="preserve"> not only performs better in variable significance but also has better prediction accuracy than </w:t>
      </w:r>
      <w:proofErr w:type="spellStart"/>
      <w:r w:rsidR="00EE7DEF">
        <w:t>Birru</w:t>
      </w:r>
      <w:proofErr w:type="spellEnd"/>
      <w:r w:rsidR="00EE7DEF">
        <w:t xml:space="preserve"> &amp; </w:t>
      </w:r>
      <w:proofErr w:type="spellStart"/>
      <w:r w:rsidR="00EE7DEF">
        <w:t>Figlewski</w:t>
      </w:r>
      <w:proofErr w:type="spellEnd"/>
      <w:r w:rsidR="00EE7DEF">
        <w:t xml:space="preserve"> (2012)</w:t>
      </w:r>
      <w:r>
        <w:t>.</w:t>
      </w:r>
    </w:p>
    <w:p w14:paraId="3BF6B73A" w14:textId="7125A5B0" w:rsidR="00BD583E" w:rsidRDefault="00791083" w:rsidP="00BD583E">
      <w:pPr>
        <w:spacing w:before="180" w:after="180"/>
        <w:ind w:firstLine="480"/>
      </w:pPr>
      <w:r w:rsidRPr="00791083">
        <w:t xml:space="preserve">To further evaluate the predictive ability of the two methods, this research </w:t>
      </w:r>
      <w:commentRangeStart w:id="202"/>
      <w:r w:rsidRPr="00791083">
        <w:t>uses</w:t>
      </w:r>
      <w:commentRangeEnd w:id="202"/>
      <w:r w:rsidR="00C11EFF">
        <w:rPr>
          <w:rStyle w:val="afe"/>
        </w:rPr>
        <w:commentReference w:id="202"/>
      </w:r>
      <w:r w:rsidRPr="00791083">
        <w:t xml:space="preserve"> 6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791083">
        <w:t xml:space="preserve">The results show that the out-of-sample R-squared for </w:t>
      </w:r>
      <w:r w:rsidR="00E52870">
        <w:t>one single point with one slope method</w:t>
      </w:r>
      <w:r w:rsidRPr="00791083">
        <w:t xml:space="preserve"> is 0.0134, while that for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 xml:space="preserve"> is 0.0121. This indicates that in out-of-sample prediction, the out-of-sample R-squared value of </w:t>
      </w:r>
      <w:r w:rsidR="00EE7DEF">
        <w:t>our proposed method</w:t>
      </w:r>
      <w:r w:rsidRPr="00791083">
        <w:t xml:space="preserve"> is slightly higher than that of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 xml:space="preserve">, meaning that its out-of-sample predictive ability is relatively better. This result is consistent with the in-sample analysis, further supporting the advantages of </w:t>
      </w:r>
      <w:r w:rsidR="00E52870">
        <w:t>one single point with one slope method</w:t>
      </w:r>
      <w:r w:rsidRPr="00791083">
        <w:t xml:space="preserve"> in practical applications.</w:t>
      </w:r>
    </w:p>
    <w:p w14:paraId="6F376F85" w14:textId="11028782" w:rsidR="00791083" w:rsidRDefault="00791083" w:rsidP="00791083">
      <w:pPr>
        <w:pStyle w:val="a9"/>
        <w:keepNext/>
        <w:spacing w:before="180" w:after="180"/>
      </w:pPr>
      <w:bookmarkStart w:id="203" w:name="_Ref194476647"/>
      <w:bookmarkStart w:id="204" w:name="_Toc195004587"/>
      <w:r>
        <w:t>Table 5-</w:t>
      </w:r>
      <w:r w:rsidR="00BA6301">
        <w:fldChar w:fldCharType="begin"/>
      </w:r>
      <w:r w:rsidR="00BA6301">
        <w:instrText xml:space="preserve"> SEQ Table_5- \* ARABIC </w:instrText>
      </w:r>
      <w:r w:rsidR="00BA6301">
        <w:fldChar w:fldCharType="separate"/>
      </w:r>
      <w:r w:rsidR="00E80B53">
        <w:rPr>
          <w:noProof/>
        </w:rPr>
        <w:t>10</w:t>
      </w:r>
      <w:r w:rsidR="00BA6301">
        <w:rPr>
          <w:noProof/>
        </w:rPr>
        <w:fldChar w:fldCharType="end"/>
      </w:r>
      <w:bookmarkEnd w:id="203"/>
      <w:r>
        <w:rPr>
          <w:rFonts w:hint="eastAsia"/>
        </w:rPr>
        <w:t xml:space="preserve">: </w:t>
      </w:r>
      <w:r>
        <w:t>Comparison of Regression</w:t>
      </w:r>
      <w:r w:rsidRPr="000C67C8">
        <w:rPr>
          <w:strike/>
        </w:rPr>
        <w:t xml:space="preserve"> Analysis</w:t>
      </w:r>
      <w:r>
        <w:t xml:space="preserve"> Results for Products with 1 Day to Expiration</w:t>
      </w:r>
      <w:r>
        <w:br/>
        <w:t xml:space="preserve">(Left: </w:t>
      </w:r>
      <w:r w:rsidR="00EE7DEF">
        <w:t>Our proposed method</w:t>
      </w:r>
      <w:r>
        <w:t xml:space="preserve">; Right: </w:t>
      </w:r>
      <w:proofErr w:type="spellStart"/>
      <w:r w:rsidR="00EE7DEF">
        <w:t>Birru</w:t>
      </w:r>
      <w:proofErr w:type="spellEnd"/>
      <w:r w:rsidR="00EE7DEF">
        <w:t xml:space="preserve"> &amp; </w:t>
      </w:r>
      <w:proofErr w:type="spellStart"/>
      <w:r w:rsidR="00EE7DEF">
        <w:t>Figlewski</w:t>
      </w:r>
      <w:proofErr w:type="spellEnd"/>
      <w:r w:rsidR="00EE7DEF">
        <w:t xml:space="preserve"> (2012)</w:t>
      </w:r>
      <w:r>
        <w:t>)</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5662091C" w:rsidR="00BD583E" w:rsidRPr="00C65941" w:rsidRDefault="009F16F1" w:rsidP="00C65941">
            <w:pPr>
              <w:pStyle w:val="af8"/>
              <w:jc w:val="center"/>
              <w:rPr>
                <w:b/>
                <w:bCs/>
              </w:rPr>
            </w:pPr>
            <w:r>
              <w:rPr>
                <w:rFonts w:hint="eastAsia"/>
                <w:b/>
                <w:bCs/>
              </w:rPr>
              <w:t>Our proposed method</w:t>
            </w:r>
          </w:p>
        </w:tc>
        <w:tc>
          <w:tcPr>
            <w:tcW w:w="2416" w:type="pct"/>
            <w:gridSpan w:val="6"/>
            <w:tcBorders>
              <w:top w:val="double" w:sz="4" w:space="0" w:color="auto"/>
              <w:bottom w:val="single" w:sz="8" w:space="0" w:color="auto"/>
            </w:tcBorders>
            <w:vAlign w:val="center"/>
          </w:tcPr>
          <w:p w14:paraId="031D61CD" w14:textId="0A832497" w:rsidR="00BD583E" w:rsidRPr="009F16F1" w:rsidRDefault="009F16F1" w:rsidP="00C65941">
            <w:pPr>
              <w:pStyle w:val="af8"/>
              <w:jc w:val="center"/>
              <w:rPr>
                <w:b/>
                <w:bCs/>
              </w:rPr>
            </w:pPr>
            <w:proofErr w:type="spellStart"/>
            <w:r w:rsidRPr="009F16F1">
              <w:rPr>
                <w:b/>
                <w:bCs/>
              </w:rPr>
              <w:t>Birru</w:t>
            </w:r>
            <w:proofErr w:type="spellEnd"/>
            <w:r w:rsidRPr="009F16F1">
              <w:rPr>
                <w:b/>
                <w:bCs/>
              </w:rPr>
              <w:t xml:space="preserve"> &amp; </w:t>
            </w:r>
            <w:proofErr w:type="spellStart"/>
            <w:r w:rsidRPr="009F16F1">
              <w:rPr>
                <w:b/>
                <w:bCs/>
              </w:rPr>
              <w:t>Figlewski</w:t>
            </w:r>
            <w:proofErr w:type="spellEnd"/>
            <w:r w:rsidRPr="009F16F1">
              <w:rPr>
                <w:b/>
                <w:bCs/>
              </w:rPr>
              <w:t xml:space="preserve"> (2012)</w:t>
            </w:r>
          </w:p>
        </w:tc>
      </w:tr>
      <w:tr w:rsidR="00BD583E" w:rsidRPr="00DB54B6"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BA6301"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2" w:type="pct"/>
            <w:tcBorders>
              <w:top w:val="single" w:sz="8" w:space="0" w:color="auto"/>
              <w:bottom w:val="single" w:sz="8" w:space="0" w:color="auto"/>
            </w:tcBorders>
          </w:tcPr>
          <w:p w14:paraId="6A768741" w14:textId="2BA3E01C" w:rsidR="00BD583E" w:rsidRPr="00DB54B6" w:rsidRDefault="00BA6301"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2"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2" w:type="pct"/>
          </w:tcPr>
          <w:p w14:paraId="4B24A6C3" w14:textId="77777777" w:rsidR="00BD583E" w:rsidRPr="00DB54B6" w:rsidRDefault="00BD583E" w:rsidP="00BD583E">
            <w:pPr>
              <w:pStyle w:val="af8"/>
              <w:jc w:val="right"/>
            </w:pPr>
          </w:p>
        </w:tc>
      </w:tr>
      <w:tr w:rsidR="00BD583E" w:rsidRPr="00DB54B6"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2" w:type="pct"/>
            <w:tcBorders>
              <w:bottom w:val="double" w:sz="4" w:space="0" w:color="auto"/>
            </w:tcBorders>
          </w:tcPr>
          <w:p w14:paraId="1E8CDA9D" w14:textId="77777777" w:rsidR="00BD583E" w:rsidRPr="00DB54B6" w:rsidRDefault="00BD583E" w:rsidP="00BD583E">
            <w:pPr>
              <w:pStyle w:val="af8"/>
              <w:jc w:val="right"/>
            </w:pPr>
          </w:p>
        </w:tc>
      </w:tr>
    </w:tbl>
    <w:p w14:paraId="6C9D4A66" w14:textId="743BA364" w:rsidR="00C65941" w:rsidRPr="00F36EA6" w:rsidRDefault="00163558" w:rsidP="00C65941">
      <w:pPr>
        <w:pStyle w:val="af8"/>
      </w:pPr>
      <w:r w:rsidRPr="00163558">
        <w:t>Note: * indicates significance at the 10% level; ** indicates significance at the 5% level; *** indicates significance at the 1% level</w:t>
      </w:r>
    </w:p>
    <w:p w14:paraId="7F58F94A" w14:textId="0A0E85B6" w:rsidR="00B70483" w:rsidRPr="00B079F1" w:rsidRDefault="00791083" w:rsidP="00BD583E">
      <w:pPr>
        <w:spacing w:before="180" w:after="180"/>
        <w:ind w:firstLine="480"/>
      </w:pPr>
      <w:r w:rsidRPr="00791083">
        <w:t xml:space="preserve">In summary, this research finds that when predicting Bitcoin daily returns, </w:t>
      </w:r>
      <w:r w:rsidR="00E52870">
        <w:t>one single point with one slope method</w:t>
      </w:r>
      <w:r w:rsidRPr="00791083">
        <w:t xml:space="preserve"> has the following advantages over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91083">
        <w:t>: (1) higher stability in sample fitting; (2) more effective capture of market skewness characteristics; (3) better model predictive ability, showing relative advantages in both in-sample and out-of-sample evaluations.</w:t>
      </w:r>
    </w:p>
    <w:p w14:paraId="6887D878" w14:textId="77777777" w:rsidR="004576FA" w:rsidRDefault="004576FA">
      <w:pPr>
        <w:widowControl/>
        <w:spacing w:beforeLines="0" w:before="0" w:afterLines="0" w:after="0" w:line="240" w:lineRule="auto"/>
        <w:ind w:firstLineChars="0" w:firstLine="0"/>
        <w:jc w:val="left"/>
        <w:rPr>
          <w:rFonts w:cstheme="majorBidi"/>
          <w:b/>
          <w:bCs/>
          <w:sz w:val="36"/>
          <w:szCs w:val="48"/>
        </w:rPr>
      </w:pPr>
      <w:bookmarkStart w:id="205" w:name="_Toc190531605"/>
      <w:bookmarkStart w:id="206" w:name="_Toc190982050"/>
      <w:r>
        <w:br w:type="page"/>
      </w:r>
    </w:p>
    <w:p w14:paraId="47DD06AD" w14:textId="2CB49814" w:rsidR="00F008C1" w:rsidRDefault="00F008C1" w:rsidP="00B079F1">
      <w:pPr>
        <w:pStyle w:val="2"/>
      </w:pPr>
      <w:bookmarkStart w:id="207" w:name="_Toc195004967"/>
      <w:r>
        <w:rPr>
          <w:rFonts w:hint="eastAsia"/>
        </w:rPr>
        <w:lastRenderedPageBreak/>
        <w:t>5.</w:t>
      </w:r>
      <w:r w:rsidR="008771A3">
        <w:rPr>
          <w:rFonts w:hint="eastAsia"/>
        </w:rPr>
        <w:t>3</w:t>
      </w:r>
      <w:bookmarkEnd w:id="205"/>
      <w:bookmarkEnd w:id="206"/>
      <w:r w:rsidR="00791083" w:rsidRPr="00791083">
        <w:t xml:space="preserve"> Regression Analysi</w:t>
      </w:r>
      <w:r w:rsidR="009F16F1">
        <w:rPr>
          <w:rFonts w:hint="eastAsia"/>
        </w:rPr>
        <w:t xml:space="preserve">s </w:t>
      </w:r>
      <w:r w:rsidR="00791083" w:rsidRPr="00791083">
        <w:t>with 7 Days to Expiration</w:t>
      </w:r>
      <w:bookmarkEnd w:id="207"/>
    </w:p>
    <w:p w14:paraId="4D56B895" w14:textId="6F047742" w:rsidR="00F008C1" w:rsidRDefault="00F008C1" w:rsidP="00F008C1">
      <w:pPr>
        <w:pStyle w:val="3"/>
        <w:spacing w:before="180" w:after="180"/>
      </w:pPr>
      <w:bookmarkStart w:id="208" w:name="_Toc190531606"/>
      <w:bookmarkStart w:id="209" w:name="_Toc190982051"/>
      <w:bookmarkStart w:id="210" w:name="_Toc195004968"/>
      <w:r>
        <w:rPr>
          <w:rFonts w:hint="eastAsia"/>
        </w:rPr>
        <w:t>5.</w:t>
      </w:r>
      <w:r w:rsidR="008771A3">
        <w:rPr>
          <w:rFonts w:hint="eastAsia"/>
        </w:rPr>
        <w:t>3</w:t>
      </w:r>
      <w:r>
        <w:rPr>
          <w:rFonts w:hint="eastAsia"/>
        </w:rPr>
        <w:t>.1</w:t>
      </w:r>
      <w:bookmarkEnd w:id="208"/>
      <w:bookmarkEnd w:id="209"/>
      <w:r w:rsidR="00791083" w:rsidRPr="00791083">
        <w:t xml:space="preserve"> </w:t>
      </w:r>
      <w:r w:rsidR="0023467B">
        <w:t>Fitting Tails with GPDs</w:t>
      </w:r>
      <w:r w:rsidR="00791083" w:rsidRPr="00791083">
        <w:t xml:space="preserve"> </w:t>
      </w:r>
      <w:r w:rsidR="0023467B">
        <w:t xml:space="preserve">Based on </w:t>
      </w:r>
      <w:r w:rsidR="00E52870">
        <w:rPr>
          <w:rFonts w:hint="eastAsia"/>
        </w:rPr>
        <w:t xml:space="preserve">One </w:t>
      </w:r>
      <w:r w:rsidR="00791083" w:rsidRPr="00791083">
        <w:t xml:space="preserve">Single Point </w:t>
      </w:r>
      <w:r w:rsidR="00E52870">
        <w:rPr>
          <w:rFonts w:hint="eastAsia"/>
        </w:rPr>
        <w:t xml:space="preserve">with One Slope </w:t>
      </w:r>
      <w:r w:rsidR="00791083" w:rsidRPr="00791083">
        <w:t>Method</w:t>
      </w:r>
      <w:bookmarkEnd w:id="210"/>
    </w:p>
    <w:p w14:paraId="3DCF91C8" w14:textId="30161A5D" w:rsidR="002D0E3A" w:rsidRDefault="00C379F4" w:rsidP="002D0E3A">
      <w:pPr>
        <w:spacing w:before="180" w:after="180"/>
        <w:ind w:firstLine="480"/>
      </w:pPr>
      <w:r w:rsidRPr="00C379F4">
        <w:t xml:space="preserve">This section uses option products expiring daily from January 15, 2021, to April 19, 2024, deriving </w:t>
      </w:r>
      <w:r w:rsidR="009538FB">
        <w:t xml:space="preserve">the </w:t>
      </w:r>
      <w:r w:rsidRPr="00C379F4">
        <w:t xml:space="preserve">RND from the observation date seven days before expiration, and constructs complete </w:t>
      </w:r>
      <w:r w:rsidR="009538FB">
        <w:t xml:space="preserve">the </w:t>
      </w:r>
      <w:r w:rsidRPr="00C379F4">
        <w:t xml:space="preserve">RND functions using </w:t>
      </w:r>
      <w:r w:rsidR="00E52870">
        <w:t>one single point with one slope method</w:t>
      </w:r>
      <w:r w:rsidRPr="00C379F4">
        <w:t xml:space="preserve">. </w:t>
      </w:r>
      <w:r w:rsidR="00AF66F4">
        <w:t>Moments</w:t>
      </w:r>
      <w:r w:rsidRPr="00C379F4">
        <w:t xml:space="preserve"> such as mean, standard deviation, skewness, and kurtosis are then calculated as explanatory variables. Using the next period's Bitcoin spot return as the explained variable, multi-level regression analysis is conducted to observe whether </w:t>
      </w:r>
      <w:r w:rsidR="009538FB">
        <w:t xml:space="preserve">the </w:t>
      </w:r>
      <w:r w:rsidRPr="00C379F4">
        <w:t xml:space="preserve">RND has predictive effects. The descriptive statistics of the variables are shown in </w:t>
      </w:r>
      <w:r>
        <w:fldChar w:fldCharType="begin"/>
      </w:r>
      <w:r>
        <w:instrText xml:space="preserve"> REF _Ref194476853 \h </w:instrText>
      </w:r>
      <w:r>
        <w:fldChar w:fldCharType="separate"/>
      </w:r>
      <w:r w:rsidR="00E80B53">
        <w:t>Table 5-</w:t>
      </w:r>
      <w:r w:rsidR="00E80B53">
        <w:rPr>
          <w:noProof/>
        </w:rPr>
        <w:t>11</w:t>
      </w:r>
      <w:r>
        <w:fldChar w:fldCharType="end"/>
      </w:r>
      <w:r w:rsidRPr="00C379F4">
        <w:t>, with a total of 119 samples. The means of Skewness and Excess Kurtosis are both greater than 0, and there are relatively few extreme values.</w:t>
      </w:r>
    </w:p>
    <w:p w14:paraId="146C1811" w14:textId="775AEB80" w:rsidR="00C379F4" w:rsidRDefault="00C379F4" w:rsidP="00C379F4">
      <w:pPr>
        <w:pStyle w:val="a9"/>
        <w:keepNext/>
        <w:spacing w:before="180" w:after="180"/>
      </w:pPr>
      <w:bookmarkStart w:id="211" w:name="_Ref194476853"/>
      <w:bookmarkStart w:id="212" w:name="_Toc195004588"/>
      <w:r>
        <w:t>Table 5-</w:t>
      </w:r>
      <w:r w:rsidR="00BA6301">
        <w:fldChar w:fldCharType="begin"/>
      </w:r>
      <w:r w:rsidR="00BA6301">
        <w:instrText xml:space="preserve"> SEQ Table_5- \* ARABIC </w:instrText>
      </w:r>
      <w:r w:rsidR="00BA6301">
        <w:fldChar w:fldCharType="separate"/>
      </w:r>
      <w:r w:rsidR="00E80B53">
        <w:rPr>
          <w:noProof/>
        </w:rPr>
        <w:t>11</w:t>
      </w:r>
      <w:r w:rsidR="00BA6301">
        <w:rPr>
          <w:noProof/>
        </w:rPr>
        <w:fldChar w:fldCharType="end"/>
      </w:r>
      <w:bookmarkEnd w:id="211"/>
      <w:r>
        <w:rPr>
          <w:rFonts w:hint="eastAsia"/>
        </w:rPr>
        <w:t xml:space="preserve">: </w:t>
      </w:r>
      <w:r w:rsidRPr="00C379F4">
        <w:t xml:space="preserve">Descriptive Statistics of </w:t>
      </w:r>
      <w:r w:rsidR="009538FB">
        <w:t xml:space="preserve">the </w:t>
      </w:r>
      <w:r w:rsidRPr="00C379F4">
        <w:t xml:space="preserve">RND </w:t>
      </w:r>
      <w:r w:rsidR="00AF66F4">
        <w:t>Moments</w:t>
      </w:r>
      <w:r w:rsidRPr="00C379F4">
        <w:t xml:space="preserve"> and Bitcoin Returns for Products with 7 Days to Expiration (</w:t>
      </w:r>
      <w:r w:rsidR="00EE7DEF">
        <w:t>Our proposed method</w:t>
      </w:r>
      <w:r w:rsidRPr="00C379F4">
        <w:t>)</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DB4B95"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514"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29"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497"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514"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29"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497"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514"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29"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514"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29"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497"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514"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29"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497"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514"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29"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514"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29"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497"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514"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29"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514"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29"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514"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29"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514"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29"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514"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29"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08E6F915" w:rsidR="002D0E3A" w:rsidRDefault="00C379F4" w:rsidP="002D0E3A">
      <w:pPr>
        <w:spacing w:before="180" w:after="180"/>
        <w:ind w:firstLine="480"/>
      </w:pPr>
      <w:r w:rsidRPr="00C379F4">
        <w:t>Following the regression analysis</w:t>
      </w:r>
      <w:r w:rsidRPr="00F75FDC">
        <w:rPr>
          <w:strike/>
        </w:rPr>
        <w:t xml:space="preserve"> method</w:t>
      </w:r>
      <w:r w:rsidRPr="00C379F4">
        <w:t xml:space="preserve"> set in Section 4.5, the univariate </w:t>
      </w:r>
      <w:r w:rsidRPr="00C379F4">
        <w:lastRenderedPageBreak/>
        <w:t xml:space="preserve">regression </w:t>
      </w:r>
      <w:r w:rsidRPr="000C67C8">
        <w:rPr>
          <w:strike/>
        </w:rPr>
        <w:t>analysis</w:t>
      </w:r>
      <w:r w:rsidRPr="00C379F4">
        <w:t xml:space="preserve"> results are shown in </w:t>
      </w:r>
      <w:r>
        <w:fldChar w:fldCharType="begin"/>
      </w:r>
      <w:r>
        <w:instrText xml:space="preserve"> REF _Ref194476896 \h </w:instrText>
      </w:r>
      <w:r>
        <w:fldChar w:fldCharType="separate"/>
      </w:r>
      <w:r w:rsidR="00E80B53">
        <w:t>Table 5-</w:t>
      </w:r>
      <w:r w:rsidR="00E80B53">
        <w:rPr>
          <w:noProof/>
        </w:rPr>
        <w:t>12</w:t>
      </w:r>
      <w:r>
        <w:fldChar w:fldCharType="end"/>
      </w:r>
      <w:r w:rsidRPr="00C379F4">
        <w:t>. It can be observed that Mean, Std, and Median are significant, while the individual predictive ability of market sentiment indicators such as the Cryptocurrency Fear and Greed Index and Volatility Index (VIX) remains extremely low.</w:t>
      </w:r>
    </w:p>
    <w:p w14:paraId="6CC0D9B1" w14:textId="24B9F6A0" w:rsidR="00C379F4" w:rsidRDefault="00C379F4" w:rsidP="00C379F4">
      <w:pPr>
        <w:pStyle w:val="a9"/>
        <w:keepNext/>
        <w:spacing w:before="180" w:after="180"/>
      </w:pPr>
      <w:bookmarkStart w:id="213" w:name="_Ref194476896"/>
      <w:bookmarkStart w:id="214" w:name="_Toc195004589"/>
      <w:r>
        <w:t>Table 5-</w:t>
      </w:r>
      <w:r w:rsidR="00BA6301">
        <w:fldChar w:fldCharType="begin"/>
      </w:r>
      <w:r w:rsidR="00BA6301">
        <w:instrText xml:space="preserve"> SEQ Table_5- \* ARABIC </w:instrText>
      </w:r>
      <w:r w:rsidR="00BA6301">
        <w:fldChar w:fldCharType="separate"/>
      </w:r>
      <w:r w:rsidR="00E80B53">
        <w:rPr>
          <w:noProof/>
        </w:rPr>
        <w:t>12</w:t>
      </w:r>
      <w:r w:rsidR="00BA6301">
        <w:rPr>
          <w:noProof/>
        </w:rPr>
        <w:fldChar w:fldCharType="end"/>
      </w:r>
      <w:bookmarkEnd w:id="213"/>
      <w:r>
        <w:rPr>
          <w:rFonts w:hint="eastAsia"/>
        </w:rPr>
        <w:t xml:space="preserve">: </w:t>
      </w:r>
      <w:r w:rsidRPr="00C379F4">
        <w:t xml:space="preserve">Univariate Regression </w:t>
      </w:r>
      <w:r w:rsidRPr="000C67C8">
        <w:rPr>
          <w:strike/>
        </w:rPr>
        <w:t>Analysis</w:t>
      </w:r>
      <w:r w:rsidRPr="00C379F4">
        <w:t xml:space="preserve"> Results for Products with 7 Days to Expiration (</w:t>
      </w:r>
      <w:r w:rsidR="00EE7DEF">
        <w:t>Our proposed method</w:t>
      </w:r>
      <w:r w:rsidRPr="00C379F4">
        <w:t>)</w:t>
      </w:r>
      <w:bookmarkEnd w:id="2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118A49AB" w:rsidR="002D0E3A" w:rsidRDefault="00163558" w:rsidP="002D0E3A">
      <w:pPr>
        <w:pStyle w:val="af8"/>
      </w:pPr>
      <w:r w:rsidRPr="00163558">
        <w:t>Note: * indicates significance at the 10% level; ** indicates significance at the 5% level; *** indicates significance at the 1% level</w:t>
      </w:r>
    </w:p>
    <w:p w14:paraId="4D46521A" w14:textId="079AB497" w:rsidR="00C379F4" w:rsidRDefault="00C379F4" w:rsidP="00C379F4">
      <w:pPr>
        <w:spacing w:before="180" w:after="180"/>
        <w:ind w:firstLine="480"/>
      </w:pPr>
      <w:r>
        <w:t xml:space="preserve">In conducting multiple regression analyses with two, three, and four variables, we found that most explanatory variables did not exhibit significant predictive effects, as documented in </w:t>
      </w:r>
      <w:r>
        <w:fldChar w:fldCharType="begin"/>
      </w:r>
      <w:r>
        <w:instrText xml:space="preserve"> REF _Ref194477126 \h </w:instrText>
      </w:r>
      <w:r>
        <w:fldChar w:fldCharType="separate"/>
      </w:r>
      <w:r w:rsidR="00E80B53">
        <w:t xml:space="preserve">Appendix Table </w:t>
      </w:r>
      <w:r w:rsidR="00E80B53">
        <w:rPr>
          <w:noProof/>
        </w:rPr>
        <w:t>6</w:t>
      </w:r>
      <w:r>
        <w:fldChar w:fldCharType="end"/>
      </w:r>
      <w:r>
        <w:t xml:space="preserve"> to </w:t>
      </w:r>
      <w:r>
        <w:fldChar w:fldCharType="begin"/>
      </w:r>
      <w:r>
        <w:instrText xml:space="preserve"> REF _Ref194477131 \h </w:instrText>
      </w:r>
      <w:r>
        <w:fldChar w:fldCharType="separate"/>
      </w:r>
      <w:r w:rsidR="00E80B53">
        <w:t xml:space="preserve">Appendix Table </w:t>
      </w:r>
      <w:r w:rsidR="00E80B53">
        <w:rPr>
          <w:noProof/>
        </w:rPr>
        <w:t>8</w:t>
      </w:r>
      <w:r>
        <w:fldChar w:fldCharType="end"/>
      </w:r>
      <w:r>
        <w:t>. This phenomenon indicates that merely increasing the number of variables cannot effectively enhance the model's predictive capability and may instead lead to overfitting problems.</w:t>
      </w:r>
    </w:p>
    <w:p w14:paraId="4F8D3FD5" w14:textId="776379C9" w:rsidR="002A67DD" w:rsidRPr="002A67DD" w:rsidRDefault="00C379F4" w:rsidP="00C379F4">
      <w:pPr>
        <w:spacing w:before="180" w:after="180"/>
        <w:ind w:firstLine="480"/>
      </w:pPr>
      <w:r>
        <w:t xml:space="preserve">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w:t>
      </w:r>
      <w:r>
        <w:lastRenderedPageBreak/>
        <w:t xml:space="preserve">selection of variable combinations, rather than indiscriminately increasing the number of variables, our research ultimately identified a prediction model with both statistical significance and economic meaning. The regression </w:t>
      </w:r>
      <w:r w:rsidRPr="000C67C8">
        <w:rPr>
          <w:strike/>
        </w:rPr>
        <w:t>model</w:t>
      </w:r>
      <w:r>
        <w:t xml:space="preserve"> results are presented in </w:t>
      </w:r>
      <w:r>
        <w:fldChar w:fldCharType="begin"/>
      </w:r>
      <w:r>
        <w:instrText xml:space="preserve"> REF _Ref194477167 \h </w:instrText>
      </w:r>
      <w:r>
        <w:fldChar w:fldCharType="separate"/>
      </w:r>
      <w:r w:rsidR="00E80B53">
        <w:t>Table 5-</w:t>
      </w:r>
      <w:r w:rsidR="00E80B53">
        <w:rPr>
          <w:noProof/>
        </w:rPr>
        <w:t>13</w:t>
      </w:r>
      <w:r>
        <w:fldChar w:fldCharType="end"/>
      </w:r>
      <w:r>
        <w:t>.</w:t>
      </w:r>
    </w:p>
    <w:p w14:paraId="691B3B80" w14:textId="2D09656F" w:rsidR="00C379F4" w:rsidRDefault="00C379F4" w:rsidP="00C379F4">
      <w:pPr>
        <w:pStyle w:val="a9"/>
        <w:keepNext/>
        <w:spacing w:before="180" w:after="180"/>
      </w:pPr>
      <w:bookmarkStart w:id="215" w:name="_Ref194477167"/>
      <w:bookmarkStart w:id="216" w:name="_Toc195004590"/>
      <w:r>
        <w:t>Table 5-</w:t>
      </w:r>
      <w:r w:rsidR="00BA6301">
        <w:fldChar w:fldCharType="begin"/>
      </w:r>
      <w:r w:rsidR="00BA6301">
        <w:instrText xml:space="preserve"> SEQ Table_5- \* ARABIC </w:instrText>
      </w:r>
      <w:r w:rsidR="00BA6301">
        <w:fldChar w:fldCharType="separate"/>
      </w:r>
      <w:r w:rsidR="00E80B53">
        <w:rPr>
          <w:noProof/>
        </w:rPr>
        <w:t>13</w:t>
      </w:r>
      <w:r w:rsidR="00BA6301">
        <w:rPr>
          <w:noProof/>
        </w:rPr>
        <w:fldChar w:fldCharType="end"/>
      </w:r>
      <w:bookmarkEnd w:id="215"/>
      <w:r>
        <w:rPr>
          <w:rFonts w:hint="eastAsia"/>
        </w:rPr>
        <w:t xml:space="preserve">: </w:t>
      </w:r>
      <w:r w:rsidR="009538FB">
        <w:t xml:space="preserve">The </w:t>
      </w:r>
      <w:r w:rsidRPr="00C379F4">
        <w:t xml:space="preserve">RND Regression </w:t>
      </w:r>
      <w:r w:rsidRPr="000C67C8">
        <w:rPr>
          <w:strike/>
        </w:rPr>
        <w:t xml:space="preserve">Analysis </w:t>
      </w:r>
      <w:r w:rsidRPr="00C379F4">
        <w:t>Results for Options with 7 Days to Expiration (</w:t>
      </w:r>
      <w:r w:rsidR="00EE7DEF">
        <w:t>Our proposed method</w:t>
      </w:r>
      <w:r w:rsidRPr="00C379F4">
        <w:t>)</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D5E6E8A" w:rsidR="002D0E3A" w:rsidRDefault="00163558" w:rsidP="002D0E3A">
      <w:pPr>
        <w:pStyle w:val="af8"/>
      </w:pPr>
      <w:r w:rsidRPr="00163558">
        <w:t>Note: * indicates significance at the 10% level; ** indicates significance at the 5% level; *** indicates significance at the 1% level</w:t>
      </w:r>
    </w:p>
    <w:p w14:paraId="0CDE7403" w14:textId="16B8C38C" w:rsidR="00F008C1" w:rsidRDefault="00F008C1" w:rsidP="00F008C1">
      <w:pPr>
        <w:pStyle w:val="3"/>
        <w:spacing w:before="180" w:after="180"/>
      </w:pPr>
      <w:bookmarkStart w:id="217" w:name="_Toc190531607"/>
      <w:bookmarkStart w:id="218" w:name="_Toc190982052"/>
      <w:bookmarkStart w:id="219" w:name="_Toc195004969"/>
      <w:r>
        <w:rPr>
          <w:rFonts w:hint="eastAsia"/>
        </w:rPr>
        <w:t>5.</w:t>
      </w:r>
      <w:r w:rsidR="008771A3">
        <w:rPr>
          <w:rFonts w:hint="eastAsia"/>
        </w:rPr>
        <w:t>3</w:t>
      </w:r>
      <w:r>
        <w:rPr>
          <w:rFonts w:hint="eastAsia"/>
        </w:rPr>
        <w:t>.2</w:t>
      </w:r>
      <w:bookmarkEnd w:id="217"/>
      <w:bookmarkEnd w:id="218"/>
      <w:r w:rsidR="00C379F4" w:rsidRPr="00C379F4">
        <w:t xml:space="preserve"> </w:t>
      </w:r>
      <w:r w:rsidR="0023467B">
        <w:t>Fitting Tails with GPDs</w:t>
      </w:r>
      <w:r w:rsidR="00C379F4" w:rsidRPr="00C379F4">
        <w:t xml:space="preserve"> </w:t>
      </w:r>
      <w:r w:rsidR="0023467B">
        <w:t xml:space="preserve">Based on </w:t>
      </w:r>
      <w:proofErr w:type="spellStart"/>
      <w:r w:rsidR="00EE7DEF">
        <w:t>Birru</w:t>
      </w:r>
      <w:proofErr w:type="spellEnd"/>
      <w:r w:rsidR="00EE7DEF">
        <w:t xml:space="preserve"> &amp; </w:t>
      </w:r>
      <w:proofErr w:type="spellStart"/>
      <w:r w:rsidR="00EE7DEF">
        <w:t>Figlewski</w:t>
      </w:r>
      <w:proofErr w:type="spellEnd"/>
      <w:r w:rsidR="00EE7DEF">
        <w:t xml:space="preserve"> (2012)</w:t>
      </w:r>
      <w:bookmarkEnd w:id="219"/>
    </w:p>
    <w:p w14:paraId="14C9629D" w14:textId="513D3440" w:rsidR="00556A6A" w:rsidRDefault="00C379F4" w:rsidP="00952FB6">
      <w:pPr>
        <w:spacing w:before="180" w:after="180"/>
        <w:ind w:firstLine="480"/>
      </w:pPr>
      <w:r w:rsidRPr="00C379F4">
        <w:t xml:space="preserve">This section employs options contracts expiring daily between January 15, 2021, and April 19, 2024, using observations 7 days prior to expiration to derive the RND. We construct the complete RND function using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C379F4">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Pr>
          <w:rFonts w:hint="eastAsia"/>
        </w:rPr>
        <w:t xml:space="preserve"> </w:t>
      </w:r>
      <w:r w:rsidR="00952FB6">
        <w:fldChar w:fldCharType="begin"/>
      </w:r>
      <w:r w:rsidR="00952FB6">
        <w:instrText xml:space="preserve"> </w:instrText>
      </w:r>
      <w:r w:rsidR="00952FB6">
        <w:rPr>
          <w:rFonts w:hint="eastAsia"/>
        </w:rPr>
        <w:instrText>REF _Ref194630111 \h</w:instrText>
      </w:r>
      <w:r w:rsidR="00952FB6">
        <w:instrText xml:space="preserve"> </w:instrText>
      </w:r>
      <w:r w:rsidR="00952FB6">
        <w:fldChar w:fldCharType="separate"/>
      </w:r>
      <w:r w:rsidR="00E80B53">
        <w:t>Table 5-</w:t>
      </w:r>
      <w:r w:rsidR="00E80B53">
        <w:rPr>
          <w:noProof/>
        </w:rPr>
        <w:t>14</w:t>
      </w:r>
      <w:r w:rsidR="00952FB6">
        <w:fldChar w:fldCharType="end"/>
      </w:r>
      <w:r w:rsidRPr="00C379F4">
        <w:t xml:space="preserve">, with a total sample size of 119. Both Skewness and Excess Kurtosis have means greater than 0, and the descriptive statistics are highly similar to those of </w:t>
      </w:r>
      <w:r w:rsidR="00E52870">
        <w:t>one single point with one slope method</w:t>
      </w:r>
      <w:r w:rsidRPr="00C379F4">
        <w:t>, indicating that for weekly returns, the two methods do not exhibit substantial differences.</w:t>
      </w:r>
    </w:p>
    <w:p w14:paraId="1A7E71C3" w14:textId="77777777" w:rsidR="004A69B1" w:rsidRDefault="004A69B1">
      <w:pPr>
        <w:widowControl/>
        <w:spacing w:beforeLines="0" w:before="0" w:afterLines="0" w:after="0" w:line="240" w:lineRule="auto"/>
        <w:ind w:firstLineChars="0" w:firstLine="0"/>
        <w:jc w:val="left"/>
        <w:rPr>
          <w:sz w:val="20"/>
        </w:rPr>
      </w:pPr>
      <w:bookmarkStart w:id="220" w:name="_Ref194477220"/>
      <w:r>
        <w:br w:type="page"/>
      </w:r>
    </w:p>
    <w:p w14:paraId="56A0E895" w14:textId="0C1900E4" w:rsidR="00C379F4" w:rsidRDefault="00C379F4" w:rsidP="00C379F4">
      <w:pPr>
        <w:pStyle w:val="a9"/>
        <w:keepNext/>
        <w:spacing w:before="180" w:after="180"/>
      </w:pPr>
      <w:bookmarkStart w:id="221" w:name="_Ref194630111"/>
      <w:bookmarkStart w:id="222" w:name="_Toc195004591"/>
      <w:r>
        <w:lastRenderedPageBreak/>
        <w:t>Table 5-</w:t>
      </w:r>
      <w:r w:rsidR="00BA6301">
        <w:fldChar w:fldCharType="begin"/>
      </w:r>
      <w:r w:rsidR="00BA6301">
        <w:instrText xml:space="preserve"> SEQ Table_5- \* ARABIC </w:instrText>
      </w:r>
      <w:r w:rsidR="00BA6301">
        <w:fldChar w:fldCharType="separate"/>
      </w:r>
      <w:r w:rsidR="00E80B53">
        <w:rPr>
          <w:noProof/>
        </w:rPr>
        <w:t>14</w:t>
      </w:r>
      <w:r w:rsidR="00BA6301">
        <w:rPr>
          <w:noProof/>
        </w:rPr>
        <w:fldChar w:fldCharType="end"/>
      </w:r>
      <w:bookmarkEnd w:id="220"/>
      <w:bookmarkEnd w:id="221"/>
      <w:r>
        <w:rPr>
          <w:rFonts w:hint="eastAsia"/>
        </w:rPr>
        <w:t xml:space="preserve">: </w:t>
      </w:r>
      <w:r w:rsidRPr="00C379F4">
        <w:t xml:space="preserve">Descriptive Statistics of </w:t>
      </w:r>
      <w:r w:rsidR="009538FB">
        <w:t xml:space="preserve">the </w:t>
      </w:r>
      <w:r w:rsidRPr="00C379F4">
        <w:t>RND Characteristics and Bitcoin Returns for Options with 7 Days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C379F4">
        <w:t>)</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DB4B95"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6"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6"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6"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6"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6"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6"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6"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6"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6"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6"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21EDDABC" w:rsidR="00556A6A" w:rsidRDefault="00C379F4" w:rsidP="00556A6A">
      <w:pPr>
        <w:spacing w:before="180" w:after="180"/>
        <w:ind w:firstLine="480"/>
      </w:pPr>
      <w:r w:rsidRPr="00C379F4">
        <w:t>Following the regression analysis</w:t>
      </w:r>
      <w:r w:rsidRPr="00F75FDC">
        <w:rPr>
          <w:strike/>
        </w:rPr>
        <w:t xml:space="preserve"> methodology </w:t>
      </w:r>
      <w:r w:rsidRPr="00C379F4">
        <w:t xml:space="preserve">specified in Section 4.5, the univariate regression </w:t>
      </w:r>
      <w:r w:rsidRPr="000C67C8">
        <w:rPr>
          <w:strike/>
        </w:rPr>
        <w:t xml:space="preserve">analysis </w:t>
      </w:r>
      <w:r w:rsidRPr="00C379F4">
        <w:t xml:space="preserve">results are presented in </w:t>
      </w:r>
      <w:r>
        <w:fldChar w:fldCharType="begin"/>
      </w:r>
      <w:r>
        <w:instrText xml:space="preserve"> REF _Ref194477264 \h </w:instrText>
      </w:r>
      <w:r>
        <w:fldChar w:fldCharType="separate"/>
      </w:r>
      <w:r w:rsidR="00E80B53">
        <w:t>Table 5-</w:t>
      </w:r>
      <w:r w:rsidR="00E80B53">
        <w:rPr>
          <w:noProof/>
        </w:rPr>
        <w:t>15</w:t>
      </w:r>
      <w:r>
        <w:fldChar w:fldCharType="end"/>
      </w:r>
      <w:r w:rsidRPr="00C379F4">
        <w:t>. We observe that Mean, Standard Deviation, and Median exhibit statistical significance.</w:t>
      </w:r>
    </w:p>
    <w:p w14:paraId="79B634E8" w14:textId="12524C0A" w:rsidR="00C379F4" w:rsidRDefault="00C379F4" w:rsidP="00C379F4">
      <w:pPr>
        <w:pStyle w:val="a9"/>
        <w:keepNext/>
        <w:spacing w:before="180" w:after="180"/>
      </w:pPr>
      <w:bookmarkStart w:id="223" w:name="_Ref194477264"/>
      <w:bookmarkStart w:id="224" w:name="_Toc195004592"/>
      <w:r>
        <w:t>Table 5-</w:t>
      </w:r>
      <w:r w:rsidR="00BA6301">
        <w:fldChar w:fldCharType="begin"/>
      </w:r>
      <w:r w:rsidR="00BA6301">
        <w:instrText xml:space="preserve"> SEQ Table_5- \* ARABIC </w:instrText>
      </w:r>
      <w:r w:rsidR="00BA6301">
        <w:fldChar w:fldCharType="separate"/>
      </w:r>
      <w:r w:rsidR="00E80B53">
        <w:rPr>
          <w:noProof/>
        </w:rPr>
        <w:t>15</w:t>
      </w:r>
      <w:r w:rsidR="00BA6301">
        <w:rPr>
          <w:noProof/>
        </w:rPr>
        <w:fldChar w:fldCharType="end"/>
      </w:r>
      <w:bookmarkEnd w:id="223"/>
      <w:r>
        <w:rPr>
          <w:rFonts w:hint="eastAsia"/>
        </w:rPr>
        <w:t xml:space="preserve">: </w:t>
      </w:r>
      <w:r w:rsidRPr="00C379F4">
        <w:t>Univariate Regression</w:t>
      </w:r>
      <w:r w:rsidRPr="000C67C8">
        <w:rPr>
          <w:strike/>
        </w:rPr>
        <w:t xml:space="preserve"> Analysis</w:t>
      </w:r>
      <w:r w:rsidRPr="00C379F4">
        <w:t xml:space="preserve"> Results for Options with 7 Days to Expiration (</w:t>
      </w:r>
      <w:r w:rsidR="00EE7DEF">
        <w:t>Our proposed method</w:t>
      </w:r>
      <w:r w:rsidRPr="00C379F4">
        <w:t>)</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3D832EC5" w:rsidR="00556A6A" w:rsidRDefault="00163558" w:rsidP="00556A6A">
      <w:pPr>
        <w:pStyle w:val="af8"/>
      </w:pPr>
      <w:r w:rsidRPr="00163558">
        <w:t>Note: * indicates significance at the 10% level; ** indicates significance at the 5% level; *** indicates significance at the 1% level</w:t>
      </w:r>
    </w:p>
    <w:p w14:paraId="19DF9402" w14:textId="2E0338EA" w:rsidR="00C379F4" w:rsidRDefault="00EE7DEF" w:rsidP="00952FB6">
      <w:pPr>
        <w:spacing w:before="180" w:after="180"/>
        <w:ind w:firstLine="480"/>
      </w:pPr>
      <w:proofErr w:type="spellStart"/>
      <w:r>
        <w:lastRenderedPageBreak/>
        <w:t>Birru</w:t>
      </w:r>
      <w:proofErr w:type="spellEnd"/>
      <w:r>
        <w:t xml:space="preserve"> &amp; </w:t>
      </w:r>
      <w:proofErr w:type="spellStart"/>
      <w:r>
        <w:t>Figlewski</w:t>
      </w:r>
      <w:proofErr w:type="spellEnd"/>
      <w:r>
        <w:t xml:space="preserve"> (2012)</w:t>
      </w:r>
      <w:r w:rsidR="00C379F4">
        <w:t xml:space="preserve">, when conducting multiple regression analyses with two, three, and four variables, encounters the same issues as </w:t>
      </w:r>
      <w:r w:rsidR="00E52870">
        <w:t>one single point with one slope method</w:t>
      </w:r>
      <w:r w:rsidR="00C379F4">
        <w:t xml:space="preserve">, with most explanatory variables lacking significant predictive effects. These results are documented in </w:t>
      </w:r>
      <w:r w:rsidR="00952FB6">
        <w:fldChar w:fldCharType="begin"/>
      </w:r>
      <w:r w:rsidR="00952FB6">
        <w:instrText xml:space="preserve"> REF _Ref194630131 \h </w:instrText>
      </w:r>
      <w:r w:rsidR="00952FB6">
        <w:fldChar w:fldCharType="separate"/>
      </w:r>
      <w:r w:rsidR="00E80B53">
        <w:t xml:space="preserve">Appendix Table </w:t>
      </w:r>
      <w:r w:rsidR="00E80B53">
        <w:rPr>
          <w:noProof/>
        </w:rPr>
        <w:t>9</w:t>
      </w:r>
      <w:r w:rsidR="00952FB6">
        <w:fldChar w:fldCharType="end"/>
      </w:r>
      <w:r w:rsidR="00C379F4">
        <w:t xml:space="preserve"> to</w:t>
      </w:r>
      <w:r w:rsidR="00952FB6">
        <w:rPr>
          <w:rFonts w:hint="eastAsia"/>
        </w:rPr>
        <w:t xml:space="preserve"> </w:t>
      </w:r>
      <w:r w:rsidR="00952FB6">
        <w:fldChar w:fldCharType="begin"/>
      </w:r>
      <w:r w:rsidR="00952FB6">
        <w:instrText xml:space="preserve"> REF _Ref194630142 \h </w:instrText>
      </w:r>
      <w:r w:rsidR="00952FB6">
        <w:fldChar w:fldCharType="separate"/>
      </w:r>
      <w:r w:rsidR="00E80B53">
        <w:t xml:space="preserve">Appendix Table </w:t>
      </w:r>
      <w:r w:rsidR="00E80B53">
        <w:rPr>
          <w:noProof/>
        </w:rPr>
        <w:t>11</w:t>
      </w:r>
      <w:r w:rsidR="00952FB6">
        <w:fldChar w:fldCharType="end"/>
      </w:r>
      <w:r w:rsidR="00C379F4">
        <w:t>.</w:t>
      </w:r>
    </w:p>
    <w:p w14:paraId="75C7163E" w14:textId="2EF568FE" w:rsidR="00556A6A" w:rsidRPr="002A67DD" w:rsidRDefault="00C379F4" w:rsidP="00560638">
      <w:pPr>
        <w:spacing w:before="180" w:after="180"/>
        <w:ind w:firstLine="480"/>
      </w:pPr>
      <w:r>
        <w:t xml:space="preserve">To facilitate comparison with the regression model constructed using </w:t>
      </w:r>
      <w:r w:rsidR="00E52870">
        <w:t>one single point with one slope method</w:t>
      </w:r>
      <w:r>
        <w:t xml:space="preserve">, this section also selects Excess Kurtosis, Median, and the Cryptocurrency Fear and Greed Index as the three variables for inclusion in the model. The model results are presented in </w:t>
      </w:r>
      <w:r>
        <w:fldChar w:fldCharType="begin"/>
      </w:r>
      <w:r>
        <w:instrText xml:space="preserve"> REF _Ref194477425 \h </w:instrText>
      </w:r>
      <w:r>
        <w:fldChar w:fldCharType="separate"/>
      </w:r>
      <w:r w:rsidR="00E80B53">
        <w:t>Table 5-</w:t>
      </w:r>
      <w:r w:rsidR="00E80B53">
        <w:rPr>
          <w:noProof/>
        </w:rPr>
        <w:t>16</w:t>
      </w:r>
      <w:r>
        <w:fldChar w:fldCharType="end"/>
      </w:r>
      <w:r>
        <w:t xml:space="preserve">, with variable significance and model predictive capability closely resembling those of </w:t>
      </w:r>
      <w:r w:rsidR="00E52870">
        <w:t>one single point with one slope method</w:t>
      </w:r>
      <w:r>
        <w:t xml:space="preserve"> model.</w:t>
      </w:r>
    </w:p>
    <w:p w14:paraId="6A0D1148" w14:textId="5DF51423" w:rsidR="00C379F4" w:rsidRDefault="00C379F4" w:rsidP="00C379F4">
      <w:pPr>
        <w:pStyle w:val="a9"/>
        <w:keepNext/>
        <w:spacing w:before="180" w:after="180"/>
      </w:pPr>
      <w:bookmarkStart w:id="225" w:name="_Ref194477425"/>
      <w:bookmarkStart w:id="226" w:name="_Toc195004593"/>
      <w:r>
        <w:t>Table 5-</w:t>
      </w:r>
      <w:r w:rsidR="00BA6301">
        <w:fldChar w:fldCharType="begin"/>
      </w:r>
      <w:r w:rsidR="00BA6301">
        <w:instrText xml:space="preserve"> SEQ Table_5- \* ARABIC </w:instrText>
      </w:r>
      <w:r w:rsidR="00BA6301">
        <w:fldChar w:fldCharType="separate"/>
      </w:r>
      <w:r w:rsidR="00E80B53">
        <w:rPr>
          <w:noProof/>
        </w:rPr>
        <w:t>16</w:t>
      </w:r>
      <w:r w:rsidR="00BA6301">
        <w:rPr>
          <w:noProof/>
        </w:rPr>
        <w:fldChar w:fldCharType="end"/>
      </w:r>
      <w:bookmarkEnd w:id="225"/>
      <w:r>
        <w:rPr>
          <w:rFonts w:hint="eastAsia"/>
        </w:rPr>
        <w:t xml:space="preserve">: </w:t>
      </w:r>
      <w:r w:rsidR="009538FB">
        <w:t xml:space="preserve">The </w:t>
      </w:r>
      <w:r w:rsidRPr="00C379F4">
        <w:t>RND Regression</w:t>
      </w:r>
      <w:r w:rsidRPr="000C67C8">
        <w:rPr>
          <w:strike/>
        </w:rPr>
        <w:t xml:space="preserve"> Analysis</w:t>
      </w:r>
      <w:r w:rsidRPr="00C379F4">
        <w:t xml:space="preserve"> Results for Options with 7 Days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C379F4">
        <w:t>)</w:t>
      </w:r>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55126A08" w:rsidR="00556A6A" w:rsidRDefault="00163558" w:rsidP="00556A6A">
      <w:pPr>
        <w:pStyle w:val="af8"/>
      </w:pPr>
      <w:r w:rsidRPr="00163558">
        <w:t>Note: * indicates significance at the 10% level; ** indicates significance at the 5% level; *** indicates significance at the 1% level</w:t>
      </w:r>
    </w:p>
    <w:p w14:paraId="48C1181C" w14:textId="273AF289" w:rsidR="00F008C1" w:rsidRDefault="00F008C1" w:rsidP="00F008C1">
      <w:pPr>
        <w:pStyle w:val="3"/>
        <w:spacing w:before="180" w:after="180"/>
      </w:pPr>
      <w:bookmarkStart w:id="227" w:name="_Toc190531608"/>
      <w:bookmarkStart w:id="228" w:name="_Toc190982053"/>
      <w:bookmarkStart w:id="229" w:name="_Toc195004970"/>
      <w:r>
        <w:rPr>
          <w:rFonts w:hint="eastAsia"/>
        </w:rPr>
        <w:t>5.</w:t>
      </w:r>
      <w:r w:rsidR="008771A3">
        <w:rPr>
          <w:rFonts w:hint="eastAsia"/>
        </w:rPr>
        <w:t>3</w:t>
      </w:r>
      <w:r>
        <w:rPr>
          <w:rFonts w:hint="eastAsia"/>
        </w:rPr>
        <w:t>.3</w:t>
      </w:r>
      <w:bookmarkEnd w:id="227"/>
      <w:bookmarkEnd w:id="228"/>
      <w:r w:rsidR="00C379F4" w:rsidRPr="00C379F4">
        <w:t xml:space="preserve"> </w:t>
      </w:r>
      <w:r w:rsidR="00292BFB">
        <w:t>Comparison</w:t>
      </w:r>
      <w:bookmarkEnd w:id="229"/>
    </w:p>
    <w:p w14:paraId="31FA571E" w14:textId="5B69DC6B" w:rsidR="00ED2B2A" w:rsidRDefault="00ED2B2A" w:rsidP="00ED2B2A">
      <w:pPr>
        <w:spacing w:before="180" w:after="180"/>
        <w:ind w:firstLine="480"/>
      </w:pPr>
      <w:r>
        <w:t xml:space="preserve">For Bitcoin options contracts with 7 days to expiration, our research employed both </w:t>
      </w:r>
      <w:r w:rsidR="00EE7DEF">
        <w:t>our proposed method</w:t>
      </w:r>
      <w:r>
        <w:t xml:space="preserve"> and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to construct </w:t>
      </w:r>
      <w:r w:rsidR="009538FB">
        <w:t xml:space="preserve">the </w:t>
      </w:r>
      <w:r>
        <w:t xml:space="preserve">RNDs and conducted </w:t>
      </w:r>
      <w:r w:rsidRPr="00AE2A0B">
        <w:rPr>
          <w:strike/>
        </w:rPr>
        <w:t>empirical</w:t>
      </w:r>
      <w:r>
        <w:t xml:space="preserve"> regression analyses for comparison. The </w:t>
      </w:r>
      <w:r w:rsidRPr="000C67C8">
        <w:rPr>
          <w:strike/>
        </w:rPr>
        <w:t xml:space="preserve">empirical </w:t>
      </w:r>
      <w:r>
        <w:t>results indicate that both methods can identify statistically significant variable combinations when predicting weekly returns.</w:t>
      </w:r>
    </w:p>
    <w:p w14:paraId="25B555E2" w14:textId="1372F480" w:rsidR="00B74C6F" w:rsidRPr="00B74C6F" w:rsidRDefault="00ED2B2A" w:rsidP="00ED2B2A">
      <w:pPr>
        <w:spacing w:before="180" w:after="180"/>
        <w:ind w:firstLine="480"/>
      </w:pPr>
      <w:r>
        <w:t xml:space="preserve">Regarding descriptive statistics, the RND characteristics calculated by both methods are remarkably similar, demonstrating that both </w:t>
      </w:r>
      <w:r w:rsidR="00EE7DEF">
        <w:t>one single point with one slope method</w:t>
      </w:r>
      <w:r>
        <w:t xml:space="preserve"> </w:t>
      </w:r>
      <w:r>
        <w:lastRenderedPageBreak/>
        <w:t xml:space="preserve">and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effectively capture market information for weekly return prediction. This result contrasts with the differences observed in daily return prediction, suggesting that the longer prediction horizon for weekly returns may reduce the relative impact of tail fitting methods on overall prediction outcomes.</w:t>
      </w:r>
    </w:p>
    <w:p w14:paraId="42613C16" w14:textId="4CEDD732" w:rsidR="00B74C6F" w:rsidRDefault="00ED2B2A" w:rsidP="00ED2B2A">
      <w:pPr>
        <w:spacing w:before="180" w:after="180"/>
        <w:ind w:firstLine="480"/>
      </w:pPr>
      <w:r w:rsidRPr="00ED2B2A">
        <w:t xml:space="preserve">In terms of model predictive performance, our research also selected a three-variable regression model, with both methods incorporating Excess Kurtosis, Median, and the Cryptocurrency Fear and Greed Index as the optimal predictor combination. The models exhibit identical explanatory power (R-squared = 0.0666) and prediction error (MSE = 0.9256), as summarized in </w:t>
      </w:r>
      <w:r>
        <w:fldChar w:fldCharType="begin"/>
      </w:r>
      <w:r>
        <w:instrText xml:space="preserve"> REF _Ref194477597 \h </w:instrText>
      </w:r>
      <w:r>
        <w:fldChar w:fldCharType="separate"/>
      </w:r>
      <w:r w:rsidR="00E80B53">
        <w:t>Table 5-</w:t>
      </w:r>
      <w:r w:rsidR="00E80B53">
        <w:rPr>
          <w:noProof/>
        </w:rPr>
        <w:t>17</w:t>
      </w:r>
      <w:r>
        <w:fldChar w:fldCharType="end"/>
      </w:r>
      <w:r w:rsidRPr="00ED2B2A">
        <w:t>. The significant predictive power of Excess Kurtosis aligns with findings by Amaya et al.</w:t>
      </w:r>
      <w:r w:rsidR="000523AB" w:rsidRPr="000523AB">
        <w:t xml:space="preserve">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Pr>
          <w:rFonts w:hint="eastAsia"/>
        </w:rPr>
        <w:t>,</w:t>
      </w:r>
      <w:r w:rsidR="000523AB" w:rsidRPr="000523AB">
        <w:t xml:space="preserve"> </w:t>
      </w:r>
      <w:r w:rsidRPr="00ED2B2A">
        <w:t xml:space="preserve">who noted that excess kurtosis effectively captures extreme market risks, with its predictive ability being particularly significant during financial crises. Our research also found that the Cryptocurrency Fear and Greed Index demonstrates significant predictive power for weekly returns, consistent with </w:t>
      </w:r>
      <w:proofErr w:type="spellStart"/>
      <w:r w:rsidRPr="00ED2B2A">
        <w:t>He</w:t>
      </w:r>
      <w:proofErr w:type="spellEnd"/>
      <w:r w:rsidRPr="00ED2B2A">
        <w:t xml:space="preserve"> et al.</w:t>
      </w:r>
      <w:r w:rsidR="000523AB" w:rsidRPr="000523AB">
        <w:t xml:space="preserve">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Pr="00ED2B2A">
        <w:t>, who discovered that this index possesses significant predictive ability both in-sample and out-of-sample, predicting cryptocurrency returns over periods ranging from one day to one week. Additionally, López-</w:t>
      </w:r>
      <w:proofErr w:type="spellStart"/>
      <w:r w:rsidRPr="00ED2B2A">
        <w:t>Cabarcos</w:t>
      </w:r>
      <w:proofErr w:type="spellEnd"/>
      <w:r w:rsidRPr="00ED2B2A">
        <w:t xml:space="preserve"> et al.</w:t>
      </w:r>
      <w:r w:rsidR="000523AB" w:rsidRPr="000523AB">
        <w:t xml:space="preserve">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Pr="00ED2B2A">
        <w:t>indicated that investor sentiment indicators have significant predictive power for short-term Bitcoin price movements.</w:t>
      </w:r>
    </w:p>
    <w:p w14:paraId="24652AB1" w14:textId="0615ED19" w:rsidR="00AB6374" w:rsidRDefault="00ED2B2A" w:rsidP="00AB6374">
      <w:pPr>
        <w:spacing w:before="180" w:after="180"/>
        <w:ind w:firstLine="480"/>
      </w:pPr>
      <w:r w:rsidRPr="00ED2B2A">
        <w:t>To further examine the out-of-sample predictive capability of the models, our research used 8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000C67C8">
        <w:t>The</w:t>
      </w:r>
      <w:r w:rsidRPr="00ED2B2A">
        <w:t xml:space="preserve"> results show that </w:t>
      </w:r>
      <w:r w:rsidR="00E52870">
        <w:t>one single point with one slope method</w:t>
      </w:r>
      <w:r w:rsidRPr="00ED2B2A">
        <w:t xml:space="preserve">'s out-of-sample R-squared value is 0.3342, slightly higher tha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ED2B2A">
        <w:t xml:space="preserve">'s 0.3335. Though the difference is minimal, it still indicates that </w:t>
      </w:r>
      <w:r w:rsidR="00EE7DEF">
        <w:t>our proposed method</w:t>
      </w:r>
      <w:r w:rsidRPr="00ED2B2A">
        <w:t xml:space="preserve"> performs marginally better in out-of-sample prediction. Notably, the out-of-sample R-squared values for both methods are positive and substantial, indicating that </w:t>
      </w:r>
      <w:r w:rsidRPr="00ED2B2A">
        <w:lastRenderedPageBreak/>
        <w:t>our proposed prediction models possess economic value compared to simple historical average models.</w:t>
      </w:r>
    </w:p>
    <w:p w14:paraId="0AA957D8" w14:textId="1974B537" w:rsidR="00ED2B2A" w:rsidRDefault="00ED2B2A" w:rsidP="00ED2B2A">
      <w:pPr>
        <w:pStyle w:val="a9"/>
        <w:keepNext/>
        <w:spacing w:before="180" w:after="180"/>
      </w:pPr>
      <w:bookmarkStart w:id="230" w:name="_Ref194477597"/>
      <w:bookmarkStart w:id="231" w:name="_Toc195004594"/>
      <w:r>
        <w:t>Table 5-</w:t>
      </w:r>
      <w:r w:rsidR="00BA6301">
        <w:fldChar w:fldCharType="begin"/>
      </w:r>
      <w:r w:rsidR="00BA6301">
        <w:instrText xml:space="preserve"> SEQ Table_5- \* ARABIC </w:instrText>
      </w:r>
      <w:r w:rsidR="00BA6301">
        <w:fldChar w:fldCharType="separate"/>
      </w:r>
      <w:r w:rsidR="00E80B53">
        <w:rPr>
          <w:noProof/>
        </w:rPr>
        <w:t>17</w:t>
      </w:r>
      <w:r w:rsidR="00BA6301">
        <w:rPr>
          <w:noProof/>
        </w:rPr>
        <w:fldChar w:fldCharType="end"/>
      </w:r>
      <w:bookmarkEnd w:id="230"/>
      <w:r>
        <w:rPr>
          <w:rFonts w:hint="eastAsia"/>
        </w:rPr>
        <w:t xml:space="preserve">: </w:t>
      </w:r>
      <w:r w:rsidRPr="00ED2B2A">
        <w:t xml:space="preserve">Comparison of </w:t>
      </w:r>
      <w:r w:rsidR="009538FB">
        <w:t xml:space="preserve">the </w:t>
      </w:r>
      <w:r w:rsidRPr="00ED2B2A">
        <w:t xml:space="preserve">RND Regression </w:t>
      </w:r>
      <w:r w:rsidRPr="000C67C8">
        <w:rPr>
          <w:strike/>
        </w:rPr>
        <w:t xml:space="preserve">Analysis </w:t>
      </w:r>
      <w:r w:rsidRPr="00ED2B2A">
        <w:t>Results for Options with 7 Days to Expiration</w:t>
      </w:r>
      <w:r>
        <w:br/>
      </w:r>
      <w:r w:rsidRPr="00ED2B2A">
        <w:t xml:space="preserve">(Left: </w:t>
      </w:r>
      <w:r w:rsidR="00EE7DEF">
        <w:t>Our proposed method</w:t>
      </w:r>
      <w:r w:rsidRPr="00ED2B2A">
        <w:t xml:space="preserve">; Right: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ED2B2A">
        <w:t>)</w:t>
      </w:r>
      <w:bookmarkEnd w:id="2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56A5743F" w:rsidR="00AB6374" w:rsidRPr="002A664E" w:rsidRDefault="009F16F1" w:rsidP="002A664E">
            <w:pPr>
              <w:pStyle w:val="af8"/>
              <w:jc w:val="center"/>
              <w:rPr>
                <w:b/>
                <w:bCs/>
              </w:rPr>
            </w:pPr>
            <w:r>
              <w:rPr>
                <w:rFonts w:hint="eastAsia"/>
                <w:b/>
                <w:bCs/>
              </w:rPr>
              <w:t>Our proposed method</w:t>
            </w:r>
          </w:p>
        </w:tc>
        <w:tc>
          <w:tcPr>
            <w:tcW w:w="2084" w:type="pct"/>
            <w:gridSpan w:val="6"/>
            <w:tcBorders>
              <w:top w:val="double" w:sz="4" w:space="0" w:color="auto"/>
              <w:bottom w:val="single" w:sz="8" w:space="0" w:color="auto"/>
            </w:tcBorders>
            <w:vAlign w:val="center"/>
          </w:tcPr>
          <w:p w14:paraId="1D3994E3" w14:textId="3D981419" w:rsidR="00AB6374" w:rsidRPr="002A664E" w:rsidRDefault="009F16F1" w:rsidP="002A664E">
            <w:pPr>
              <w:pStyle w:val="af8"/>
              <w:jc w:val="center"/>
              <w:rPr>
                <w:b/>
                <w:bCs/>
              </w:rPr>
            </w:pPr>
            <w:proofErr w:type="spellStart"/>
            <w:r>
              <w:rPr>
                <w:rFonts w:hint="eastAsia"/>
                <w:b/>
                <w:bCs/>
              </w:rPr>
              <w:t>Birru</w:t>
            </w:r>
            <w:proofErr w:type="spellEnd"/>
            <w:r>
              <w:rPr>
                <w:rFonts w:hint="eastAsia"/>
                <w:b/>
                <w:bCs/>
              </w:rPr>
              <w:t xml:space="preserve"> &amp; </w:t>
            </w:r>
            <w:proofErr w:type="spellStart"/>
            <w:r>
              <w:rPr>
                <w:rFonts w:hint="eastAsia"/>
                <w:b/>
                <w:bCs/>
              </w:rPr>
              <w:t>Figlewski</w:t>
            </w:r>
            <w:proofErr w:type="spellEnd"/>
            <w:r>
              <w:rPr>
                <w:rFonts w:hint="eastAsia"/>
                <w:b/>
                <w:bCs/>
              </w:rPr>
              <w:t xml:space="preserve"> (2012)</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BA6301"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BA6301"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2"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8" w:type="pct"/>
          </w:tcPr>
          <w:p w14:paraId="1DDEC5E8" w14:textId="77777777" w:rsidR="00AB6374" w:rsidRPr="00DB54B6" w:rsidRDefault="00AB6374" w:rsidP="002A664E">
            <w:pPr>
              <w:pStyle w:val="af8"/>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2"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8" w:type="pct"/>
            <w:tcBorders>
              <w:bottom w:val="double" w:sz="4" w:space="0" w:color="auto"/>
            </w:tcBorders>
          </w:tcPr>
          <w:p w14:paraId="6E630106" w14:textId="77777777" w:rsidR="00AB6374" w:rsidRPr="00DB54B6" w:rsidRDefault="00AB6374" w:rsidP="002A664E">
            <w:pPr>
              <w:pStyle w:val="af8"/>
            </w:pPr>
          </w:p>
        </w:tc>
      </w:tr>
    </w:tbl>
    <w:p w14:paraId="38BE2E5E" w14:textId="793AAEFA" w:rsidR="004A0BCA" w:rsidRDefault="00163558" w:rsidP="004A0BCA">
      <w:pPr>
        <w:pStyle w:val="af8"/>
      </w:pPr>
      <w:r w:rsidRPr="00163558">
        <w:t>Note: * indicates significance at the 10% level; ** indicates significance at the 5% level; *** indicates significance at the 1% level</w:t>
      </w:r>
    </w:p>
    <w:p w14:paraId="4DC4013B" w14:textId="264DF5A7" w:rsidR="00AB6374" w:rsidRDefault="008C6B23" w:rsidP="00AB6374">
      <w:pPr>
        <w:spacing w:before="180" w:after="180"/>
        <w:ind w:firstLine="480"/>
      </w:pPr>
      <w:r w:rsidRPr="008C6B23">
        <w:t xml:space="preserve">In summary, our research finds that when predicting weekly returns, </w:t>
      </w:r>
      <w:r w:rsidR="00E52870">
        <w:t>one single point with one slope method</w:t>
      </w:r>
      <w:r w:rsidRPr="008C6B23">
        <w:t xml:space="preserve"> not only achieves comparable in-sample predictive performance to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8C6B23">
        <w:t xml:space="preserve"> but also slightly outperforms in out-of-sample prediction. Combined with the aforementioned computational efficiency advantages, this demonstrates that </w:t>
      </w:r>
      <w:r w:rsidR="00E52870">
        <w:t>one single point with one slope method</w:t>
      </w:r>
      <w:r w:rsidRPr="008C6B23">
        <w:t xml:space="preserve"> indeed possesses greater development potential for practical applications.</w:t>
      </w:r>
    </w:p>
    <w:p w14:paraId="42F96B8C" w14:textId="0B690CD5" w:rsidR="00BA3834" w:rsidRDefault="00BA3834" w:rsidP="00BA3834">
      <w:pPr>
        <w:pStyle w:val="2"/>
      </w:pPr>
      <w:bookmarkStart w:id="232" w:name="_Toc190531609"/>
      <w:bookmarkStart w:id="233" w:name="_Toc190982054"/>
      <w:bookmarkStart w:id="234" w:name="_Toc195004971"/>
      <w:r>
        <w:rPr>
          <w:rFonts w:hint="eastAsia"/>
        </w:rPr>
        <w:t>5.4</w:t>
      </w:r>
      <w:bookmarkEnd w:id="232"/>
      <w:bookmarkEnd w:id="233"/>
      <w:r w:rsidR="008C6B23" w:rsidRPr="008C6B23">
        <w:t xml:space="preserve"> Summary</w:t>
      </w:r>
      <w:bookmarkEnd w:id="234"/>
    </w:p>
    <w:p w14:paraId="09313F5E" w14:textId="7E3143D5" w:rsidR="008C6B23" w:rsidRDefault="008C6B23" w:rsidP="008C6B23">
      <w:pPr>
        <w:spacing w:before="180" w:after="180"/>
        <w:ind w:firstLine="480"/>
      </w:pPr>
      <w:r>
        <w:t xml:space="preserve">This chapter compares the performance differences between </w:t>
      </w:r>
      <w:r w:rsidR="00EE7DEF">
        <w:t>our proposed method</w:t>
      </w:r>
      <w:r>
        <w:t xml:space="preserve"> and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in constructing risk-neutral probability density functions through empirical analysis. Our research finds that the two methods exhibit different characteristics and advantages across different prediction horizons.</w:t>
      </w:r>
    </w:p>
    <w:p w14:paraId="0478286C" w14:textId="0D4504E4" w:rsidR="00BA3834" w:rsidRDefault="008C6B23" w:rsidP="008C6B23">
      <w:pPr>
        <w:spacing w:before="180" w:after="180"/>
        <w:ind w:firstLine="480"/>
      </w:pPr>
      <w:r>
        <w:t xml:space="preserve">For daily return prediction, </w:t>
      </w:r>
      <w:r w:rsidR="00E52870">
        <w:t>one single point with one slope method</w:t>
      </w:r>
      <w:r>
        <w:t xml:space="preserve"> clearly outperforms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First, regarding sample completeness, </w:t>
      </w:r>
      <w:r w:rsidR="00E52870">
        <w:t>one single point with one slope method</w:t>
      </w:r>
      <w:r>
        <w:t xml:space="preserve"> (832 samples) preserves more valid samples than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831 samples), demonstrating superior stability when handling extreme </w:t>
      </w:r>
      <w:r>
        <w:lastRenderedPageBreak/>
        <w:t xml:space="preserve">market scenarios. Second, in terms of variable predictive capability, the regression model constructed using </w:t>
      </w:r>
      <w:r w:rsidR="00E52870">
        <w:t>one single point with one slope method</w:t>
      </w:r>
      <w:r>
        <w:t xml:space="preserve"> achieves statistical significance for three variables—Skewness, Median, and the fourth lagged return (T-4 Return)—with model explanatory power (R-squared = 0.0130) superior to that of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 (R-squared = 0.0098). This result indicates that </w:t>
      </w:r>
      <w:r w:rsidR="00E52870">
        <w:t>one single point with one slope method</w:t>
      </w:r>
      <w:r>
        <w:t xml:space="preserve"> more effectively captures short-term market volatility characteristics.</w:t>
      </w:r>
    </w:p>
    <w:p w14:paraId="390E4429" w14:textId="27FB9B97" w:rsidR="005B12BE" w:rsidRDefault="008C6B23" w:rsidP="00697250">
      <w:pPr>
        <w:spacing w:before="180" w:after="180"/>
        <w:ind w:firstLine="480"/>
      </w:pPr>
      <w:r w:rsidRPr="008C6B23">
        <w:t xml:space="preserve">For weekly return prediction, the performance of both methods is more comparable. </w:t>
      </w:r>
      <w:r w:rsidR="000C67C8">
        <w:t>The</w:t>
      </w:r>
      <w:r w:rsidRPr="008C6B23">
        <w:t xml:space="preserve"> results show that both methods identify Excess Kurtosis, Median, and the Cryptocurrency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4DF78C53" w:rsidR="008C6B23" w:rsidRDefault="008C6B23" w:rsidP="008C6B23">
      <w:pPr>
        <w:spacing w:before="180" w:after="180"/>
        <w:ind w:firstLine="480"/>
      </w:pPr>
      <w:r>
        <w:t xml:space="preserve">Our out-of-sample prediction results demonstrate that both methods generate positive out-of-sample R-squared values for both daily and weekly return predictions, with </w:t>
      </w:r>
      <w:r w:rsidR="00EE7DEF">
        <w:t>our proposed method</w:t>
      </w:r>
      <w:r>
        <w:t xml:space="preserve"> consistently yielding higher values than </w:t>
      </w:r>
      <w:proofErr w:type="spellStart"/>
      <w:r w:rsidR="00EE7DEF">
        <w:t>Birru</w:t>
      </w:r>
      <w:proofErr w:type="spellEnd"/>
      <w:r w:rsidR="00EE7DEF">
        <w:t xml:space="preserve"> &amp; </w:t>
      </w:r>
      <w:proofErr w:type="spellStart"/>
      <w:r w:rsidR="00EE7DEF">
        <w:t>Figlewski</w:t>
      </w:r>
      <w:proofErr w:type="spellEnd"/>
      <w:r w:rsidR="00EE7DEF">
        <w:t xml:space="preserve"> (2012)</w:t>
      </w:r>
      <w:r>
        <w:t>. This indicates that compared to historical average models, our proposed prediction models possess substantial economic value.</w:t>
      </w:r>
    </w:p>
    <w:p w14:paraId="30135F21" w14:textId="200B88CE" w:rsidR="00BA3834" w:rsidRDefault="008C6B23" w:rsidP="008C6B23">
      <w:pPr>
        <w:spacing w:before="180" w:after="180"/>
        <w:ind w:firstLine="480"/>
      </w:pPr>
      <w:r>
        <w:t xml:space="preserve">Regarding computational efficiency, </w:t>
      </w:r>
      <w:r w:rsidR="00EE7DEF">
        <w:t>one single point with one slope method</w:t>
      </w:r>
      <w:r>
        <w:t xml:space="preserve"> demonstrates clear advantages. When tested on identical hardware, </w:t>
      </w:r>
      <w:r w:rsidR="00EE7DEF">
        <w:t>one single point with one slope method</w:t>
      </w:r>
      <w:r>
        <w:t xml:space="preserve">'s average execution time is 309.86 seconds, approximately 10.95% less than </w:t>
      </w:r>
      <w:proofErr w:type="spellStart"/>
      <w:r w:rsidR="00EE7DEF">
        <w:t>Birru</w:t>
      </w:r>
      <w:proofErr w:type="spellEnd"/>
      <w:r w:rsidR="00EE7DEF">
        <w:t xml:space="preserve"> &amp; </w:t>
      </w:r>
      <w:proofErr w:type="spellStart"/>
      <w:r w:rsidR="00EE7DEF">
        <w:t>Figlewski</w:t>
      </w:r>
      <w:proofErr w:type="spellEnd"/>
      <w:r w:rsidR="00EE7DEF">
        <w:t xml:space="preserve"> (2012)</w:t>
      </w:r>
      <w:r>
        <w:t xml:space="preserve">'s 347.95 seconds. More importantly, </w:t>
      </w:r>
      <w:r w:rsidR="00EE7DEF">
        <w:t>one single point with one slope method</w:t>
      </w:r>
      <w:r>
        <w:t xml:space="preserve"> exhibits a smaller standard deviation in execution time, indicating more stable computational performance—a particularly important characteristic for large-scale </w:t>
      </w:r>
      <w:r w:rsidRPr="00AE2A0B">
        <w:rPr>
          <w:strike/>
        </w:rPr>
        <w:t>empirical</w:t>
      </w:r>
      <w:r>
        <w:t xml:space="preserve"> analyses.</w:t>
      </w:r>
    </w:p>
    <w:p w14:paraId="50E651AB" w14:textId="16E0774C" w:rsidR="008C6B23" w:rsidRDefault="008C6B23" w:rsidP="008C6B23">
      <w:pPr>
        <w:spacing w:before="180" w:after="180"/>
        <w:ind w:firstLine="480"/>
      </w:pPr>
      <w:r>
        <w:lastRenderedPageBreak/>
        <w:t xml:space="preserve">Synthesizing our research findings, </w:t>
      </w:r>
      <w:r w:rsidR="00EE7DEF">
        <w:t>one single point with one slope method</w:t>
      </w:r>
      <w:r>
        <w:t xml:space="preserve"> not only performs better in daily return prediction but also offers significant advantages in computational efficiency. Although the performance difference between the two methods is less pronounced for weekly return prediction, considering the computational efficiency advantages of </w:t>
      </w:r>
      <w:r w:rsidR="00EE7DEF">
        <w:t>our proposed method</w:t>
      </w:r>
      <w:r>
        <w:t xml:space="preserve">, our research concludes that in practical applications, </w:t>
      </w:r>
      <w:r w:rsidR="00EE7DEF">
        <w:t>our proposed method</w:t>
      </w:r>
      <w:r>
        <w:t xml:space="preserve"> has greater development potential than </w:t>
      </w:r>
      <w:proofErr w:type="spellStart"/>
      <w:r w:rsidR="00EE7DEF">
        <w:t>Birru</w:t>
      </w:r>
      <w:proofErr w:type="spellEnd"/>
      <w:r w:rsidR="00EE7DEF">
        <w:t xml:space="preserve"> &amp; </w:t>
      </w:r>
      <w:proofErr w:type="spellStart"/>
      <w:r w:rsidR="00EE7DEF">
        <w:t>Figlewski</w:t>
      </w:r>
      <w:proofErr w:type="spellEnd"/>
      <w:r w:rsidR="00EE7DEF">
        <w:t xml:space="preserve"> (2012)</w:t>
      </w:r>
      <w:r>
        <w:t>, especially in scenarios requiring processing of large sample sizes or higher time sensitivity. This finding has important practical implications for subsequent development of automated trading strategies or risk monitoring systems.</w:t>
      </w:r>
    </w:p>
    <w:p w14:paraId="17DAE60F" w14:textId="326FAE93" w:rsidR="00545EBF" w:rsidRDefault="008C6B23" w:rsidP="008C6B23">
      <w:pPr>
        <w:spacing w:before="180" w:after="180"/>
        <w:ind w:firstLine="480"/>
      </w:pPr>
      <w:r>
        <w:t xml:space="preserve">Furthermore, our research also discovers that the </w:t>
      </w:r>
      <w:r w:rsidR="00AF66F4">
        <w:t>moments</w:t>
      </w:r>
      <w:r>
        <w:t xml:space="preserve">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0E47D9A1" w:rsidR="00053F98" w:rsidRDefault="00B46F17" w:rsidP="009F16F1">
      <w:pPr>
        <w:pStyle w:val="1"/>
        <w:spacing w:before="180" w:after="180"/>
      </w:pPr>
      <w:bookmarkStart w:id="235" w:name="_Toc195004972"/>
      <w:commentRangeStart w:id="236"/>
      <w:r>
        <w:rPr>
          <w:rFonts w:hint="eastAsia"/>
        </w:rPr>
        <w:lastRenderedPageBreak/>
        <w:t>6</w:t>
      </w:r>
      <w:commentRangeEnd w:id="236"/>
      <w:r w:rsidR="00B33A69">
        <w:rPr>
          <w:rStyle w:val="afe"/>
          <w:rFonts w:cs="Times New Roman"/>
          <w:b w:val="0"/>
          <w:bCs w:val="0"/>
          <w:kern w:val="2"/>
        </w:rPr>
        <w:commentReference w:id="236"/>
      </w:r>
      <w:r>
        <w:rPr>
          <w:rFonts w:hint="eastAsia"/>
        </w:rPr>
        <w:t>. Conclusions</w:t>
      </w:r>
      <w:bookmarkEnd w:id="235"/>
    </w:p>
    <w:p w14:paraId="11E5563F" w14:textId="7574A118" w:rsidR="00053F98" w:rsidRPr="00292BFB" w:rsidRDefault="00E84627" w:rsidP="00E84627">
      <w:pPr>
        <w:pStyle w:val="2"/>
      </w:pPr>
      <w:bookmarkStart w:id="237" w:name="_Toc190531611"/>
      <w:bookmarkStart w:id="238" w:name="_Toc190982056"/>
      <w:bookmarkStart w:id="239" w:name="_Toc195004973"/>
      <w:r>
        <w:rPr>
          <w:rFonts w:hint="eastAsia"/>
        </w:rPr>
        <w:t>6.1</w:t>
      </w:r>
      <w:bookmarkEnd w:id="237"/>
      <w:bookmarkEnd w:id="238"/>
      <w:r w:rsidR="00B46F17" w:rsidRPr="00B46F17">
        <w:t xml:space="preserve"> </w:t>
      </w:r>
      <w:r w:rsidR="00292BFB" w:rsidRPr="00292BFB">
        <w:t>Summary</w:t>
      </w:r>
      <w:bookmarkEnd w:id="239"/>
    </w:p>
    <w:p w14:paraId="6F13D838" w14:textId="6CAE4F06" w:rsidR="00910069" w:rsidRPr="00910069" w:rsidRDefault="00910069" w:rsidP="00910069">
      <w:pPr>
        <w:spacing w:before="180" w:after="180"/>
        <w:ind w:firstLine="480"/>
      </w:pPr>
      <w:r w:rsidRPr="00910069">
        <w:t xml:space="preserve">This study introduces an innovative risk-neutral density (RND) tail fitting methodology for Bitcoin options markets, comparing our proposed method with </w:t>
      </w:r>
      <w:proofErr w:type="spellStart"/>
      <w:r w:rsidRPr="00910069">
        <w:t>Birru</w:t>
      </w:r>
      <w:proofErr w:type="spellEnd"/>
      <w:r w:rsidRPr="00910069">
        <w:t xml:space="preserve"> &amp; </w:t>
      </w:r>
      <w:proofErr w:type="spellStart"/>
      <w:r w:rsidRPr="00910069">
        <w:t>Figlewski</w:t>
      </w:r>
      <w:proofErr w:type="spellEnd"/>
      <w:r w:rsidRPr="00910069">
        <w:t xml:space="preserve"> (2012) to evaluate return prediction capabilities</w:t>
      </w:r>
      <w:r w:rsidR="00AE2A0B">
        <w:t>, providing</w:t>
      </w:r>
      <w:r w:rsidRPr="00910069">
        <w:t xml:space="preserve"> </w:t>
      </w:r>
      <w:r w:rsidRPr="00AE2A0B">
        <w:t xml:space="preserve">Empirical analysis yields </w:t>
      </w:r>
      <w:r w:rsidRPr="00910069">
        <w:t xml:space="preserve">several significant </w:t>
      </w:r>
      <w:r w:rsidR="009538FB">
        <w:t>findings</w:t>
      </w:r>
      <w:r w:rsidR="00AE2A0B">
        <w:t xml:space="preserve"> as follows </w:t>
      </w:r>
      <w:r w:rsidRPr="009538FB">
        <w:rPr>
          <w:strike/>
        </w:rPr>
        <w:t>conclusions</w:t>
      </w:r>
      <w:r w:rsidRPr="00910069">
        <w:t>:</w:t>
      </w:r>
    </w:p>
    <w:p w14:paraId="675ACC6F" w14:textId="132F09C2" w:rsidR="00910069" w:rsidRPr="00910069" w:rsidRDefault="00910069" w:rsidP="00910069">
      <w:pPr>
        <w:spacing w:before="180" w:after="180"/>
        <w:ind w:firstLine="480"/>
      </w:pPr>
      <w:r w:rsidRPr="00910069">
        <w:t xml:space="preserve">Our proposed one single point with one slope method demonstrates substantial advantages in tail fitting applications. Compared to </w:t>
      </w:r>
      <w:proofErr w:type="spellStart"/>
      <w:r w:rsidRPr="00910069">
        <w:t>Birru</w:t>
      </w:r>
      <w:proofErr w:type="spellEnd"/>
      <w:r w:rsidRPr="00910069">
        <w:t xml:space="preserve"> &amp; </w:t>
      </w:r>
      <w:proofErr w:type="spellStart"/>
      <w:r w:rsidRPr="00910069">
        <w:t>Figlewski</w:t>
      </w:r>
      <w:proofErr w:type="spellEnd"/>
      <w:r w:rsidRPr="00910069">
        <w:t xml:space="preserve"> (2012), it exhibits enhanced stability and computational efficiency when handling extreme market scenarios. </w:t>
      </w:r>
      <w:r w:rsidR="000C67C8">
        <w:t>The</w:t>
      </w:r>
      <w:r w:rsidRPr="00910069">
        <w:t xml:space="preserve"> results confirm approximately 10.95% reduction in average execution time while maintaining superior sample completeness, effectively avoiding fitting failures during severe market fluctuations.</w:t>
      </w:r>
    </w:p>
    <w:p w14:paraId="2161B457" w14:textId="77777777" w:rsidR="00910069" w:rsidRPr="00910069" w:rsidRDefault="00910069" w:rsidP="00910069">
      <w:pPr>
        <w:spacing w:before="180" w:after="180"/>
        <w:ind w:firstLine="480"/>
      </w:pPr>
      <w:r w:rsidRPr="00910069">
        <w:t xml:space="preserve">The methods display differential performance in return prediction horizons. For daily returns, our method more accurately captures market skewness with statistically significant variables including Skewness (Bali &amp; Murray, 2013; Chang et al., 2013; Conrad et al., 2013), Median, and fourth lagged return (T-4 Return) (Liu &amp; </w:t>
      </w:r>
      <w:proofErr w:type="spellStart"/>
      <w:r w:rsidRPr="00910069">
        <w:t>Tsyvinski</w:t>
      </w:r>
      <w:proofErr w:type="spellEnd"/>
      <w:r w:rsidRPr="00910069">
        <w:t>, 2021). The superior explanatory power (R-squared = 0.0130 versus 0.0098) demonstrates greater application value for short-term market fluctuation analysis.</w:t>
      </w:r>
    </w:p>
    <w:p w14:paraId="3C50244E" w14:textId="77777777" w:rsidR="00910069" w:rsidRPr="00910069" w:rsidRDefault="00910069" w:rsidP="00910069">
      <w:pPr>
        <w:spacing w:before="180" w:after="180"/>
        <w:ind w:firstLine="480"/>
      </w:pPr>
      <w:r w:rsidRPr="00910069">
        <w:t xml:space="preserve">For weekly return prediction, both methods exhibit comparable performance, identifying Excess Kurtosis (Amaya et al., 2015), Median, and the Cryptocurrency Fear and Greed Index (M. He et al., 2023) as optimal predictors with identical model explanatory power (R-squared = 0.0666) and prediction error (MSE = 0.9256). This suggests diminished impact of tail fitting methodology over longer prediction horizons, </w:t>
      </w:r>
      <w:r w:rsidRPr="00910069">
        <w:lastRenderedPageBreak/>
        <w:t>with market sentiment indicators assuming greater importance.</w:t>
      </w:r>
    </w:p>
    <w:p w14:paraId="698D8EBD" w14:textId="397F55C0" w:rsidR="00910069" w:rsidRPr="00910069" w:rsidRDefault="000C67C8" w:rsidP="00910069">
      <w:pPr>
        <w:spacing w:before="180" w:after="180"/>
        <w:ind w:firstLine="480"/>
      </w:pPr>
      <w:r>
        <w:t>The o</w:t>
      </w:r>
      <w:r w:rsidR="00910069" w:rsidRPr="00910069">
        <w:t>ut-of-sample prediction results for weekly returns generate positive R-squared values (0.3342 and 0.3335 respectively), indicating substantial economic value compared to historical average models (Campbell &amp; Thompson, 2008). This confirms that option price-derived RND characteristics contain valuable forward-looking market information.</w:t>
      </w:r>
    </w:p>
    <w:p w14:paraId="76A9D0A8" w14:textId="77777777" w:rsidR="00910069" w:rsidRPr="00910069" w:rsidRDefault="00910069" w:rsidP="00910069">
      <w:pPr>
        <w:spacing w:before="180" w:after="180"/>
        <w:ind w:firstLine="480"/>
      </w:pPr>
      <w:r w:rsidRPr="00910069">
        <w:t>Our findings validate the significance of RND moments in market prediction, with higher-order moments reflecting market expectations of extreme events and providing quantitative foundations for investment decisions and risk management. In cryptocurrency markets characterized by high volatility and unique participant structures, these moments potentially contain richer information than in traditional financial markets.</w:t>
      </w:r>
    </w:p>
    <w:p w14:paraId="596CA5D6" w14:textId="16550AFC" w:rsidR="00E84627" w:rsidRDefault="00E84627" w:rsidP="00E84627">
      <w:pPr>
        <w:pStyle w:val="2"/>
      </w:pPr>
      <w:bookmarkStart w:id="240" w:name="_Toc190531612"/>
      <w:bookmarkStart w:id="241" w:name="_Toc190982057"/>
      <w:bookmarkStart w:id="242" w:name="_Toc195004974"/>
      <w:r>
        <w:rPr>
          <w:rFonts w:hint="eastAsia"/>
        </w:rPr>
        <w:t>6.2</w:t>
      </w:r>
      <w:bookmarkEnd w:id="240"/>
      <w:bookmarkEnd w:id="241"/>
      <w:r w:rsidR="00B46F17" w:rsidRPr="00B46F17">
        <w:t xml:space="preserve"> Recommendations</w:t>
      </w:r>
      <w:r w:rsidR="00292BFB">
        <w:t xml:space="preserve"> for Future Research</w:t>
      </w:r>
      <w:bookmarkEnd w:id="242"/>
    </w:p>
    <w:p w14:paraId="21ED7FA7" w14:textId="4D8DAB02" w:rsidR="00E702B8" w:rsidRDefault="00B46F17" w:rsidP="00E702B8">
      <w:pPr>
        <w:spacing w:before="180" w:after="180"/>
        <w:ind w:firstLine="480"/>
      </w:pPr>
      <w:r w:rsidRPr="00B46F17">
        <w:t>Based on our research findings, we propose the following recommendations for future research and practical applications:</w:t>
      </w:r>
    </w:p>
    <w:p w14:paraId="71187B07" w14:textId="1F136FAE" w:rsidR="00E702B8" w:rsidRDefault="00B46F17" w:rsidP="00E702B8">
      <w:pPr>
        <w:pStyle w:val="a5"/>
        <w:numPr>
          <w:ilvl w:val="0"/>
          <w:numId w:val="36"/>
        </w:numPr>
        <w:spacing w:before="180" w:after="180"/>
        <w:ind w:leftChars="0" w:firstLineChars="0"/>
      </w:pPr>
      <w:r w:rsidRPr="00B46F17">
        <w:t>Methodological Application and Improvement</w:t>
      </w:r>
    </w:p>
    <w:p w14:paraId="25DBC1CA" w14:textId="6D0C2F09" w:rsidR="00E702B8" w:rsidRDefault="002D046E" w:rsidP="002D046E">
      <w:pPr>
        <w:tabs>
          <w:tab w:val="num" w:pos="720"/>
        </w:tabs>
        <w:spacing w:before="180" w:after="180"/>
        <w:ind w:firstLine="480"/>
      </w:pPr>
      <w:r w:rsidRPr="002D046E">
        <w:t>The one single point with one slope method demonstrates superior stability and computational efficiency, rendering it particularly suitable for high-frequency trading environments and large-sample research applications. Future studies should focus on algorithmic optimization to enhance adaptability under extreme market conditions.</w:t>
      </w:r>
    </w:p>
    <w:p w14:paraId="0C2A027B" w14:textId="6A9557BE" w:rsidR="00E702B8" w:rsidRDefault="00B46F17" w:rsidP="00E702B8">
      <w:pPr>
        <w:pStyle w:val="a5"/>
        <w:numPr>
          <w:ilvl w:val="0"/>
          <w:numId w:val="36"/>
        </w:numPr>
        <w:spacing w:before="180" w:after="180"/>
        <w:ind w:leftChars="0" w:firstLineChars="0"/>
      </w:pPr>
      <w:r w:rsidRPr="00B46F17">
        <w:t>Expansion of Research Scope</w:t>
      </w:r>
    </w:p>
    <w:p w14:paraId="18DE35D6" w14:textId="7244A274" w:rsidR="00E702B8" w:rsidRDefault="002D046E" w:rsidP="002D046E">
      <w:pPr>
        <w:spacing w:before="180" w:after="180"/>
        <w:ind w:firstLine="480"/>
      </w:pPr>
      <w:r w:rsidRPr="002D046E">
        <w:t xml:space="preserve">While our investigation centers on Bitcoin options, subsequent research should extend to additional cryptocurrencies and traditional financial markets to evaluate the comparative performance of our proposed method versus </w:t>
      </w:r>
      <w:proofErr w:type="spellStart"/>
      <w:r w:rsidRPr="002D046E">
        <w:t>Birru</w:t>
      </w:r>
      <w:proofErr w:type="spellEnd"/>
      <w:r w:rsidRPr="002D046E">
        <w:t xml:space="preserve"> &amp; </w:t>
      </w:r>
      <w:proofErr w:type="spellStart"/>
      <w:r w:rsidRPr="002D046E">
        <w:t>Figlewski</w:t>
      </w:r>
      <w:proofErr w:type="spellEnd"/>
      <w:r w:rsidRPr="002D046E">
        <w:t xml:space="preserve"> (2012) across diverse market structures. Examining Ethereum options or analyzing stock index </w:t>
      </w:r>
      <w:r w:rsidRPr="002D046E">
        <w:lastRenderedPageBreak/>
        <w:t>options markets would provide valuable insights into the cross-market predictive capabilities of RND moments.</w:t>
      </w:r>
    </w:p>
    <w:p w14:paraId="0592AD33" w14:textId="1F518A55" w:rsidR="00E702B8" w:rsidRPr="00E702B8" w:rsidRDefault="00B46F17" w:rsidP="00E702B8">
      <w:pPr>
        <w:pStyle w:val="a5"/>
        <w:numPr>
          <w:ilvl w:val="0"/>
          <w:numId w:val="36"/>
        </w:numPr>
        <w:spacing w:before="180" w:after="180"/>
        <w:ind w:leftChars="0" w:firstLineChars="0"/>
      </w:pPr>
      <w:r w:rsidRPr="00B46F17">
        <w:t>Integration with Market Microstructure Factors</w:t>
      </w:r>
    </w:p>
    <w:p w14:paraId="75F0F882" w14:textId="77777777" w:rsidR="008D0AEF" w:rsidRDefault="002D046E" w:rsidP="002D046E">
      <w:pPr>
        <w:spacing w:before="180" w:after="180"/>
        <w:ind w:firstLine="480"/>
      </w:pPr>
      <w:r w:rsidRPr="002D046E">
        <w:t>Our current analysis emphasizes options price-implied information. Future research should incorporate market microstructure factors (e.g., trading volume, bid-ask spread) to assess their influence on RND moments. These factors may be particularly significant in cryptocurrency markets characterized by high volatility, potentially playing critical roles in expectation formation and price discovery mechanisms.</w:t>
      </w:r>
    </w:p>
    <w:p w14:paraId="3087C4F3" w14:textId="2C5FE56B" w:rsidR="00404225" w:rsidRDefault="00404225" w:rsidP="002D046E">
      <w:pPr>
        <w:spacing w:before="180" w:after="180"/>
        <w:ind w:firstLine="480"/>
      </w:pPr>
      <w:r>
        <w:br w:type="page"/>
      </w:r>
    </w:p>
    <w:p w14:paraId="723556FF" w14:textId="494405CD" w:rsidR="00D92D2A" w:rsidRDefault="007027A6" w:rsidP="00404225">
      <w:pPr>
        <w:pStyle w:val="1"/>
        <w:spacing w:before="180" w:after="180"/>
      </w:pPr>
      <w:bookmarkStart w:id="243" w:name="_Toc195004975"/>
      <w:bookmarkStart w:id="244" w:name="_Toc182815183"/>
      <w:r>
        <w:rPr>
          <w:rFonts w:hint="eastAsia"/>
        </w:rPr>
        <w:lastRenderedPageBreak/>
        <w:t>Appendix</w:t>
      </w:r>
      <w:bookmarkEnd w:id="243"/>
    </w:p>
    <w:p w14:paraId="0EF2E21B" w14:textId="2E58D6DA" w:rsidR="007027A6" w:rsidRDefault="007027A6" w:rsidP="007027A6">
      <w:pPr>
        <w:pStyle w:val="a9"/>
        <w:keepNext/>
        <w:spacing w:before="180" w:after="180"/>
      </w:pPr>
      <w:bookmarkStart w:id="245" w:name="_Ref194476237"/>
      <w:bookmarkStart w:id="246" w:name="_Toc195004595"/>
      <w:r>
        <w:t xml:space="preserve">Appendix Table </w:t>
      </w:r>
      <w:r w:rsidR="00BA6301">
        <w:fldChar w:fldCharType="begin"/>
      </w:r>
      <w:r w:rsidR="00BA6301">
        <w:instrText xml:space="preserve"> SEQ Appendix_Table \* ARABIC </w:instrText>
      </w:r>
      <w:r w:rsidR="00BA6301">
        <w:fldChar w:fldCharType="separate"/>
      </w:r>
      <w:r w:rsidR="00E80B53">
        <w:rPr>
          <w:noProof/>
        </w:rPr>
        <w:t>1</w:t>
      </w:r>
      <w:r w:rsidR="00BA6301">
        <w:rPr>
          <w:noProof/>
        </w:rPr>
        <w:fldChar w:fldCharType="end"/>
      </w:r>
      <w:bookmarkEnd w:id="245"/>
      <w:r>
        <w:rPr>
          <w:rFonts w:hint="eastAsia"/>
        </w:rPr>
        <w:t xml:space="preserve">: </w:t>
      </w:r>
      <w:r w:rsidRPr="007027A6">
        <w:t xml:space="preserve">Three-Variable Regression </w:t>
      </w:r>
      <w:r w:rsidRPr="000C67C8">
        <w:rPr>
          <w:strike/>
        </w:rPr>
        <w:t xml:space="preserve">Analysis </w:t>
      </w:r>
      <w:r w:rsidRPr="007027A6">
        <w:t>Results for Products with 1 Day to Expiration (</w:t>
      </w:r>
      <w:r w:rsidR="00EE7DEF">
        <w:t>Our proposed method</w:t>
      </w:r>
      <w:r w:rsidRPr="007027A6">
        <w:t>)</w:t>
      </w:r>
      <w:bookmarkEnd w:id="2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5ABF12E3" w:rsidR="00A56D4E" w:rsidRPr="00A56D4E" w:rsidRDefault="00163558" w:rsidP="00A56D4E">
      <w:pPr>
        <w:pStyle w:val="af8"/>
      </w:pPr>
      <w:bookmarkStart w:id="247" w:name="_Ref189448627"/>
      <w:r w:rsidRPr="00163558">
        <w:t>Note: * indicates significance at the 10% level; ** indicates significance at the 5% level; *** indicates significance at the 1% level</w:t>
      </w:r>
    </w:p>
    <w:p w14:paraId="0A7E67CC" w14:textId="52205802" w:rsidR="007027A6" w:rsidRDefault="007027A6" w:rsidP="007027A6">
      <w:pPr>
        <w:pStyle w:val="a9"/>
        <w:keepNext/>
        <w:spacing w:before="180" w:after="180"/>
      </w:pPr>
      <w:bookmarkStart w:id="248" w:name="_Ref194476242"/>
      <w:bookmarkStart w:id="249" w:name="_Toc195004596"/>
      <w:bookmarkEnd w:id="247"/>
      <w:r>
        <w:t xml:space="preserve">Appendix Table </w:t>
      </w:r>
      <w:r w:rsidR="00BA6301">
        <w:fldChar w:fldCharType="begin"/>
      </w:r>
      <w:r w:rsidR="00BA6301">
        <w:instrText xml:space="preserve"> SEQ Appendix_Table \* ARABIC </w:instrText>
      </w:r>
      <w:r w:rsidR="00BA6301">
        <w:fldChar w:fldCharType="separate"/>
      </w:r>
      <w:r w:rsidR="00E80B53">
        <w:rPr>
          <w:noProof/>
        </w:rPr>
        <w:t>2</w:t>
      </w:r>
      <w:r w:rsidR="00BA6301">
        <w:rPr>
          <w:noProof/>
        </w:rPr>
        <w:fldChar w:fldCharType="end"/>
      </w:r>
      <w:bookmarkEnd w:id="248"/>
      <w:r>
        <w:rPr>
          <w:rFonts w:hint="eastAsia"/>
        </w:rPr>
        <w:t xml:space="preserve">: </w:t>
      </w:r>
      <w:r w:rsidRPr="007027A6">
        <w:t xml:space="preserve">Four-Variable Regression </w:t>
      </w:r>
      <w:r w:rsidRPr="000C67C8">
        <w:rPr>
          <w:strike/>
        </w:rPr>
        <w:t xml:space="preserve">Analysis </w:t>
      </w:r>
      <w:r w:rsidRPr="007027A6">
        <w:t>Results for Products with 1 Day to Expiration (</w:t>
      </w:r>
      <w:r w:rsidR="00EE7DEF">
        <w:t>Our proposed method</w:t>
      </w:r>
      <w:r w:rsidRPr="007027A6">
        <w:t>)</w:t>
      </w:r>
      <w:bookmarkEnd w:id="2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6D587331" w:rsidR="00A56D4E" w:rsidRDefault="00163558" w:rsidP="00A56D4E">
      <w:pPr>
        <w:pStyle w:val="af8"/>
      </w:pPr>
      <w:bookmarkStart w:id="250" w:name="_Ref189450587"/>
      <w:r w:rsidRPr="00163558">
        <w:t>Note: * indicates significance at the 10% level; ** indicates significance at the 5% level; *** indicates significance at the 1% level</w:t>
      </w:r>
    </w:p>
    <w:p w14:paraId="4C0FDFB3" w14:textId="77777777" w:rsidR="00A67835" w:rsidRDefault="00A67835">
      <w:pPr>
        <w:widowControl/>
        <w:spacing w:beforeLines="0" w:before="0" w:afterLines="0" w:after="0" w:line="240" w:lineRule="auto"/>
        <w:ind w:firstLineChars="0" w:firstLine="0"/>
        <w:jc w:val="left"/>
        <w:rPr>
          <w:sz w:val="20"/>
        </w:rPr>
      </w:pPr>
      <w:bookmarkStart w:id="251" w:name="_Ref194476321"/>
      <w:bookmarkEnd w:id="250"/>
      <w:r>
        <w:br w:type="page"/>
      </w:r>
    </w:p>
    <w:p w14:paraId="715B2523" w14:textId="53873418" w:rsidR="007027A6" w:rsidRDefault="007027A6" w:rsidP="007027A6">
      <w:pPr>
        <w:pStyle w:val="a9"/>
        <w:keepNext/>
        <w:spacing w:before="180" w:after="180"/>
      </w:pPr>
      <w:bookmarkStart w:id="252" w:name="_Ref194630038"/>
      <w:bookmarkStart w:id="253" w:name="_Toc195004597"/>
      <w:r>
        <w:lastRenderedPageBreak/>
        <w:t xml:space="preserve">Appendix Table </w:t>
      </w:r>
      <w:r w:rsidR="00BA6301">
        <w:fldChar w:fldCharType="begin"/>
      </w:r>
      <w:r w:rsidR="00BA6301">
        <w:instrText xml:space="preserve"> SEQ Appendix_Table \* ARABIC </w:instrText>
      </w:r>
      <w:r w:rsidR="00BA6301">
        <w:fldChar w:fldCharType="separate"/>
      </w:r>
      <w:r w:rsidR="00E80B53">
        <w:rPr>
          <w:noProof/>
        </w:rPr>
        <w:t>3</w:t>
      </w:r>
      <w:r w:rsidR="00BA6301">
        <w:rPr>
          <w:noProof/>
        </w:rPr>
        <w:fldChar w:fldCharType="end"/>
      </w:r>
      <w:bookmarkEnd w:id="251"/>
      <w:bookmarkEnd w:id="252"/>
      <w:r>
        <w:rPr>
          <w:rFonts w:hint="eastAsia"/>
        </w:rPr>
        <w:t xml:space="preserve">: </w:t>
      </w:r>
      <w:r w:rsidRPr="007027A6">
        <w:t xml:space="preserve">Four-Variable Regression </w:t>
      </w:r>
      <w:r w:rsidRPr="000C67C8">
        <w:rPr>
          <w:strike/>
        </w:rPr>
        <w:t>Analysis</w:t>
      </w:r>
      <w:r w:rsidRPr="007027A6">
        <w:t xml:space="preserve"> Results Based on the Three-Variable Model (Daily Return </w:t>
      </w:r>
      <w:r w:rsidR="00EE7DEF">
        <w:t>Our proposed method</w:t>
      </w:r>
      <w:r w:rsidRPr="007027A6">
        <w:t>)</w:t>
      </w:r>
      <w:bookmarkEnd w:id="253"/>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BA06720" w:rsidR="00A56D4E" w:rsidRDefault="00163558" w:rsidP="00A56D4E">
      <w:pPr>
        <w:pStyle w:val="af8"/>
      </w:pPr>
      <w:bookmarkStart w:id="254" w:name="_Ref189451767"/>
      <w:r w:rsidRPr="00163558">
        <w:t>Note: * indicates significance at the 10% level; ** indicates significance at the 5% level; *** indicates significance at the 1% level</w:t>
      </w:r>
    </w:p>
    <w:p w14:paraId="411AF28B" w14:textId="55D3D0D4" w:rsidR="007027A6" w:rsidRDefault="007027A6" w:rsidP="007027A6">
      <w:pPr>
        <w:pStyle w:val="a9"/>
        <w:keepNext/>
        <w:spacing w:before="180" w:after="180"/>
      </w:pPr>
      <w:bookmarkStart w:id="255" w:name="_Ref194476476"/>
      <w:bookmarkStart w:id="256" w:name="_Toc195004598"/>
      <w:bookmarkEnd w:id="254"/>
      <w:r>
        <w:t xml:space="preserve">Appendix Table </w:t>
      </w:r>
      <w:r w:rsidR="00BA6301">
        <w:fldChar w:fldCharType="begin"/>
      </w:r>
      <w:r w:rsidR="00BA6301">
        <w:instrText xml:space="preserve"> </w:instrText>
      </w:r>
      <w:r w:rsidR="00BA6301">
        <w:instrText xml:space="preserve">SEQ Appendix_Table \* ARABIC </w:instrText>
      </w:r>
      <w:r w:rsidR="00BA6301">
        <w:fldChar w:fldCharType="separate"/>
      </w:r>
      <w:r w:rsidR="00E80B53">
        <w:rPr>
          <w:noProof/>
        </w:rPr>
        <w:t>4</w:t>
      </w:r>
      <w:r w:rsidR="00BA6301">
        <w:rPr>
          <w:noProof/>
        </w:rPr>
        <w:fldChar w:fldCharType="end"/>
      </w:r>
      <w:bookmarkEnd w:id="255"/>
      <w:r>
        <w:rPr>
          <w:rFonts w:hint="eastAsia"/>
        </w:rPr>
        <w:t xml:space="preserve">: </w:t>
      </w:r>
      <w:r w:rsidRPr="007027A6">
        <w:t xml:space="preserve">Three-Variable Regression </w:t>
      </w:r>
      <w:r w:rsidRPr="000C67C8">
        <w:rPr>
          <w:strike/>
        </w:rPr>
        <w:t>Analysis</w:t>
      </w:r>
      <w:r w:rsidRPr="007027A6">
        <w:t xml:space="preserve"> Results for Products with 1 Day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027A6">
        <w:t>)</w:t>
      </w:r>
      <w:bookmarkEnd w:id="2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76C0D91" w:rsidR="00A56D4E" w:rsidRDefault="00163558" w:rsidP="00A56D4E">
      <w:pPr>
        <w:pStyle w:val="af8"/>
      </w:pPr>
      <w:bookmarkStart w:id="257" w:name="_Ref189451773"/>
      <w:r w:rsidRPr="00163558">
        <w:t>Note: * indicates significance at the 10% level; ** indicates significance at the 5% level; *** indicates significance at the 1% level</w:t>
      </w:r>
    </w:p>
    <w:p w14:paraId="2E8EB9EF" w14:textId="77777777" w:rsidR="00A67835" w:rsidRDefault="00A67835">
      <w:pPr>
        <w:widowControl/>
        <w:spacing w:beforeLines="0" w:before="0" w:afterLines="0" w:after="0" w:line="240" w:lineRule="auto"/>
        <w:ind w:firstLineChars="0" w:firstLine="0"/>
        <w:jc w:val="left"/>
        <w:rPr>
          <w:sz w:val="20"/>
        </w:rPr>
      </w:pPr>
      <w:bookmarkStart w:id="258" w:name="_Ref194476482"/>
      <w:bookmarkEnd w:id="257"/>
      <w:r>
        <w:br w:type="page"/>
      </w:r>
    </w:p>
    <w:p w14:paraId="0FFB455A" w14:textId="37BFF2EE" w:rsidR="007027A6" w:rsidRDefault="007027A6" w:rsidP="007027A6">
      <w:pPr>
        <w:pStyle w:val="a9"/>
        <w:keepNext/>
        <w:spacing w:before="180" w:after="180"/>
      </w:pPr>
      <w:bookmarkStart w:id="259" w:name="_Ref194630081"/>
      <w:bookmarkStart w:id="260" w:name="_Toc195004599"/>
      <w:r>
        <w:lastRenderedPageBreak/>
        <w:t xml:space="preserve">Appendix Table </w:t>
      </w:r>
      <w:r w:rsidR="00BA6301">
        <w:fldChar w:fldCharType="begin"/>
      </w:r>
      <w:r w:rsidR="00BA6301">
        <w:instrText xml:space="preserve"> SEQ Appendix_Table \* ARABIC </w:instrText>
      </w:r>
      <w:r w:rsidR="00BA6301">
        <w:fldChar w:fldCharType="separate"/>
      </w:r>
      <w:r w:rsidR="00E80B53">
        <w:rPr>
          <w:noProof/>
        </w:rPr>
        <w:t>5</w:t>
      </w:r>
      <w:r w:rsidR="00BA6301">
        <w:rPr>
          <w:noProof/>
        </w:rPr>
        <w:fldChar w:fldCharType="end"/>
      </w:r>
      <w:bookmarkEnd w:id="258"/>
      <w:bookmarkEnd w:id="259"/>
      <w:r>
        <w:rPr>
          <w:rFonts w:hint="eastAsia"/>
        </w:rPr>
        <w:t xml:space="preserve">: </w:t>
      </w:r>
      <w:r w:rsidRPr="007027A6">
        <w:t xml:space="preserve">Four-Variable Regression </w:t>
      </w:r>
      <w:r w:rsidRPr="000C67C8">
        <w:rPr>
          <w:strike/>
        </w:rPr>
        <w:t xml:space="preserve">Analysis </w:t>
      </w:r>
      <w:r w:rsidRPr="007027A6">
        <w:t>Results for Products with 1 Day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027A6">
        <w:t>)</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0B37104D" w:rsidR="00A56D4E" w:rsidRPr="00A56D4E" w:rsidRDefault="00163558" w:rsidP="00A56D4E">
      <w:pPr>
        <w:pStyle w:val="af8"/>
      </w:pPr>
      <w:r w:rsidRPr="00163558">
        <w:t>Note: * indicates significance at the 10% level; ** indicates significance at the 5% level; *** indicates significance at the 1% level</w:t>
      </w:r>
    </w:p>
    <w:p w14:paraId="74712542" w14:textId="4AAB830B" w:rsidR="007027A6" w:rsidRDefault="007027A6" w:rsidP="007027A6">
      <w:pPr>
        <w:pStyle w:val="a9"/>
        <w:keepNext/>
        <w:spacing w:before="180" w:after="180"/>
      </w:pPr>
      <w:bookmarkStart w:id="261" w:name="_Ref194477126"/>
      <w:bookmarkStart w:id="262" w:name="_Toc195004600"/>
      <w:bookmarkStart w:id="263" w:name="_Hlk189457604"/>
      <w:r>
        <w:t xml:space="preserve">Appendix Table </w:t>
      </w:r>
      <w:r w:rsidR="00BA6301">
        <w:fldChar w:fldCharType="begin"/>
      </w:r>
      <w:r w:rsidR="00BA6301">
        <w:instrText xml:space="preserve"> SEQ Appendix_Table \* ARABIC </w:instrText>
      </w:r>
      <w:r w:rsidR="00BA6301">
        <w:fldChar w:fldCharType="separate"/>
      </w:r>
      <w:r w:rsidR="00E80B53">
        <w:rPr>
          <w:noProof/>
        </w:rPr>
        <w:t>6</w:t>
      </w:r>
      <w:r w:rsidR="00BA6301">
        <w:rPr>
          <w:noProof/>
        </w:rPr>
        <w:fldChar w:fldCharType="end"/>
      </w:r>
      <w:bookmarkEnd w:id="261"/>
      <w:r>
        <w:rPr>
          <w:rFonts w:hint="eastAsia"/>
        </w:rPr>
        <w:t xml:space="preserve">: </w:t>
      </w:r>
      <w:r w:rsidRPr="007027A6">
        <w:t xml:space="preserve">Two-Variable Regression </w:t>
      </w:r>
      <w:r w:rsidRPr="000C67C8">
        <w:rPr>
          <w:strike/>
        </w:rPr>
        <w:t xml:space="preserve">Analysis </w:t>
      </w:r>
      <w:r w:rsidRPr="007027A6">
        <w:t>Results for Products with 7 Days to Expiration (</w:t>
      </w:r>
      <w:r w:rsidR="00EE7DEF">
        <w:t>Our proposed method</w:t>
      </w:r>
      <w:r w:rsidRPr="007027A6">
        <w:t>)</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0A40283C" w:rsidR="00A56D4E" w:rsidRDefault="00163558" w:rsidP="00A56D4E">
      <w:pPr>
        <w:pStyle w:val="af8"/>
      </w:pPr>
      <w:bookmarkStart w:id="264" w:name="_Hlk189455156"/>
      <w:r w:rsidRPr="00163558">
        <w:t>Note: * indicates significance at the 10% level; ** indicates significance at the 5% level; *** indicates significance at the 1% level</w:t>
      </w:r>
    </w:p>
    <w:bookmarkEnd w:id="264"/>
    <w:p w14:paraId="24226311" w14:textId="77777777" w:rsidR="00A67835" w:rsidRDefault="00A67835">
      <w:pPr>
        <w:widowControl/>
        <w:spacing w:beforeLines="0" w:before="0" w:afterLines="0" w:after="0" w:line="240" w:lineRule="auto"/>
        <w:ind w:firstLineChars="0" w:firstLine="0"/>
        <w:jc w:val="left"/>
        <w:rPr>
          <w:sz w:val="20"/>
        </w:rPr>
      </w:pPr>
      <w:r>
        <w:br w:type="page"/>
      </w:r>
    </w:p>
    <w:p w14:paraId="1BCB0A0B" w14:textId="4D1F0378" w:rsidR="007027A6" w:rsidRDefault="007027A6" w:rsidP="007027A6">
      <w:pPr>
        <w:pStyle w:val="a9"/>
        <w:keepNext/>
        <w:spacing w:before="180" w:after="180"/>
      </w:pPr>
      <w:bookmarkStart w:id="265" w:name="_Toc195004601"/>
      <w:r>
        <w:lastRenderedPageBreak/>
        <w:t xml:space="preserve">Appendix Table </w:t>
      </w:r>
      <w:r w:rsidR="00BA6301">
        <w:fldChar w:fldCharType="begin"/>
      </w:r>
      <w:r w:rsidR="00BA6301">
        <w:instrText xml:space="preserve"> SEQ Appendix_Table \* ARABIC </w:instrText>
      </w:r>
      <w:r w:rsidR="00BA6301">
        <w:fldChar w:fldCharType="separate"/>
      </w:r>
      <w:r w:rsidR="00E80B53">
        <w:rPr>
          <w:noProof/>
        </w:rPr>
        <w:t>7</w:t>
      </w:r>
      <w:r w:rsidR="00BA6301">
        <w:rPr>
          <w:noProof/>
        </w:rPr>
        <w:fldChar w:fldCharType="end"/>
      </w:r>
      <w:r>
        <w:rPr>
          <w:rFonts w:hint="eastAsia"/>
        </w:rPr>
        <w:t xml:space="preserve">: </w:t>
      </w:r>
      <w:r w:rsidRPr="007027A6">
        <w:t>Three-Variable Regression</w:t>
      </w:r>
      <w:r w:rsidRPr="000C67C8">
        <w:rPr>
          <w:strike/>
        </w:rPr>
        <w:t xml:space="preserve"> Analysis</w:t>
      </w:r>
      <w:r w:rsidRPr="007027A6">
        <w:t xml:space="preserve"> Results for Products with 7 Days to Expiration (</w:t>
      </w:r>
      <w:r w:rsidR="00EE7DEF">
        <w:t>Our proposed method</w:t>
      </w:r>
      <w:r w:rsidRPr="007027A6">
        <w:t>)</w:t>
      </w:r>
      <w:bookmarkEnd w:id="2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07000A34" w:rsidR="00653EE0" w:rsidRDefault="00163558" w:rsidP="00653EE0">
      <w:pPr>
        <w:pStyle w:val="af8"/>
      </w:pPr>
      <w:r w:rsidRPr="00163558">
        <w:t>Note: * indicates significance at the 10% level; ** indicates significance at the 5% level; *** indicates significance at the 1% level</w:t>
      </w:r>
    </w:p>
    <w:p w14:paraId="7BFC05D3" w14:textId="7D97D767" w:rsidR="007027A6" w:rsidRDefault="007027A6" w:rsidP="007027A6">
      <w:pPr>
        <w:pStyle w:val="a9"/>
        <w:keepNext/>
        <w:spacing w:before="180" w:after="180"/>
      </w:pPr>
      <w:bookmarkStart w:id="266" w:name="_Ref194477131"/>
      <w:bookmarkStart w:id="267" w:name="_Toc195004602"/>
      <w:r>
        <w:t xml:space="preserve">Appendix Table </w:t>
      </w:r>
      <w:r w:rsidR="00BA6301">
        <w:fldChar w:fldCharType="begin"/>
      </w:r>
      <w:r w:rsidR="00BA6301">
        <w:instrText xml:space="preserve"> SEQ Appendix_Table \* ARABIC </w:instrText>
      </w:r>
      <w:r w:rsidR="00BA6301">
        <w:fldChar w:fldCharType="separate"/>
      </w:r>
      <w:r w:rsidR="00E80B53">
        <w:rPr>
          <w:noProof/>
        </w:rPr>
        <w:t>8</w:t>
      </w:r>
      <w:r w:rsidR="00BA6301">
        <w:rPr>
          <w:noProof/>
        </w:rPr>
        <w:fldChar w:fldCharType="end"/>
      </w:r>
      <w:bookmarkEnd w:id="266"/>
      <w:r>
        <w:rPr>
          <w:rFonts w:hint="eastAsia"/>
        </w:rPr>
        <w:t xml:space="preserve">: </w:t>
      </w:r>
      <w:r w:rsidRPr="007027A6">
        <w:t xml:space="preserve">Four-Variable Regression </w:t>
      </w:r>
      <w:r w:rsidRPr="000C67C8">
        <w:rPr>
          <w:strike/>
        </w:rPr>
        <w:t>Analysis</w:t>
      </w:r>
      <w:r w:rsidRPr="007027A6">
        <w:t xml:space="preserve"> Results for Products with 7 Days to Expiration (</w:t>
      </w:r>
      <w:r w:rsidR="00EE7DEF">
        <w:t>Our proposed method</w:t>
      </w:r>
      <w:r w:rsidRPr="007027A6">
        <w:t>)</w:t>
      </w:r>
      <w:bookmarkEnd w:id="2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bookmarkEnd w:id="263"/>
    <w:p w14:paraId="6BE38B0D" w14:textId="6619BCE0" w:rsidR="00653EE0" w:rsidRPr="00A56D4E" w:rsidRDefault="00163558" w:rsidP="00653EE0">
      <w:pPr>
        <w:pStyle w:val="af8"/>
      </w:pPr>
      <w:r w:rsidRPr="00163558">
        <w:t>Note: * indicates significance at the 10% level; ** indicates significance at the 5% level; *** indicates significance at the 1% level</w:t>
      </w:r>
    </w:p>
    <w:p w14:paraId="5633E765" w14:textId="77777777" w:rsidR="00A67835" w:rsidRDefault="00A67835">
      <w:pPr>
        <w:widowControl/>
        <w:spacing w:beforeLines="0" w:before="0" w:afterLines="0" w:after="0" w:line="240" w:lineRule="auto"/>
        <w:ind w:firstLineChars="0" w:firstLine="0"/>
        <w:jc w:val="left"/>
        <w:rPr>
          <w:sz w:val="20"/>
        </w:rPr>
      </w:pPr>
      <w:bookmarkStart w:id="268" w:name="_Ref194477381"/>
      <w:r>
        <w:br w:type="page"/>
      </w:r>
    </w:p>
    <w:p w14:paraId="3BFC5C6C" w14:textId="0E3800E7" w:rsidR="007027A6" w:rsidRDefault="007027A6" w:rsidP="007027A6">
      <w:pPr>
        <w:pStyle w:val="a9"/>
        <w:keepNext/>
        <w:spacing w:before="180" w:after="180"/>
      </w:pPr>
      <w:bookmarkStart w:id="269" w:name="_Ref194630131"/>
      <w:bookmarkStart w:id="270" w:name="_Toc195004603"/>
      <w:r>
        <w:lastRenderedPageBreak/>
        <w:t xml:space="preserve">Appendix Table </w:t>
      </w:r>
      <w:r w:rsidR="00BA6301">
        <w:fldChar w:fldCharType="begin"/>
      </w:r>
      <w:r w:rsidR="00BA6301">
        <w:instrText xml:space="preserve"> SEQ Appendix_Table \* ARABIC </w:instrText>
      </w:r>
      <w:r w:rsidR="00BA6301">
        <w:fldChar w:fldCharType="separate"/>
      </w:r>
      <w:r w:rsidR="00E80B53">
        <w:rPr>
          <w:noProof/>
        </w:rPr>
        <w:t>9</w:t>
      </w:r>
      <w:r w:rsidR="00BA6301">
        <w:rPr>
          <w:noProof/>
        </w:rPr>
        <w:fldChar w:fldCharType="end"/>
      </w:r>
      <w:bookmarkEnd w:id="268"/>
      <w:bookmarkEnd w:id="269"/>
      <w:r>
        <w:rPr>
          <w:rFonts w:hint="eastAsia"/>
        </w:rPr>
        <w:t xml:space="preserve">: </w:t>
      </w:r>
      <w:r w:rsidRPr="007027A6">
        <w:t xml:space="preserve">Two-Variable Regression </w:t>
      </w:r>
      <w:r w:rsidRPr="000C67C8">
        <w:rPr>
          <w:strike/>
        </w:rPr>
        <w:t>Analysis</w:t>
      </w:r>
      <w:r w:rsidRPr="007027A6">
        <w:t xml:space="preserve"> Results for Products with 7 Days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027A6">
        <w:t>)</w:t>
      </w:r>
      <w:bookmarkEnd w:id="2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434D7417" w:rsidR="00925907" w:rsidRDefault="00163558" w:rsidP="00360605">
      <w:pPr>
        <w:pStyle w:val="af8"/>
      </w:pPr>
      <w:r w:rsidRPr="00163558">
        <w:t>Note: * indicates significance at the 10% level; ** indicates significance at the 5% level; *** indicates significance at the 1% level</w:t>
      </w:r>
    </w:p>
    <w:p w14:paraId="40DD9C26" w14:textId="512B5908" w:rsidR="007027A6" w:rsidRDefault="007027A6" w:rsidP="007027A6">
      <w:pPr>
        <w:pStyle w:val="a9"/>
        <w:keepNext/>
        <w:spacing w:before="180" w:after="180"/>
      </w:pPr>
      <w:bookmarkStart w:id="271" w:name="_Toc195004604"/>
      <w:r>
        <w:t xml:space="preserve">Appendix Table </w:t>
      </w:r>
      <w:r w:rsidR="00BA6301">
        <w:fldChar w:fldCharType="begin"/>
      </w:r>
      <w:r w:rsidR="00BA6301">
        <w:instrText xml:space="preserve"> SEQ Appendix_Table \* ARABIC </w:instrText>
      </w:r>
      <w:r w:rsidR="00BA6301">
        <w:fldChar w:fldCharType="separate"/>
      </w:r>
      <w:r w:rsidR="00E80B53">
        <w:rPr>
          <w:noProof/>
        </w:rPr>
        <w:t>10</w:t>
      </w:r>
      <w:r w:rsidR="00BA6301">
        <w:rPr>
          <w:noProof/>
        </w:rPr>
        <w:fldChar w:fldCharType="end"/>
      </w:r>
      <w:r>
        <w:rPr>
          <w:rFonts w:hint="eastAsia"/>
        </w:rPr>
        <w:t xml:space="preserve">: </w:t>
      </w:r>
      <w:r w:rsidRPr="007027A6">
        <w:t xml:space="preserve">Three-Variable Regression </w:t>
      </w:r>
      <w:r w:rsidRPr="000C67C8">
        <w:rPr>
          <w:strike/>
        </w:rPr>
        <w:t>Analysis</w:t>
      </w:r>
      <w:r w:rsidRPr="007027A6">
        <w:t xml:space="preserve"> Results for Products with 7 Days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027A6">
        <w:t>)</w:t>
      </w:r>
      <w:bookmarkEnd w:id="2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5B3C352A" w:rsidR="00360605" w:rsidRDefault="00163558" w:rsidP="00360605">
      <w:pPr>
        <w:pStyle w:val="af8"/>
      </w:pPr>
      <w:r w:rsidRPr="00163558">
        <w:t>Note: * indicates significance at the 10% level; ** indicates significance at the 5% level; *** indicates significance at the 1% level</w:t>
      </w:r>
    </w:p>
    <w:p w14:paraId="74F67E77" w14:textId="77777777" w:rsidR="00A67835" w:rsidRDefault="00A67835">
      <w:pPr>
        <w:widowControl/>
        <w:spacing w:beforeLines="0" w:before="0" w:afterLines="0" w:after="0" w:line="240" w:lineRule="auto"/>
        <w:ind w:firstLineChars="0" w:firstLine="0"/>
        <w:jc w:val="left"/>
        <w:rPr>
          <w:sz w:val="20"/>
        </w:rPr>
      </w:pPr>
      <w:bookmarkStart w:id="272" w:name="_Ref194477387"/>
      <w:r>
        <w:br w:type="page"/>
      </w:r>
    </w:p>
    <w:p w14:paraId="36B8F724" w14:textId="4CF1280B" w:rsidR="007027A6" w:rsidRDefault="007027A6" w:rsidP="007027A6">
      <w:pPr>
        <w:pStyle w:val="a9"/>
        <w:keepNext/>
        <w:spacing w:before="180" w:after="180"/>
      </w:pPr>
      <w:bookmarkStart w:id="273" w:name="_Ref194630142"/>
      <w:bookmarkStart w:id="274" w:name="_Toc195004605"/>
      <w:r>
        <w:lastRenderedPageBreak/>
        <w:t xml:space="preserve">Appendix Table </w:t>
      </w:r>
      <w:r w:rsidR="00BA6301">
        <w:fldChar w:fldCharType="begin"/>
      </w:r>
      <w:r w:rsidR="00BA6301">
        <w:instrText xml:space="preserve"> SEQ Appendix_Table \* ARABIC </w:instrText>
      </w:r>
      <w:r w:rsidR="00BA6301">
        <w:fldChar w:fldCharType="separate"/>
      </w:r>
      <w:r w:rsidR="00E80B53">
        <w:rPr>
          <w:noProof/>
        </w:rPr>
        <w:t>11</w:t>
      </w:r>
      <w:r w:rsidR="00BA6301">
        <w:rPr>
          <w:noProof/>
        </w:rPr>
        <w:fldChar w:fldCharType="end"/>
      </w:r>
      <w:bookmarkEnd w:id="272"/>
      <w:bookmarkEnd w:id="273"/>
      <w:r>
        <w:rPr>
          <w:rFonts w:hint="eastAsia"/>
        </w:rPr>
        <w:t xml:space="preserve">: </w:t>
      </w:r>
      <w:r w:rsidRPr="007027A6">
        <w:t>Four-Variable Regression</w:t>
      </w:r>
      <w:r w:rsidRPr="000C67C8">
        <w:rPr>
          <w:strike/>
        </w:rPr>
        <w:t xml:space="preserve"> Analysis</w:t>
      </w:r>
      <w:r w:rsidRPr="007027A6">
        <w:t xml:space="preserve"> Results for Products with 7 Days to Expiration (</w:t>
      </w:r>
      <w:proofErr w:type="spellStart"/>
      <w:r w:rsidR="00EE7DEF">
        <w:t>Birru</w:t>
      </w:r>
      <w:proofErr w:type="spellEnd"/>
      <w:r w:rsidR="00EE7DEF">
        <w:t xml:space="preserve"> &amp; </w:t>
      </w:r>
      <w:proofErr w:type="spellStart"/>
      <w:r w:rsidR="00EE7DEF">
        <w:t>Figlewski</w:t>
      </w:r>
      <w:proofErr w:type="spellEnd"/>
      <w:r w:rsidR="00EE7DEF">
        <w:t xml:space="preserve"> (2012)</w:t>
      </w:r>
      <w:r w:rsidRPr="007027A6">
        <w:t>)</w:t>
      </w:r>
      <w:bookmarkEnd w:id="2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184C7003" w14:textId="784F60DF" w:rsidR="00360605" w:rsidRPr="00360605" w:rsidRDefault="00163558" w:rsidP="00163558">
      <w:pPr>
        <w:pStyle w:val="af8"/>
      </w:pPr>
      <w:r w:rsidRPr="00163558">
        <w:t>Note: * indicates significance at the 10% level; ** indicates significance at the 5% level; *** indicates significance at the 1% level</w:t>
      </w: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19E0B204" w:rsidR="00EF25E9" w:rsidRDefault="00D9227F" w:rsidP="00EF25E9">
      <w:pPr>
        <w:pStyle w:val="1"/>
        <w:spacing w:before="180" w:after="180"/>
      </w:pPr>
      <w:bookmarkStart w:id="275" w:name="_Toc195004976"/>
      <w:bookmarkEnd w:id="244"/>
      <w:r>
        <w:rPr>
          <w:rFonts w:hint="eastAsia"/>
        </w:rPr>
        <w:lastRenderedPageBreak/>
        <w:t>References</w:t>
      </w:r>
      <w:bookmarkEnd w:id="275"/>
    </w:p>
    <w:p w14:paraId="660A8E68" w14:textId="77777777" w:rsidR="00F95C9A" w:rsidRDefault="00025BEA" w:rsidP="00850AC9">
      <w:pPr>
        <w:pStyle w:val="afc"/>
        <w:spacing w:before="180" w:after="180"/>
        <w:ind w:left="480" w:hanging="480"/>
      </w:pPr>
      <w:r>
        <w:fldChar w:fldCharType="begin"/>
      </w:r>
      <w:r w:rsidR="00F95C9A">
        <w:rPr>
          <w:lang w:val="de-DE"/>
        </w:rPr>
        <w:instrText xml:space="preserve"> ADDIN ZOTERO_BIBL {"uncited":[],"omitted":[],"custom":[]} CSL_BIBLIOGRAPHY </w:instrText>
      </w:r>
      <w:r>
        <w:fldChar w:fldCharType="separate"/>
      </w:r>
      <w:r w:rsidR="00F95C9A">
        <w:t xml:space="preserve">Akyildirim, E., Corbet, S., Lucey, B., Sensoy, A., &amp; Yarovaya, L. (2020). The relationship between implied volatility and cryptocurrency returns. </w:t>
      </w:r>
      <w:r w:rsidR="00F95C9A">
        <w:rPr>
          <w:i/>
          <w:iCs/>
        </w:rPr>
        <w:t>Finance Research Letters</w:t>
      </w:r>
      <w:r w:rsidR="00F95C9A">
        <w:t xml:space="preserve">, </w:t>
      </w:r>
      <w:r w:rsidR="00F95C9A">
        <w:rPr>
          <w:i/>
          <w:iCs/>
        </w:rPr>
        <w:t>33</w:t>
      </w:r>
      <w:r w:rsidR="00F95C9A">
        <w:t>, 101212. https://doi.org/10.1016/j.frl.2019.06.010</w:t>
      </w:r>
    </w:p>
    <w:p w14:paraId="3E062B03" w14:textId="77777777" w:rsidR="00F95C9A" w:rsidRDefault="00F95C9A" w:rsidP="00850AC9">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DACD5E7" w14:textId="77777777" w:rsidR="00F95C9A" w:rsidRDefault="00F95C9A" w:rsidP="00850AC9">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3A96C128" w14:textId="77777777" w:rsidR="00F95C9A" w:rsidRDefault="00F95C9A" w:rsidP="00850AC9">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447CE4E3" w14:textId="77777777" w:rsidR="00F95C9A" w:rsidRDefault="00F95C9A" w:rsidP="00850AC9">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665ABA4" w14:textId="77777777" w:rsidR="00F95C9A" w:rsidRDefault="00F95C9A" w:rsidP="00850AC9">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5765786" w14:textId="77777777" w:rsidR="00F95C9A" w:rsidRDefault="00F95C9A" w:rsidP="00850AC9">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280851D9" w14:textId="77777777" w:rsidR="00F95C9A" w:rsidRDefault="00F95C9A" w:rsidP="00850AC9">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6238C513" w14:textId="77777777" w:rsidR="00F95C9A" w:rsidRDefault="00F95C9A" w:rsidP="00850AC9">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36ED628A" w14:textId="77777777" w:rsidR="00F95C9A" w:rsidRDefault="00F95C9A" w:rsidP="00850AC9">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4BEA0C8B" w14:textId="77777777" w:rsidR="00F95C9A" w:rsidRDefault="00F95C9A" w:rsidP="00850AC9">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6CF0041D" w14:textId="77777777" w:rsidR="00F95C9A" w:rsidRDefault="00F95C9A" w:rsidP="00850AC9">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4EDAC1A6" w14:textId="77777777" w:rsidR="00F95C9A" w:rsidRDefault="00F95C9A" w:rsidP="00850AC9">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3943D38C" w14:textId="77777777" w:rsidR="00F95C9A" w:rsidRDefault="00F95C9A" w:rsidP="00850AC9">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177E51" w14:textId="77777777" w:rsidR="00F95C9A" w:rsidRDefault="00F95C9A" w:rsidP="00850AC9">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255EF2C" w14:textId="77777777" w:rsidR="00F95C9A" w:rsidRDefault="00F95C9A" w:rsidP="00850AC9">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5C54DAA" w14:textId="77777777" w:rsidR="00F95C9A" w:rsidRDefault="00F95C9A" w:rsidP="00850AC9">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D415523" w14:textId="77777777" w:rsidR="00F95C9A" w:rsidRDefault="00F95C9A" w:rsidP="00850AC9">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2E6C0C83" w14:textId="77777777" w:rsidR="00F95C9A" w:rsidRDefault="00F95C9A" w:rsidP="00850AC9">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0228CD8B" w14:textId="77777777" w:rsidR="00F95C9A" w:rsidRDefault="00F95C9A" w:rsidP="00850AC9">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7261F9B3" w14:textId="77777777" w:rsidR="00F95C9A" w:rsidRDefault="00F95C9A" w:rsidP="00850AC9">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3B54EAD" w14:textId="77777777" w:rsidR="00F95C9A" w:rsidRDefault="00F95C9A" w:rsidP="00850AC9">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4D981CFC" w14:textId="77777777" w:rsidR="00F95C9A" w:rsidRDefault="00F95C9A" w:rsidP="00850AC9">
      <w:pPr>
        <w:pStyle w:val="afc"/>
        <w:spacing w:before="180" w:after="180"/>
        <w:ind w:left="480" w:hanging="480"/>
      </w:pPr>
      <w:r>
        <w:rPr>
          <w:i/>
          <w:iCs/>
        </w:rPr>
        <w:lastRenderedPageBreak/>
        <w:t>Deribit</w:t>
      </w:r>
      <w:r>
        <w:t>. (2025). https://www.deribit.com/</w:t>
      </w:r>
    </w:p>
    <w:p w14:paraId="5F9CDD17" w14:textId="77777777" w:rsidR="00F95C9A" w:rsidRDefault="00F95C9A" w:rsidP="00850AC9">
      <w:pPr>
        <w:pStyle w:val="afc"/>
        <w:spacing w:before="180" w:after="180"/>
        <w:ind w:left="480" w:hanging="480"/>
      </w:pPr>
      <w:r>
        <w:rPr>
          <w:i/>
          <w:iCs/>
        </w:rPr>
        <w:t>Deribit Options</w:t>
      </w:r>
      <w:r>
        <w:t>. (2025). https://www.deribit.com/</w:t>
      </w:r>
    </w:p>
    <w:p w14:paraId="1FDAAAA0" w14:textId="77777777" w:rsidR="00F95C9A" w:rsidRDefault="00F95C9A" w:rsidP="00850AC9">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22D08BDA" w14:textId="77777777" w:rsidR="00F95C9A" w:rsidRDefault="00F95C9A" w:rsidP="00850AC9">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591E7DD" w14:textId="77777777" w:rsidR="00F95C9A" w:rsidRDefault="00F95C9A" w:rsidP="00850AC9">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3978CF92" w14:textId="77777777" w:rsidR="00F95C9A" w:rsidRDefault="00F95C9A" w:rsidP="00850AC9">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ABFD60C" w14:textId="77777777" w:rsidR="00F95C9A" w:rsidRDefault="00F95C9A" w:rsidP="00850AC9">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5C838B89" w14:textId="77777777" w:rsidR="00F95C9A" w:rsidRDefault="00F95C9A" w:rsidP="00850AC9">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3D8CE64E" w14:textId="77777777" w:rsidR="00F95C9A" w:rsidRDefault="00F95C9A" w:rsidP="00850AC9">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616C0883" w14:textId="77777777" w:rsidR="00F95C9A" w:rsidRDefault="00F95C9A" w:rsidP="00850AC9">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88F830D" w14:textId="77777777" w:rsidR="00F95C9A" w:rsidRDefault="00F95C9A" w:rsidP="00850AC9">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04A34E10" w14:textId="77777777" w:rsidR="00F95C9A" w:rsidRDefault="00F95C9A" w:rsidP="00850AC9">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7F6621B" w14:textId="77777777" w:rsidR="00F95C9A" w:rsidRDefault="00F95C9A" w:rsidP="00850AC9">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121E5252" w14:textId="77777777" w:rsidR="00F95C9A" w:rsidRDefault="00F95C9A" w:rsidP="00850AC9">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3048C338" w14:textId="77777777" w:rsidR="00F95C9A" w:rsidRDefault="00F95C9A" w:rsidP="00850AC9">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7276145B" w14:textId="77777777" w:rsidR="00F95C9A" w:rsidRDefault="00F95C9A" w:rsidP="00850AC9">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6F7DF2B" w14:textId="77777777" w:rsidR="00F95C9A" w:rsidRDefault="00F95C9A" w:rsidP="00850AC9">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E39550D" w14:textId="77777777" w:rsidR="00F95C9A" w:rsidRDefault="00F95C9A" w:rsidP="00850AC9">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5880CB28" w14:textId="77777777" w:rsidR="00F95C9A" w:rsidRDefault="00F95C9A" w:rsidP="00850AC9">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5FFEABE6" w14:textId="77777777" w:rsidR="00F95C9A" w:rsidRDefault="00F95C9A" w:rsidP="00850AC9">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481585C0" w14:textId="77777777" w:rsidR="00F95C9A" w:rsidRDefault="00F95C9A" w:rsidP="00850AC9">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CB8DF81" w14:textId="77777777" w:rsidR="00F95C9A" w:rsidRDefault="00F95C9A" w:rsidP="00850AC9">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5B634003" w14:textId="77777777" w:rsidR="00F95C9A" w:rsidRDefault="00F95C9A" w:rsidP="00850AC9">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99B9F84" w14:textId="77777777" w:rsidR="00F95C9A" w:rsidRDefault="00F95C9A" w:rsidP="00850AC9">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32433810" w14:textId="77777777" w:rsidR="00F95C9A" w:rsidRDefault="00F95C9A" w:rsidP="00850AC9">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57CA7EA0" w14:textId="77777777" w:rsidR="00F95C9A" w:rsidRDefault="00F95C9A" w:rsidP="00850AC9">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0E689E8A" w14:textId="77777777" w:rsidR="00F95C9A" w:rsidRDefault="00F95C9A" w:rsidP="00850AC9">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5E96C283" w14:textId="77777777" w:rsidR="00F95C9A" w:rsidRDefault="00F95C9A" w:rsidP="00850AC9">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58B10623" w14:textId="77777777" w:rsidR="00F95C9A" w:rsidRDefault="00F95C9A" w:rsidP="00850AC9">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1A4551CC" w14:textId="77777777" w:rsidR="00F95C9A" w:rsidRDefault="00F95C9A" w:rsidP="00850AC9">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705FB3DB" w14:textId="77777777" w:rsidR="00F95C9A" w:rsidRDefault="00F95C9A" w:rsidP="00850AC9">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2283D3F8" w14:textId="77777777" w:rsidR="00F95C9A" w:rsidRDefault="00F95C9A" w:rsidP="00850AC9">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36678ADD" w14:textId="77777777" w:rsidR="00F95C9A" w:rsidRDefault="00F95C9A" w:rsidP="00850AC9">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3D471BD9" w14:textId="77777777" w:rsidR="00F95C9A" w:rsidRDefault="00F95C9A" w:rsidP="00850AC9">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6C042C52" w14:textId="77777777" w:rsidR="00F95C9A" w:rsidRDefault="00F95C9A" w:rsidP="00850AC9">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7725337B" w14:textId="77777777" w:rsidR="00F95C9A" w:rsidRDefault="00F95C9A" w:rsidP="00850AC9">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6934F2E3" w14:textId="77777777" w:rsidR="00F95C9A" w:rsidRDefault="00F95C9A" w:rsidP="00850AC9">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2F56DC63" w14:textId="77777777" w:rsidR="00F95C9A" w:rsidRDefault="00F95C9A" w:rsidP="00850AC9">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32518759" w14:textId="77777777" w:rsidR="00F95C9A" w:rsidRDefault="00F95C9A" w:rsidP="00850AC9">
      <w:pPr>
        <w:pStyle w:val="afc"/>
        <w:spacing w:before="180" w:after="180"/>
        <w:ind w:left="480" w:hanging="480"/>
      </w:pPr>
      <w:r>
        <w:t xml:space="preserve">Shimko, D. (1993). Bounds of probability. </w:t>
      </w:r>
      <w:r>
        <w:rPr>
          <w:i/>
          <w:iCs/>
        </w:rPr>
        <w:t>Risk</w:t>
      </w:r>
      <w:r>
        <w:t xml:space="preserve">, </w:t>
      </w:r>
      <w:r>
        <w:rPr>
          <w:i/>
          <w:iCs/>
        </w:rPr>
        <w:t>6</w:t>
      </w:r>
      <w:r>
        <w:t>(4), 33–37.</w:t>
      </w:r>
    </w:p>
    <w:p w14:paraId="7CC242CF" w14:textId="77777777" w:rsidR="00F95C9A" w:rsidRDefault="00F95C9A" w:rsidP="00850AC9">
      <w:pPr>
        <w:pStyle w:val="afc"/>
        <w:spacing w:before="180" w:after="180"/>
        <w:ind w:left="480" w:hanging="480"/>
      </w:pPr>
      <w:r>
        <w:rPr>
          <w:i/>
          <w:iCs/>
        </w:rPr>
        <w:t>The Block</w:t>
      </w:r>
      <w:r>
        <w:t>. (2025). The Block. https://www.theblock.co/data/crypto-markets/options</w:t>
      </w:r>
    </w:p>
    <w:p w14:paraId="438A0B77" w14:textId="77777777" w:rsidR="00F95C9A" w:rsidRDefault="00F95C9A" w:rsidP="00850AC9">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21E6AF45" w14:textId="77777777" w:rsidR="00F95C9A" w:rsidRDefault="00F95C9A" w:rsidP="00850AC9">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29DEB825" w14:textId="77777777" w:rsidR="00F95C9A" w:rsidRDefault="00F95C9A" w:rsidP="00850AC9">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04B2141" w14:textId="77777777" w:rsidR="00F95C9A" w:rsidRDefault="00F95C9A" w:rsidP="00850AC9">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02FF1F4D" w:rsidR="00025BEA" w:rsidRPr="00025BEA" w:rsidRDefault="00025BEA" w:rsidP="00850AC9">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P10F9" w:date="2025-04-08T14:31:00Z" w:initials="P">
    <w:p w14:paraId="12EB20DA" w14:textId="1EF64A74" w:rsidR="00B33A69" w:rsidRDefault="00B33A69">
      <w:pPr>
        <w:pStyle w:val="aff"/>
        <w:spacing w:before="180" w:after="180"/>
        <w:ind w:firstLine="360"/>
      </w:pPr>
      <w:r>
        <w:rPr>
          <w:rStyle w:val="afe"/>
        </w:rPr>
        <w:annotationRef/>
      </w:r>
      <w:r>
        <w:rPr>
          <w:rFonts w:hint="eastAsia"/>
        </w:rPr>
        <w:t>依照</w:t>
      </w:r>
      <w:r>
        <w:rPr>
          <w:rFonts w:hint="eastAsia"/>
        </w:rPr>
        <w:t>i</w:t>
      </w:r>
      <w:r>
        <w:t>ntroduction</w:t>
      </w:r>
      <w:r>
        <w:rPr>
          <w:rFonts w:hint="eastAsia"/>
        </w:rPr>
        <w:t>內容重新改寫</w:t>
      </w:r>
    </w:p>
  </w:comment>
  <w:comment w:id="16" w:author="P10F9" w:date="2025-04-08T13:28:00Z" w:initials="P">
    <w:p w14:paraId="0005BBED" w14:textId="4DBBAB47" w:rsidR="009E282D" w:rsidRDefault="009E282D">
      <w:pPr>
        <w:pStyle w:val="aff"/>
        <w:spacing w:before="180" w:after="180"/>
        <w:ind w:firstLine="360"/>
      </w:pPr>
      <w:r>
        <w:rPr>
          <w:rStyle w:val="afe"/>
        </w:rPr>
        <w:annotationRef/>
      </w:r>
      <w:proofErr w:type="gramStart"/>
      <w:r>
        <w:rPr>
          <w:rFonts w:hint="eastAsia"/>
        </w:rPr>
        <w:t>有說是</w:t>
      </w:r>
      <w:proofErr w:type="gramEnd"/>
      <w:r>
        <w:t>negative or positive skewness</w:t>
      </w:r>
    </w:p>
  </w:comment>
  <w:comment w:id="17" w:author="P10F9" w:date="2025-04-08T13:30:00Z" w:initials="P">
    <w:p w14:paraId="205B3E5A" w14:textId="4BF35351" w:rsidR="002A6DC3" w:rsidRDefault="002A6DC3">
      <w:pPr>
        <w:pStyle w:val="aff"/>
        <w:spacing w:before="180" w:after="180"/>
        <w:ind w:firstLine="360"/>
      </w:pPr>
      <w:r>
        <w:rPr>
          <w:rStyle w:val="afe"/>
        </w:rPr>
        <w:annotationRef/>
      </w:r>
      <w:r>
        <w:rPr>
          <w:rFonts w:hint="eastAsia"/>
        </w:rPr>
        <w:t>用</w:t>
      </w:r>
      <w:r>
        <w:rPr>
          <w:rFonts w:hint="eastAsia"/>
        </w:rPr>
        <w:t>n</w:t>
      </w:r>
      <w:r>
        <w:t>evertheless or nonetheless</w:t>
      </w:r>
      <w:r>
        <w:rPr>
          <w:rFonts w:hint="eastAsia"/>
        </w:rPr>
        <w:t>檢查全部論文</w:t>
      </w:r>
    </w:p>
  </w:comment>
  <w:comment w:id="18" w:author="P10F9" w:date="2025-04-08T14:00:00Z" w:initials="P">
    <w:p w14:paraId="2B8B08A5" w14:textId="4845CAF3" w:rsidR="00B3004F" w:rsidRDefault="00B3004F">
      <w:pPr>
        <w:pStyle w:val="aff"/>
        <w:spacing w:before="180" w:after="180"/>
        <w:ind w:firstLine="360"/>
      </w:pPr>
      <w:r>
        <w:rPr>
          <w:rStyle w:val="afe"/>
        </w:rPr>
        <w:annotationRef/>
      </w:r>
      <w:r>
        <w:rPr>
          <w:rFonts w:hint="eastAsia"/>
        </w:rPr>
        <w:t>這兩點是</w:t>
      </w:r>
      <w:r>
        <w:rPr>
          <w:rFonts w:hint="eastAsia"/>
        </w:rPr>
        <w:t>B&amp;F</w:t>
      </w:r>
      <w:r>
        <w:rPr>
          <w:rFonts w:hint="eastAsia"/>
        </w:rPr>
        <w:t>的</w:t>
      </w:r>
      <w:r>
        <w:rPr>
          <w:rFonts w:hint="eastAsia"/>
        </w:rPr>
        <w:t>l</w:t>
      </w:r>
      <w:r>
        <w:t>imitations</w:t>
      </w:r>
      <w:r>
        <w:rPr>
          <w:rFonts w:hint="eastAsia"/>
        </w:rPr>
        <w:t>嗎</w:t>
      </w:r>
      <w:r>
        <w:rPr>
          <w:rFonts w:hint="eastAsia"/>
        </w:rPr>
        <w:t>?</w:t>
      </w:r>
    </w:p>
  </w:comment>
  <w:comment w:id="19" w:author="P10F9" w:date="2025-04-08T14:01:00Z" w:initials="P">
    <w:p w14:paraId="1E6BBB44" w14:textId="1D83D0F6" w:rsidR="00B3004F" w:rsidRDefault="00B3004F">
      <w:pPr>
        <w:pStyle w:val="aff"/>
        <w:spacing w:before="180" w:after="180"/>
        <w:ind w:firstLine="360"/>
      </w:pPr>
      <w:r>
        <w:rPr>
          <w:rStyle w:val="afe"/>
        </w:rPr>
        <w:annotationRef/>
      </w:r>
      <w:r>
        <w:rPr>
          <w:rFonts w:hint="eastAsia"/>
        </w:rPr>
        <w:t>把我們</w:t>
      </w:r>
      <w:r>
        <w:rPr>
          <w:rFonts w:hint="eastAsia"/>
        </w:rPr>
        <w:t>GPD</w:t>
      </w:r>
      <w:r>
        <w:rPr>
          <w:rFonts w:hint="eastAsia"/>
        </w:rPr>
        <w:t>的兩個條件</w:t>
      </w:r>
      <w:r w:rsidR="003D00B6">
        <w:rPr>
          <w:rFonts w:hint="eastAsia"/>
        </w:rPr>
        <w:t>再仔細描述一下</w:t>
      </w:r>
    </w:p>
  </w:comment>
  <w:comment w:id="20" w:author="P10F9" w:date="2025-04-08T14:06:00Z" w:initials="P">
    <w:p w14:paraId="1F831A69" w14:textId="7C112174" w:rsidR="00632C34" w:rsidRDefault="00632C34">
      <w:pPr>
        <w:pStyle w:val="aff"/>
        <w:spacing w:before="180" w:after="180"/>
        <w:ind w:firstLine="360"/>
      </w:pPr>
      <w:r>
        <w:rPr>
          <w:rStyle w:val="afe"/>
        </w:rPr>
        <w:annotationRef/>
      </w:r>
      <w:r>
        <w:rPr>
          <w:rFonts w:hint="eastAsia"/>
        </w:rPr>
        <w:t>加</w:t>
      </w:r>
      <w:r>
        <w:rPr>
          <w:rFonts w:hint="eastAsia"/>
        </w:rPr>
        <w:t xml:space="preserve"> </w:t>
      </w:r>
      <w:r>
        <w:t>reference</w:t>
      </w:r>
    </w:p>
  </w:comment>
  <w:comment w:id="21" w:author="P10F9" w:date="2025-04-08T14:13:00Z" w:initials="P">
    <w:p w14:paraId="0A91F290" w14:textId="22061A39" w:rsidR="00EB097C" w:rsidRDefault="00EB097C">
      <w:pPr>
        <w:pStyle w:val="aff"/>
        <w:spacing w:before="180" w:after="180"/>
        <w:ind w:firstLine="360"/>
      </w:pPr>
      <w:r>
        <w:rPr>
          <w:rStyle w:val="afe"/>
        </w:rPr>
        <w:annotationRef/>
      </w:r>
      <w:r>
        <w:rPr>
          <w:rFonts w:hint="eastAsia"/>
        </w:rPr>
        <w:t>這段的重點為何</w:t>
      </w:r>
      <w:r>
        <w:rPr>
          <w:rFonts w:hint="eastAsia"/>
        </w:rPr>
        <w:t>?</w:t>
      </w:r>
      <w:r>
        <w:rPr>
          <w:rFonts w:hint="eastAsia"/>
        </w:rPr>
        <w:t>可以再重述</w:t>
      </w:r>
    </w:p>
  </w:comment>
  <w:comment w:id="22" w:author="P10F9" w:date="2025-04-08T14:16:00Z" w:initials="P">
    <w:p w14:paraId="5431E8ED" w14:textId="77777777" w:rsidR="00EB097C" w:rsidRDefault="00EB097C">
      <w:pPr>
        <w:pStyle w:val="aff"/>
        <w:spacing w:before="180" w:after="180"/>
        <w:ind w:firstLine="360"/>
      </w:pPr>
      <w:r>
        <w:rPr>
          <w:rStyle w:val="afe"/>
        </w:rPr>
        <w:annotationRef/>
      </w:r>
      <w:r>
        <w:rPr>
          <w:rFonts w:hint="eastAsia"/>
        </w:rPr>
        <w:t>簡化整段</w:t>
      </w:r>
    </w:p>
    <w:p w14:paraId="52FAC69F" w14:textId="77777777" w:rsidR="00EB097C" w:rsidRDefault="00EB097C" w:rsidP="00EB097C">
      <w:pPr>
        <w:pStyle w:val="aff"/>
        <w:numPr>
          <w:ilvl w:val="0"/>
          <w:numId w:val="45"/>
        </w:numPr>
        <w:spacing w:before="180" w:after="180"/>
        <w:ind w:firstLineChars="0"/>
      </w:pPr>
      <w:r>
        <w:t>No kinks</w:t>
      </w:r>
    </w:p>
    <w:p w14:paraId="57E73F60" w14:textId="47E6779D" w:rsidR="00EB097C" w:rsidRDefault="00EB097C" w:rsidP="00EB097C">
      <w:pPr>
        <w:pStyle w:val="aff"/>
        <w:numPr>
          <w:ilvl w:val="0"/>
          <w:numId w:val="45"/>
        </w:numPr>
        <w:spacing w:before="180" w:after="180"/>
        <w:ind w:firstLineChars="0"/>
        <w:rPr>
          <w:rFonts w:hint="eastAsia"/>
        </w:rPr>
      </w:pPr>
      <w:r>
        <w:t>Computational efficiency</w:t>
      </w:r>
    </w:p>
  </w:comment>
  <w:comment w:id="23" w:author="P10F9" w:date="2025-04-08T14:17:00Z" w:initials="P">
    <w:p w14:paraId="6F879C65" w14:textId="3A6094F2" w:rsidR="00EB097C" w:rsidRDefault="00EB097C">
      <w:pPr>
        <w:pStyle w:val="aff"/>
        <w:spacing w:before="180" w:after="180"/>
        <w:ind w:firstLine="360"/>
      </w:pPr>
      <w:r>
        <w:rPr>
          <w:rStyle w:val="afe"/>
        </w:rPr>
        <w:annotationRef/>
      </w:r>
      <w:r>
        <w:rPr>
          <w:rFonts w:hint="eastAsia"/>
        </w:rPr>
        <w:t>有</w:t>
      </w:r>
      <w:r>
        <w:rPr>
          <w:rFonts w:hint="eastAsia"/>
        </w:rPr>
        <w:t>f</w:t>
      </w:r>
      <w:r>
        <w:t>ill research gap?</w:t>
      </w:r>
      <w:r>
        <w:rPr>
          <w:rFonts w:hint="eastAsia"/>
        </w:rPr>
        <w:t>能再</w:t>
      </w:r>
      <w:proofErr w:type="gramStart"/>
      <w:r>
        <w:rPr>
          <w:rFonts w:hint="eastAsia"/>
        </w:rPr>
        <w:t>清楚些嗎</w:t>
      </w:r>
      <w:proofErr w:type="gramEnd"/>
      <w:r>
        <w:rPr>
          <w:rFonts w:hint="eastAsia"/>
        </w:rPr>
        <w:t>?</w:t>
      </w:r>
    </w:p>
  </w:comment>
  <w:comment w:id="24" w:author="P10F9" w:date="2025-04-08T14:19:00Z" w:initials="P">
    <w:p w14:paraId="263ECE46" w14:textId="4EE34DF4" w:rsidR="00EB097C" w:rsidRDefault="00EB097C">
      <w:pPr>
        <w:pStyle w:val="aff"/>
        <w:spacing w:before="180" w:after="180"/>
        <w:ind w:firstLine="360"/>
      </w:pPr>
      <w:r>
        <w:rPr>
          <w:rStyle w:val="afe"/>
        </w:rPr>
        <w:annotationRef/>
      </w:r>
      <w:r>
        <w:rPr>
          <w:rFonts w:hint="eastAsia"/>
        </w:rPr>
        <w:t>這段話可再重新描述我們方把重要性</w:t>
      </w:r>
    </w:p>
  </w:comment>
  <w:comment w:id="155" w:author="P10F9" w:date="2025-04-08T14:36:00Z" w:initials="P">
    <w:p w14:paraId="5A5287F7" w14:textId="46F47D38" w:rsidR="00C11EFF" w:rsidRDefault="00C11EFF">
      <w:pPr>
        <w:pStyle w:val="aff"/>
        <w:spacing w:before="180" w:after="180"/>
        <w:ind w:firstLine="360"/>
      </w:pPr>
      <w:r>
        <w:rPr>
          <w:rStyle w:val="afe"/>
        </w:rPr>
        <w:annotationRef/>
      </w:r>
      <w:r>
        <w:rPr>
          <w:rFonts w:hint="eastAsia"/>
        </w:rPr>
        <w:t>為何用</w:t>
      </w:r>
      <w:r>
        <w:rPr>
          <w:rFonts w:hint="eastAsia"/>
        </w:rPr>
        <w:t>8</w:t>
      </w:r>
      <w:r>
        <w:t>0%</w:t>
      </w:r>
      <w:r>
        <w:rPr>
          <w:rFonts w:hint="eastAsia"/>
        </w:rPr>
        <w:t xml:space="preserve"> </w:t>
      </w:r>
      <w:r>
        <w:rPr>
          <w:rFonts w:hint="eastAsia"/>
        </w:rPr>
        <w:t>有</w:t>
      </w:r>
      <w:r>
        <w:rPr>
          <w:rFonts w:hint="eastAsia"/>
        </w:rPr>
        <w:t>r</w:t>
      </w:r>
      <w:r>
        <w:t>eference?</w:t>
      </w:r>
    </w:p>
  </w:comment>
  <w:comment w:id="196" w:author="P10F9" w:date="2025-04-08T14:33:00Z" w:initials="P">
    <w:p w14:paraId="4981730E" w14:textId="6C9DFCE0" w:rsidR="00C11EFF" w:rsidRDefault="00C11EFF">
      <w:pPr>
        <w:pStyle w:val="aff"/>
        <w:spacing w:before="180" w:after="180"/>
        <w:ind w:firstLine="360"/>
      </w:pPr>
      <w:r>
        <w:rPr>
          <w:rStyle w:val="afe"/>
        </w:rPr>
        <w:annotationRef/>
      </w:r>
      <w:r>
        <w:rPr>
          <w:rFonts w:hint="eastAsia"/>
        </w:rPr>
        <w:t>這是哪</w:t>
      </w:r>
      <w:proofErr w:type="gramStart"/>
      <w:r>
        <w:rPr>
          <w:rFonts w:hint="eastAsia"/>
        </w:rPr>
        <w:t>個</w:t>
      </w:r>
      <w:proofErr w:type="gramEnd"/>
      <w:r>
        <w:rPr>
          <w:rFonts w:hint="eastAsia"/>
        </w:rPr>
        <w:t>變數</w:t>
      </w:r>
    </w:p>
  </w:comment>
  <w:comment w:id="202" w:author="P10F9" w:date="2025-04-08T14:37:00Z" w:initials="P">
    <w:p w14:paraId="58BE2A14" w14:textId="2B66A964" w:rsidR="00C11EFF" w:rsidRDefault="00C11EFF">
      <w:pPr>
        <w:pStyle w:val="aff"/>
        <w:spacing w:before="180" w:after="180"/>
        <w:ind w:firstLine="360"/>
      </w:pPr>
      <w:r>
        <w:rPr>
          <w:rStyle w:val="afe"/>
        </w:rPr>
        <w:annotationRef/>
      </w:r>
      <w:r>
        <w:rPr>
          <w:rFonts w:hint="eastAsia"/>
        </w:rPr>
        <w:t>6</w:t>
      </w:r>
      <w:r>
        <w:t>0% or 80%</w:t>
      </w:r>
    </w:p>
  </w:comment>
  <w:comment w:id="236" w:author="P10F9" w:date="2025-04-08T14:31:00Z" w:initials="P">
    <w:p w14:paraId="2ED55361" w14:textId="343AE14B" w:rsidR="00B33A69" w:rsidRDefault="00B33A69">
      <w:pPr>
        <w:pStyle w:val="aff"/>
        <w:spacing w:before="180" w:after="180"/>
        <w:ind w:firstLine="360"/>
      </w:pPr>
      <w:r>
        <w:rPr>
          <w:rStyle w:val="afe"/>
        </w:rPr>
        <w:annotationRef/>
      </w:r>
      <w:r>
        <w:rPr>
          <w:rFonts w:hint="eastAsia"/>
        </w:rPr>
        <w:t>依照</w:t>
      </w:r>
      <w:r>
        <w:rPr>
          <w:rFonts w:hint="eastAsia"/>
        </w:rPr>
        <w:t>i</w:t>
      </w:r>
      <w:r>
        <w:t>ntroduction</w:t>
      </w:r>
      <w:r>
        <w:rPr>
          <w:rFonts w:hint="eastAsia"/>
        </w:rPr>
        <w:t>內容重新改寫</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EB20DA" w15:done="0"/>
  <w15:commentEx w15:paraId="0005BBED" w15:done="0"/>
  <w15:commentEx w15:paraId="205B3E5A" w15:done="0"/>
  <w15:commentEx w15:paraId="2B8B08A5" w15:done="0"/>
  <w15:commentEx w15:paraId="1E6BBB44" w15:done="0"/>
  <w15:commentEx w15:paraId="1F831A69" w15:done="0"/>
  <w15:commentEx w15:paraId="0A91F290" w15:done="0"/>
  <w15:commentEx w15:paraId="57E73F60" w15:done="0"/>
  <w15:commentEx w15:paraId="6F879C65" w15:done="0"/>
  <w15:commentEx w15:paraId="263ECE46" w15:done="0"/>
  <w15:commentEx w15:paraId="5A5287F7" w15:done="0"/>
  <w15:commentEx w15:paraId="4981730E" w15:done="0"/>
  <w15:commentEx w15:paraId="58BE2A14" w15:done="0"/>
  <w15:commentEx w15:paraId="2ED553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FB1A9" w16cex:dateUtc="2025-04-08T06:31:00Z"/>
  <w16cex:commentExtensible w16cex:durableId="2B9FA312" w16cex:dateUtc="2025-04-08T05:28:00Z"/>
  <w16cex:commentExtensible w16cex:durableId="2B9FA375" w16cex:dateUtc="2025-04-08T05:30:00Z"/>
  <w16cex:commentExtensible w16cex:durableId="2B9FAA89" w16cex:dateUtc="2025-04-08T06:00:00Z"/>
  <w16cex:commentExtensible w16cex:durableId="2B9FAAD7" w16cex:dateUtc="2025-04-08T06:01:00Z"/>
  <w16cex:commentExtensible w16cex:durableId="2B9FABCD" w16cex:dateUtc="2025-04-08T06:06:00Z"/>
  <w16cex:commentExtensible w16cex:durableId="2B9FAD9D" w16cex:dateUtc="2025-04-08T06:13:00Z"/>
  <w16cex:commentExtensible w16cex:durableId="2B9FAE39" w16cex:dateUtc="2025-04-08T06:16:00Z"/>
  <w16cex:commentExtensible w16cex:durableId="2B9FAE72" w16cex:dateUtc="2025-04-08T06:17:00Z"/>
  <w16cex:commentExtensible w16cex:durableId="2B9FAEE3" w16cex:dateUtc="2025-04-08T06:19:00Z"/>
  <w16cex:commentExtensible w16cex:durableId="2B9FB309" w16cex:dateUtc="2025-04-08T06:36:00Z"/>
  <w16cex:commentExtensible w16cex:durableId="2B9FB243" w16cex:dateUtc="2025-04-08T06:33:00Z"/>
  <w16cex:commentExtensible w16cex:durableId="2B9FB32D" w16cex:dateUtc="2025-04-08T06:37:00Z"/>
  <w16cex:commentExtensible w16cex:durableId="2B9FB1D4" w16cex:dateUtc="2025-04-08T0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EB20DA" w16cid:durableId="2B9FB1A9"/>
  <w16cid:commentId w16cid:paraId="0005BBED" w16cid:durableId="2B9FA312"/>
  <w16cid:commentId w16cid:paraId="205B3E5A" w16cid:durableId="2B9FA375"/>
  <w16cid:commentId w16cid:paraId="2B8B08A5" w16cid:durableId="2B9FAA89"/>
  <w16cid:commentId w16cid:paraId="1E6BBB44" w16cid:durableId="2B9FAAD7"/>
  <w16cid:commentId w16cid:paraId="1F831A69" w16cid:durableId="2B9FABCD"/>
  <w16cid:commentId w16cid:paraId="0A91F290" w16cid:durableId="2B9FAD9D"/>
  <w16cid:commentId w16cid:paraId="57E73F60" w16cid:durableId="2B9FAE39"/>
  <w16cid:commentId w16cid:paraId="6F879C65" w16cid:durableId="2B9FAE72"/>
  <w16cid:commentId w16cid:paraId="263ECE46" w16cid:durableId="2B9FAEE3"/>
  <w16cid:commentId w16cid:paraId="5A5287F7" w16cid:durableId="2B9FB309"/>
  <w16cid:commentId w16cid:paraId="4981730E" w16cid:durableId="2B9FB243"/>
  <w16cid:commentId w16cid:paraId="58BE2A14" w16cid:durableId="2B9FB32D"/>
  <w16cid:commentId w16cid:paraId="2ED55361" w16cid:durableId="2B9FB1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A7A5D" w14:textId="77777777" w:rsidR="00BA6301" w:rsidRDefault="00BA6301" w:rsidP="001C4CCF">
      <w:pPr>
        <w:spacing w:before="120" w:after="120" w:line="240" w:lineRule="auto"/>
        <w:ind w:firstLine="480"/>
      </w:pPr>
      <w:r>
        <w:separator/>
      </w:r>
    </w:p>
  </w:endnote>
  <w:endnote w:type="continuationSeparator" w:id="0">
    <w:p w14:paraId="5B651C8E" w14:textId="77777777" w:rsidR="00BA6301" w:rsidRDefault="00BA6301"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29E74" w14:textId="77777777" w:rsidR="00527BCA" w:rsidRDefault="00527BCA">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3585726"/>
      <w:docPartObj>
        <w:docPartGallery w:val="Page Numbers (Bottom of Page)"/>
        <w:docPartUnique/>
      </w:docPartObj>
    </w:sdtPr>
    <w:sdtEndPr/>
    <w:sdtContent>
      <w:p w14:paraId="25755CBE" w14:textId="4668D97C" w:rsidR="00527BCA" w:rsidRDefault="00527BCA" w:rsidP="00764F78">
        <w:pPr>
          <w:pStyle w:val="ad"/>
          <w:spacing w:before="120" w:after="120"/>
          <w:ind w:firstLineChars="0" w:firstLine="0"/>
          <w:jc w:val="center"/>
        </w:pPr>
        <w:r>
          <w:fldChar w:fldCharType="begin"/>
        </w:r>
        <w:r>
          <w:instrText>PAGE   \* MERGEFORMAT</w:instrText>
        </w:r>
        <w:r>
          <w:fldChar w:fldCharType="separate"/>
        </w:r>
        <w:r w:rsidR="00A84EDA" w:rsidRPr="00A84EDA">
          <w:rPr>
            <w:noProof/>
            <w:lang w:val="zh-TW"/>
          </w:rPr>
          <w:t>28</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273BD" w14:textId="77777777" w:rsidR="00527BCA" w:rsidRDefault="00527BCA">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3BD41" w14:textId="77777777" w:rsidR="00BA6301" w:rsidRDefault="00BA6301" w:rsidP="001C4CCF">
      <w:pPr>
        <w:spacing w:before="120" w:after="120" w:line="240" w:lineRule="auto"/>
        <w:ind w:firstLine="480"/>
      </w:pPr>
      <w:r>
        <w:separator/>
      </w:r>
    </w:p>
  </w:footnote>
  <w:footnote w:type="continuationSeparator" w:id="0">
    <w:p w14:paraId="7D5E0D45" w14:textId="77777777" w:rsidR="00BA6301" w:rsidRDefault="00BA6301"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A94D6" w14:textId="77777777" w:rsidR="00527BCA" w:rsidRDefault="00527BCA">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A84F5" w14:textId="77777777" w:rsidR="00527BCA" w:rsidRDefault="00527BCA">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810DB" w14:textId="77777777" w:rsidR="00527BCA" w:rsidRDefault="00527BCA">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3"/>
  </w:num>
  <w:num w:numId="2">
    <w:abstractNumId w:val="36"/>
  </w:num>
  <w:num w:numId="3">
    <w:abstractNumId w:val="25"/>
  </w:num>
  <w:num w:numId="4">
    <w:abstractNumId w:val="41"/>
  </w:num>
  <w:num w:numId="5">
    <w:abstractNumId w:val="30"/>
  </w:num>
  <w:num w:numId="6">
    <w:abstractNumId w:val="24"/>
  </w:num>
  <w:num w:numId="7">
    <w:abstractNumId w:val="39"/>
  </w:num>
  <w:num w:numId="8">
    <w:abstractNumId w:val="21"/>
  </w:num>
  <w:num w:numId="9">
    <w:abstractNumId w:val="9"/>
  </w:num>
  <w:num w:numId="10">
    <w:abstractNumId w:val="16"/>
  </w:num>
  <w:num w:numId="11">
    <w:abstractNumId w:val="26"/>
  </w:num>
  <w:num w:numId="12">
    <w:abstractNumId w:val="18"/>
  </w:num>
  <w:num w:numId="13">
    <w:abstractNumId w:val="23"/>
  </w:num>
  <w:num w:numId="14">
    <w:abstractNumId w:val="34"/>
  </w:num>
  <w:num w:numId="15">
    <w:abstractNumId w:val="29"/>
  </w:num>
  <w:num w:numId="16">
    <w:abstractNumId w:val="8"/>
  </w:num>
  <w:num w:numId="17">
    <w:abstractNumId w:val="7"/>
  </w:num>
  <w:num w:numId="18">
    <w:abstractNumId w:val="19"/>
  </w:num>
  <w:num w:numId="19">
    <w:abstractNumId w:val="12"/>
  </w:num>
  <w:num w:numId="20">
    <w:abstractNumId w:val="13"/>
  </w:num>
  <w:num w:numId="21">
    <w:abstractNumId w:val="42"/>
  </w:num>
  <w:num w:numId="22">
    <w:abstractNumId w:val="40"/>
  </w:num>
  <w:num w:numId="23">
    <w:abstractNumId w:val="5"/>
  </w:num>
  <w:num w:numId="24">
    <w:abstractNumId w:val="32"/>
  </w:num>
  <w:num w:numId="25">
    <w:abstractNumId w:val="28"/>
  </w:num>
  <w:num w:numId="26">
    <w:abstractNumId w:val="2"/>
  </w:num>
  <w:num w:numId="27">
    <w:abstractNumId w:val="33"/>
  </w:num>
  <w:num w:numId="28">
    <w:abstractNumId w:val="4"/>
  </w:num>
  <w:num w:numId="29">
    <w:abstractNumId w:val="44"/>
  </w:num>
  <w:num w:numId="30">
    <w:abstractNumId w:val="35"/>
  </w:num>
  <w:num w:numId="31">
    <w:abstractNumId w:val="15"/>
  </w:num>
  <w:num w:numId="32">
    <w:abstractNumId w:val="3"/>
  </w:num>
  <w:num w:numId="33">
    <w:abstractNumId w:val="1"/>
  </w:num>
  <w:num w:numId="34">
    <w:abstractNumId w:val="38"/>
  </w:num>
  <w:num w:numId="35">
    <w:abstractNumId w:val="14"/>
  </w:num>
  <w:num w:numId="36">
    <w:abstractNumId w:val="22"/>
  </w:num>
  <w:num w:numId="37">
    <w:abstractNumId w:val="37"/>
  </w:num>
  <w:num w:numId="38">
    <w:abstractNumId w:val="20"/>
  </w:num>
  <w:num w:numId="39">
    <w:abstractNumId w:val="27"/>
  </w:num>
  <w:num w:numId="40">
    <w:abstractNumId w:val="31"/>
  </w:num>
  <w:num w:numId="41">
    <w:abstractNumId w:val="17"/>
  </w:num>
  <w:num w:numId="42">
    <w:abstractNumId w:val="0"/>
  </w:num>
  <w:num w:numId="43">
    <w:abstractNumId w:val="10"/>
  </w:num>
  <w:num w:numId="44">
    <w:abstractNumId w:val="6"/>
  </w:num>
  <w:num w:numId="4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10F9">
    <w15:presenceInfo w15:providerId="None" w15:userId="P10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1D65"/>
    <w:rsid w:val="000523AB"/>
    <w:rsid w:val="00052FE1"/>
    <w:rsid w:val="00053374"/>
    <w:rsid w:val="00053F98"/>
    <w:rsid w:val="00056AB0"/>
    <w:rsid w:val="00064427"/>
    <w:rsid w:val="0006547C"/>
    <w:rsid w:val="00070610"/>
    <w:rsid w:val="0007168F"/>
    <w:rsid w:val="0007262C"/>
    <w:rsid w:val="00074155"/>
    <w:rsid w:val="000763A9"/>
    <w:rsid w:val="00080319"/>
    <w:rsid w:val="00080D79"/>
    <w:rsid w:val="0008389B"/>
    <w:rsid w:val="00084FEA"/>
    <w:rsid w:val="0008528A"/>
    <w:rsid w:val="00090914"/>
    <w:rsid w:val="00090EBD"/>
    <w:rsid w:val="0009304E"/>
    <w:rsid w:val="000A03B6"/>
    <w:rsid w:val="000A11F8"/>
    <w:rsid w:val="000A54B2"/>
    <w:rsid w:val="000A562B"/>
    <w:rsid w:val="000A6DD5"/>
    <w:rsid w:val="000B2681"/>
    <w:rsid w:val="000B35CE"/>
    <w:rsid w:val="000B7B11"/>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3D2A"/>
    <w:rsid w:val="00195C95"/>
    <w:rsid w:val="0019631E"/>
    <w:rsid w:val="001A1AD1"/>
    <w:rsid w:val="001A1DF2"/>
    <w:rsid w:val="001A292E"/>
    <w:rsid w:val="001A6EE8"/>
    <w:rsid w:val="001B0DC3"/>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FF"/>
    <w:rsid w:val="002406B3"/>
    <w:rsid w:val="00240E24"/>
    <w:rsid w:val="00241052"/>
    <w:rsid w:val="0024171A"/>
    <w:rsid w:val="00241940"/>
    <w:rsid w:val="002451AB"/>
    <w:rsid w:val="00250604"/>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12B7"/>
    <w:rsid w:val="0028185C"/>
    <w:rsid w:val="00283E30"/>
    <w:rsid w:val="00286AC6"/>
    <w:rsid w:val="00287204"/>
    <w:rsid w:val="00290B69"/>
    <w:rsid w:val="002914A5"/>
    <w:rsid w:val="00292BFB"/>
    <w:rsid w:val="00296BBA"/>
    <w:rsid w:val="002A19CB"/>
    <w:rsid w:val="002A1B77"/>
    <w:rsid w:val="002A2A2A"/>
    <w:rsid w:val="002A4B81"/>
    <w:rsid w:val="002A664E"/>
    <w:rsid w:val="002A66D0"/>
    <w:rsid w:val="002A67DD"/>
    <w:rsid w:val="002A6DC3"/>
    <w:rsid w:val="002B172E"/>
    <w:rsid w:val="002B276B"/>
    <w:rsid w:val="002B3678"/>
    <w:rsid w:val="002B7600"/>
    <w:rsid w:val="002C02EC"/>
    <w:rsid w:val="002C258D"/>
    <w:rsid w:val="002C25E5"/>
    <w:rsid w:val="002C32E3"/>
    <w:rsid w:val="002C35DF"/>
    <w:rsid w:val="002C5B67"/>
    <w:rsid w:val="002D046E"/>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48BB"/>
    <w:rsid w:val="002F53CE"/>
    <w:rsid w:val="002F6609"/>
    <w:rsid w:val="002F6778"/>
    <w:rsid w:val="002F760E"/>
    <w:rsid w:val="00305489"/>
    <w:rsid w:val="003075F4"/>
    <w:rsid w:val="003145D8"/>
    <w:rsid w:val="00320142"/>
    <w:rsid w:val="00321AF4"/>
    <w:rsid w:val="0032294F"/>
    <w:rsid w:val="00323AF2"/>
    <w:rsid w:val="00330B10"/>
    <w:rsid w:val="00336138"/>
    <w:rsid w:val="00342BF1"/>
    <w:rsid w:val="00344361"/>
    <w:rsid w:val="00346E16"/>
    <w:rsid w:val="003471C3"/>
    <w:rsid w:val="0035274B"/>
    <w:rsid w:val="00353420"/>
    <w:rsid w:val="00353D36"/>
    <w:rsid w:val="00354949"/>
    <w:rsid w:val="00360605"/>
    <w:rsid w:val="00361B1E"/>
    <w:rsid w:val="003643C9"/>
    <w:rsid w:val="0036511B"/>
    <w:rsid w:val="0036771E"/>
    <w:rsid w:val="00370532"/>
    <w:rsid w:val="00372A66"/>
    <w:rsid w:val="00373F0C"/>
    <w:rsid w:val="003748E5"/>
    <w:rsid w:val="003749CE"/>
    <w:rsid w:val="003819B4"/>
    <w:rsid w:val="00382A2D"/>
    <w:rsid w:val="00383A1B"/>
    <w:rsid w:val="00384265"/>
    <w:rsid w:val="0038596A"/>
    <w:rsid w:val="00387E5B"/>
    <w:rsid w:val="00387F38"/>
    <w:rsid w:val="0039058D"/>
    <w:rsid w:val="00392A8C"/>
    <w:rsid w:val="003950B4"/>
    <w:rsid w:val="00397794"/>
    <w:rsid w:val="003A010D"/>
    <w:rsid w:val="003A1E14"/>
    <w:rsid w:val="003A2010"/>
    <w:rsid w:val="003A210D"/>
    <w:rsid w:val="003A2FCD"/>
    <w:rsid w:val="003A7CA9"/>
    <w:rsid w:val="003B1AD5"/>
    <w:rsid w:val="003B1EAE"/>
    <w:rsid w:val="003B4B4D"/>
    <w:rsid w:val="003B6CE1"/>
    <w:rsid w:val="003B7681"/>
    <w:rsid w:val="003C0819"/>
    <w:rsid w:val="003C12EB"/>
    <w:rsid w:val="003C4CAD"/>
    <w:rsid w:val="003C52A1"/>
    <w:rsid w:val="003D00B6"/>
    <w:rsid w:val="003D0FC6"/>
    <w:rsid w:val="003D2AD1"/>
    <w:rsid w:val="003D31AB"/>
    <w:rsid w:val="003D5A65"/>
    <w:rsid w:val="003D7C9D"/>
    <w:rsid w:val="003D7CD6"/>
    <w:rsid w:val="003E0386"/>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227B9"/>
    <w:rsid w:val="00423BA8"/>
    <w:rsid w:val="00427109"/>
    <w:rsid w:val="00427613"/>
    <w:rsid w:val="004324D2"/>
    <w:rsid w:val="00435E0D"/>
    <w:rsid w:val="004519CE"/>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2497"/>
    <w:rsid w:val="0048442A"/>
    <w:rsid w:val="00484866"/>
    <w:rsid w:val="0049183B"/>
    <w:rsid w:val="00492FBF"/>
    <w:rsid w:val="00493B38"/>
    <w:rsid w:val="00494A77"/>
    <w:rsid w:val="00496610"/>
    <w:rsid w:val="0049731F"/>
    <w:rsid w:val="00497871"/>
    <w:rsid w:val="0049787D"/>
    <w:rsid w:val="004A0BCA"/>
    <w:rsid w:val="004A2B89"/>
    <w:rsid w:val="004A38D3"/>
    <w:rsid w:val="004A3BE2"/>
    <w:rsid w:val="004A52F2"/>
    <w:rsid w:val="004A5DB7"/>
    <w:rsid w:val="004A69B1"/>
    <w:rsid w:val="004B0530"/>
    <w:rsid w:val="004B17E3"/>
    <w:rsid w:val="004B1A1F"/>
    <w:rsid w:val="004B43D7"/>
    <w:rsid w:val="004B4579"/>
    <w:rsid w:val="004B64B4"/>
    <w:rsid w:val="004C2212"/>
    <w:rsid w:val="004C22C3"/>
    <w:rsid w:val="004C3E55"/>
    <w:rsid w:val="004C67FB"/>
    <w:rsid w:val="004C7F1C"/>
    <w:rsid w:val="004D0224"/>
    <w:rsid w:val="004D1160"/>
    <w:rsid w:val="004D3690"/>
    <w:rsid w:val="004D56B0"/>
    <w:rsid w:val="004D7F17"/>
    <w:rsid w:val="004E1761"/>
    <w:rsid w:val="004E2C42"/>
    <w:rsid w:val="004E31A8"/>
    <w:rsid w:val="004E6F2B"/>
    <w:rsid w:val="004F4851"/>
    <w:rsid w:val="004F559A"/>
    <w:rsid w:val="004F5F74"/>
    <w:rsid w:val="004F631C"/>
    <w:rsid w:val="004F7EE0"/>
    <w:rsid w:val="004F7F2E"/>
    <w:rsid w:val="00506C97"/>
    <w:rsid w:val="00511210"/>
    <w:rsid w:val="00511D1B"/>
    <w:rsid w:val="005125EA"/>
    <w:rsid w:val="00513E50"/>
    <w:rsid w:val="00514310"/>
    <w:rsid w:val="00515012"/>
    <w:rsid w:val="005172A0"/>
    <w:rsid w:val="005220FD"/>
    <w:rsid w:val="00522521"/>
    <w:rsid w:val="00523960"/>
    <w:rsid w:val="00523FCE"/>
    <w:rsid w:val="0052435A"/>
    <w:rsid w:val="00527792"/>
    <w:rsid w:val="00527BCA"/>
    <w:rsid w:val="00531C6E"/>
    <w:rsid w:val="00533897"/>
    <w:rsid w:val="005352B6"/>
    <w:rsid w:val="005360DE"/>
    <w:rsid w:val="00536E9A"/>
    <w:rsid w:val="0054114A"/>
    <w:rsid w:val="00541E5B"/>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82167"/>
    <w:rsid w:val="005830E5"/>
    <w:rsid w:val="005848FF"/>
    <w:rsid w:val="005855DB"/>
    <w:rsid w:val="00586A01"/>
    <w:rsid w:val="0059638A"/>
    <w:rsid w:val="00597300"/>
    <w:rsid w:val="00597666"/>
    <w:rsid w:val="005A1503"/>
    <w:rsid w:val="005A1553"/>
    <w:rsid w:val="005A42CF"/>
    <w:rsid w:val="005A4D09"/>
    <w:rsid w:val="005A6321"/>
    <w:rsid w:val="005A666F"/>
    <w:rsid w:val="005A76A0"/>
    <w:rsid w:val="005B12BE"/>
    <w:rsid w:val="005B1DEE"/>
    <w:rsid w:val="005B25EF"/>
    <w:rsid w:val="005C0960"/>
    <w:rsid w:val="005D0D8D"/>
    <w:rsid w:val="005D155E"/>
    <w:rsid w:val="005D15A4"/>
    <w:rsid w:val="005D1B9E"/>
    <w:rsid w:val="005D2654"/>
    <w:rsid w:val="005D344F"/>
    <w:rsid w:val="005D710A"/>
    <w:rsid w:val="005E059C"/>
    <w:rsid w:val="005E0CFC"/>
    <w:rsid w:val="005E11B0"/>
    <w:rsid w:val="005E1C3D"/>
    <w:rsid w:val="005E4298"/>
    <w:rsid w:val="005E5DE9"/>
    <w:rsid w:val="005E7638"/>
    <w:rsid w:val="005F0154"/>
    <w:rsid w:val="005F13AA"/>
    <w:rsid w:val="005F14B7"/>
    <w:rsid w:val="005F41B9"/>
    <w:rsid w:val="005F66D1"/>
    <w:rsid w:val="005F74B4"/>
    <w:rsid w:val="00601A99"/>
    <w:rsid w:val="00601FDB"/>
    <w:rsid w:val="00603A95"/>
    <w:rsid w:val="00604130"/>
    <w:rsid w:val="00604430"/>
    <w:rsid w:val="006048F0"/>
    <w:rsid w:val="0060729E"/>
    <w:rsid w:val="006108FC"/>
    <w:rsid w:val="00610A0B"/>
    <w:rsid w:val="00610C3C"/>
    <w:rsid w:val="00610DF1"/>
    <w:rsid w:val="00611D78"/>
    <w:rsid w:val="006129FC"/>
    <w:rsid w:val="00613C88"/>
    <w:rsid w:val="006235BB"/>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B61"/>
    <w:rsid w:val="006514C3"/>
    <w:rsid w:val="00651705"/>
    <w:rsid w:val="006527EC"/>
    <w:rsid w:val="0065281A"/>
    <w:rsid w:val="0065282E"/>
    <w:rsid w:val="00652996"/>
    <w:rsid w:val="00653CFB"/>
    <w:rsid w:val="00653EE0"/>
    <w:rsid w:val="00654B34"/>
    <w:rsid w:val="00655F06"/>
    <w:rsid w:val="00656EA4"/>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998"/>
    <w:rsid w:val="00693EEF"/>
    <w:rsid w:val="00695C5B"/>
    <w:rsid w:val="00697250"/>
    <w:rsid w:val="006A0425"/>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6F7CB3"/>
    <w:rsid w:val="0070037D"/>
    <w:rsid w:val="0070140E"/>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1124"/>
    <w:rsid w:val="0077361A"/>
    <w:rsid w:val="0077432C"/>
    <w:rsid w:val="007749D3"/>
    <w:rsid w:val="00774B13"/>
    <w:rsid w:val="00775E82"/>
    <w:rsid w:val="00776FD3"/>
    <w:rsid w:val="00777A41"/>
    <w:rsid w:val="00780041"/>
    <w:rsid w:val="0078686B"/>
    <w:rsid w:val="00786B72"/>
    <w:rsid w:val="00787D31"/>
    <w:rsid w:val="007901DC"/>
    <w:rsid w:val="00791083"/>
    <w:rsid w:val="00791C43"/>
    <w:rsid w:val="00791EA7"/>
    <w:rsid w:val="00792D4E"/>
    <w:rsid w:val="007942E1"/>
    <w:rsid w:val="00794A17"/>
    <w:rsid w:val="007950D0"/>
    <w:rsid w:val="007A69B8"/>
    <w:rsid w:val="007A6E58"/>
    <w:rsid w:val="007B1AC0"/>
    <w:rsid w:val="007B3873"/>
    <w:rsid w:val="007C0373"/>
    <w:rsid w:val="007C13A0"/>
    <w:rsid w:val="007C4ECD"/>
    <w:rsid w:val="007C6E8A"/>
    <w:rsid w:val="007C6F2E"/>
    <w:rsid w:val="007D0181"/>
    <w:rsid w:val="007D3F00"/>
    <w:rsid w:val="007D452F"/>
    <w:rsid w:val="007D6678"/>
    <w:rsid w:val="007E04A6"/>
    <w:rsid w:val="007E1CB6"/>
    <w:rsid w:val="007E1E54"/>
    <w:rsid w:val="007E4D8B"/>
    <w:rsid w:val="007E66F6"/>
    <w:rsid w:val="007E6E3E"/>
    <w:rsid w:val="007E75C0"/>
    <w:rsid w:val="007F1490"/>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4259"/>
    <w:rsid w:val="0084600D"/>
    <w:rsid w:val="008503EB"/>
    <w:rsid w:val="00850A16"/>
    <w:rsid w:val="00850AC9"/>
    <w:rsid w:val="00851279"/>
    <w:rsid w:val="0085221D"/>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5D5B"/>
    <w:rsid w:val="00886807"/>
    <w:rsid w:val="00890FE8"/>
    <w:rsid w:val="00891591"/>
    <w:rsid w:val="008916DD"/>
    <w:rsid w:val="00896866"/>
    <w:rsid w:val="008A2234"/>
    <w:rsid w:val="008A2FD0"/>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B6B"/>
    <w:rsid w:val="00910069"/>
    <w:rsid w:val="00910484"/>
    <w:rsid w:val="00912B94"/>
    <w:rsid w:val="0091402F"/>
    <w:rsid w:val="0091593D"/>
    <w:rsid w:val="00916006"/>
    <w:rsid w:val="0091609E"/>
    <w:rsid w:val="0091759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2A2F"/>
    <w:rsid w:val="00943B97"/>
    <w:rsid w:val="00944FC4"/>
    <w:rsid w:val="009455B8"/>
    <w:rsid w:val="00946EE9"/>
    <w:rsid w:val="00947EE9"/>
    <w:rsid w:val="00950383"/>
    <w:rsid w:val="00951C44"/>
    <w:rsid w:val="00952FB6"/>
    <w:rsid w:val="009538FB"/>
    <w:rsid w:val="0095418D"/>
    <w:rsid w:val="00955B12"/>
    <w:rsid w:val="00955F19"/>
    <w:rsid w:val="0095659C"/>
    <w:rsid w:val="00961678"/>
    <w:rsid w:val="0096284F"/>
    <w:rsid w:val="00962EA8"/>
    <w:rsid w:val="00966610"/>
    <w:rsid w:val="009678A3"/>
    <w:rsid w:val="009703DB"/>
    <w:rsid w:val="00972409"/>
    <w:rsid w:val="00973643"/>
    <w:rsid w:val="00973707"/>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40D9"/>
    <w:rsid w:val="009B46EE"/>
    <w:rsid w:val="009B6E0D"/>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D7358"/>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43E5"/>
    <w:rsid w:val="00A350FD"/>
    <w:rsid w:val="00A35D49"/>
    <w:rsid w:val="00A40064"/>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4EDA"/>
    <w:rsid w:val="00A8621D"/>
    <w:rsid w:val="00A9048C"/>
    <w:rsid w:val="00A904A4"/>
    <w:rsid w:val="00A9266B"/>
    <w:rsid w:val="00A92DEA"/>
    <w:rsid w:val="00A934BB"/>
    <w:rsid w:val="00A93720"/>
    <w:rsid w:val="00A93E08"/>
    <w:rsid w:val="00A94B3E"/>
    <w:rsid w:val="00A967EE"/>
    <w:rsid w:val="00A96F87"/>
    <w:rsid w:val="00AA1C57"/>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2A0B"/>
    <w:rsid w:val="00AE33F7"/>
    <w:rsid w:val="00AE70F4"/>
    <w:rsid w:val="00AF3083"/>
    <w:rsid w:val="00AF4043"/>
    <w:rsid w:val="00AF49D9"/>
    <w:rsid w:val="00AF4CB0"/>
    <w:rsid w:val="00AF5D80"/>
    <w:rsid w:val="00AF66F4"/>
    <w:rsid w:val="00AF758B"/>
    <w:rsid w:val="00B057BB"/>
    <w:rsid w:val="00B079F1"/>
    <w:rsid w:val="00B11D41"/>
    <w:rsid w:val="00B14E00"/>
    <w:rsid w:val="00B162E6"/>
    <w:rsid w:val="00B20A25"/>
    <w:rsid w:val="00B21E34"/>
    <w:rsid w:val="00B23B44"/>
    <w:rsid w:val="00B3004F"/>
    <w:rsid w:val="00B3145E"/>
    <w:rsid w:val="00B33A69"/>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60CD3"/>
    <w:rsid w:val="00B61431"/>
    <w:rsid w:val="00B61526"/>
    <w:rsid w:val="00B624D3"/>
    <w:rsid w:val="00B634F1"/>
    <w:rsid w:val="00B6390B"/>
    <w:rsid w:val="00B665F4"/>
    <w:rsid w:val="00B66B76"/>
    <w:rsid w:val="00B67397"/>
    <w:rsid w:val="00B70483"/>
    <w:rsid w:val="00B74C6F"/>
    <w:rsid w:val="00B815F6"/>
    <w:rsid w:val="00B82209"/>
    <w:rsid w:val="00B84031"/>
    <w:rsid w:val="00B8550D"/>
    <w:rsid w:val="00B856BD"/>
    <w:rsid w:val="00B86825"/>
    <w:rsid w:val="00B86AE6"/>
    <w:rsid w:val="00B86B62"/>
    <w:rsid w:val="00B9105A"/>
    <w:rsid w:val="00B95F1B"/>
    <w:rsid w:val="00B964A0"/>
    <w:rsid w:val="00BA0521"/>
    <w:rsid w:val="00BA0540"/>
    <w:rsid w:val="00BA3834"/>
    <w:rsid w:val="00BA4DE9"/>
    <w:rsid w:val="00BA5CC9"/>
    <w:rsid w:val="00BA6301"/>
    <w:rsid w:val="00BA74F6"/>
    <w:rsid w:val="00BA7CF4"/>
    <w:rsid w:val="00BB145A"/>
    <w:rsid w:val="00BB2499"/>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EFF"/>
    <w:rsid w:val="00C11FF8"/>
    <w:rsid w:val="00C1570D"/>
    <w:rsid w:val="00C23924"/>
    <w:rsid w:val="00C24861"/>
    <w:rsid w:val="00C276F9"/>
    <w:rsid w:val="00C30021"/>
    <w:rsid w:val="00C3215A"/>
    <w:rsid w:val="00C328D8"/>
    <w:rsid w:val="00C34BB2"/>
    <w:rsid w:val="00C3674E"/>
    <w:rsid w:val="00C36807"/>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7500"/>
    <w:rsid w:val="00CE12CA"/>
    <w:rsid w:val="00CE50A4"/>
    <w:rsid w:val="00CE6514"/>
    <w:rsid w:val="00CE763B"/>
    <w:rsid w:val="00CE7B4A"/>
    <w:rsid w:val="00CF00F7"/>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D7386"/>
    <w:rsid w:val="00DE06FF"/>
    <w:rsid w:val="00DE0C3B"/>
    <w:rsid w:val="00DE259F"/>
    <w:rsid w:val="00DE2FB9"/>
    <w:rsid w:val="00DE3099"/>
    <w:rsid w:val="00DE318B"/>
    <w:rsid w:val="00DE3699"/>
    <w:rsid w:val="00DE491D"/>
    <w:rsid w:val="00DE578F"/>
    <w:rsid w:val="00DF315E"/>
    <w:rsid w:val="00DF48F9"/>
    <w:rsid w:val="00DF5EE2"/>
    <w:rsid w:val="00DF6E7A"/>
    <w:rsid w:val="00DF7014"/>
    <w:rsid w:val="00DF7AF1"/>
    <w:rsid w:val="00E01870"/>
    <w:rsid w:val="00E03464"/>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870"/>
    <w:rsid w:val="00E52D5F"/>
    <w:rsid w:val="00E53EB8"/>
    <w:rsid w:val="00E54390"/>
    <w:rsid w:val="00E5598D"/>
    <w:rsid w:val="00E60DAF"/>
    <w:rsid w:val="00E61F75"/>
    <w:rsid w:val="00E63B4D"/>
    <w:rsid w:val="00E6602F"/>
    <w:rsid w:val="00E66E3B"/>
    <w:rsid w:val="00E67017"/>
    <w:rsid w:val="00E673AD"/>
    <w:rsid w:val="00E702B8"/>
    <w:rsid w:val="00E7069A"/>
    <w:rsid w:val="00E7115B"/>
    <w:rsid w:val="00E72E5F"/>
    <w:rsid w:val="00E73684"/>
    <w:rsid w:val="00E743A6"/>
    <w:rsid w:val="00E748C3"/>
    <w:rsid w:val="00E74967"/>
    <w:rsid w:val="00E75374"/>
    <w:rsid w:val="00E7699D"/>
    <w:rsid w:val="00E76F46"/>
    <w:rsid w:val="00E80AA7"/>
    <w:rsid w:val="00E80B53"/>
    <w:rsid w:val="00E80BF6"/>
    <w:rsid w:val="00E80F52"/>
    <w:rsid w:val="00E83066"/>
    <w:rsid w:val="00E83DB1"/>
    <w:rsid w:val="00E84627"/>
    <w:rsid w:val="00E8572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770A"/>
    <w:rsid w:val="00EE46F3"/>
    <w:rsid w:val="00EE5D22"/>
    <w:rsid w:val="00EE5F64"/>
    <w:rsid w:val="00EE7DEF"/>
    <w:rsid w:val="00EF25E9"/>
    <w:rsid w:val="00EF4FE7"/>
    <w:rsid w:val="00EF6459"/>
    <w:rsid w:val="00EF7DC7"/>
    <w:rsid w:val="00F008C1"/>
    <w:rsid w:val="00F00B8D"/>
    <w:rsid w:val="00F0399E"/>
    <w:rsid w:val="00F03E10"/>
    <w:rsid w:val="00F0423B"/>
    <w:rsid w:val="00F145BE"/>
    <w:rsid w:val="00F20E0A"/>
    <w:rsid w:val="00F21167"/>
    <w:rsid w:val="00F22A38"/>
    <w:rsid w:val="00F25B8B"/>
    <w:rsid w:val="00F276FE"/>
    <w:rsid w:val="00F277CB"/>
    <w:rsid w:val="00F3280E"/>
    <w:rsid w:val="00F35891"/>
    <w:rsid w:val="00F362D1"/>
    <w:rsid w:val="00F3695B"/>
    <w:rsid w:val="00F36D4C"/>
    <w:rsid w:val="00F36EA6"/>
    <w:rsid w:val="00F40883"/>
    <w:rsid w:val="00F4379F"/>
    <w:rsid w:val="00F44618"/>
    <w:rsid w:val="00F45000"/>
    <w:rsid w:val="00F54A2B"/>
    <w:rsid w:val="00F55D80"/>
    <w:rsid w:val="00F564B1"/>
    <w:rsid w:val="00F6241B"/>
    <w:rsid w:val="00F6651C"/>
    <w:rsid w:val="00F66567"/>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3ADC"/>
    <w:rsid w:val="00F940B9"/>
    <w:rsid w:val="00F959FD"/>
    <w:rsid w:val="00F95C9A"/>
    <w:rsid w:val="00F97637"/>
    <w:rsid w:val="00F97960"/>
    <w:rsid w:val="00FA17A1"/>
    <w:rsid w:val="00FA3E79"/>
    <w:rsid w:val="00FA3EA0"/>
    <w:rsid w:val="00FA420B"/>
    <w:rsid w:val="00FA4B71"/>
    <w:rsid w:val="00FA735D"/>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8B5A171-A238-4DEC-9C78-A08C8309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1</Pages>
  <Words>61534</Words>
  <Characters>350746</Characters>
  <Application>Microsoft Office Word</Application>
  <DocSecurity>0</DocSecurity>
  <Lines>2922</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P10F9</cp:lastModifiedBy>
  <cp:revision>2</cp:revision>
  <cp:lastPrinted>2025-04-08T04:34:00Z</cp:lastPrinted>
  <dcterms:created xsi:type="dcterms:W3CDTF">2025-04-08T07:19:00Z</dcterms:created>
  <dcterms:modified xsi:type="dcterms:W3CDTF">2025-04-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NTsHBJ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